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C60FA7" w:rsidRDefault="65451185" w:rsidP="00513E4B">
      <w:pPr>
        <w:jc w:val="center"/>
        <w:rPr>
          <w:b/>
          <w:sz w:val="28"/>
          <w:szCs w:val="28"/>
        </w:rPr>
      </w:pPr>
      <w:r w:rsidRPr="00C60FA7">
        <w:rPr>
          <w:b/>
          <w:sz w:val="28"/>
          <w:szCs w:val="28"/>
        </w:rPr>
        <w:t xml:space="preserve">VISUALISASI DATA INTERAKTIF DATA </w:t>
      </w:r>
      <w:r w:rsidRPr="00C60FA7">
        <w:rPr>
          <w:b/>
          <w:i/>
          <w:iCs/>
          <w:sz w:val="28"/>
          <w:szCs w:val="28"/>
        </w:rPr>
        <w:t>“OPEN DATA”</w:t>
      </w:r>
      <w:r w:rsidRPr="00C60FA7">
        <w:rPr>
          <w:b/>
          <w:sz w:val="28"/>
          <w:szCs w:val="28"/>
        </w:rPr>
        <w:t xml:space="preserve"> EKONOMI DAN KEUANGAN DAERAH PEMERINTAH PROVINSI DKI JAKARTA</w:t>
      </w:r>
    </w:p>
    <w:p w14:paraId="0DE6B1A8" w14:textId="184A6149" w:rsidR="006606E5" w:rsidRPr="00C60FA7" w:rsidRDefault="006606E5" w:rsidP="00513E4B">
      <w:pPr>
        <w:jc w:val="center"/>
      </w:pPr>
    </w:p>
    <w:p w14:paraId="28369A05" w14:textId="77777777" w:rsidR="00DF739C" w:rsidRPr="00C60FA7" w:rsidRDefault="00DF739C" w:rsidP="00513E4B">
      <w:pPr>
        <w:jc w:val="center"/>
        <w:rPr>
          <w:b/>
          <w:szCs w:val="24"/>
        </w:rPr>
      </w:pPr>
      <w:r w:rsidRPr="00C60FA7">
        <w:rPr>
          <w:b/>
          <w:szCs w:val="24"/>
        </w:rPr>
        <w:t>SKRIPSI</w:t>
      </w:r>
    </w:p>
    <w:p w14:paraId="5BE0B669" w14:textId="77777777" w:rsidR="0054460F" w:rsidRPr="00C60FA7" w:rsidRDefault="0054460F" w:rsidP="00513E4B">
      <w:pPr>
        <w:jc w:val="center"/>
      </w:pPr>
    </w:p>
    <w:p w14:paraId="38E7D45C" w14:textId="42C35D57" w:rsidR="006606E5" w:rsidRPr="00C60FA7" w:rsidRDefault="000D5687" w:rsidP="00513E4B">
      <w:pPr>
        <w:jc w:val="center"/>
      </w:pPr>
      <w:r w:rsidRPr="00C60FA7">
        <w:t>Disusun untuk Memenuhi Ujian Akhir Sarjana</w:t>
      </w:r>
    </w:p>
    <w:p w14:paraId="71B2C607" w14:textId="77777777" w:rsidR="006606E5" w:rsidRPr="00C60FA7" w:rsidRDefault="006606E5" w:rsidP="00513E4B">
      <w:pPr>
        <w:jc w:val="center"/>
      </w:pPr>
    </w:p>
    <w:p w14:paraId="17E974DF" w14:textId="77777777" w:rsidR="000D5687" w:rsidRPr="00C60FA7" w:rsidRDefault="000D5687" w:rsidP="00513E4B">
      <w:pPr>
        <w:jc w:val="center"/>
      </w:pPr>
    </w:p>
    <w:p w14:paraId="680C0F24" w14:textId="77777777" w:rsidR="009659F0" w:rsidRPr="00C60FA7" w:rsidRDefault="006606E5" w:rsidP="00513E4B">
      <w:pPr>
        <w:jc w:val="center"/>
      </w:pPr>
      <w:r w:rsidRPr="00C60FA7">
        <w:br/>
      </w:r>
      <w:r w:rsidR="000D5687" w:rsidRPr="00C60FA7">
        <w:rPr>
          <w:b/>
        </w:rPr>
        <w:t>NADIAR AHMAD SYARIPUL</w:t>
      </w:r>
      <w:r w:rsidRPr="00C60FA7">
        <w:rPr>
          <w:b/>
        </w:rPr>
        <w:br/>
        <w:t>10111121</w:t>
      </w:r>
      <w:r w:rsidRPr="00C60FA7">
        <w:br/>
      </w:r>
    </w:p>
    <w:p w14:paraId="7C13B71F" w14:textId="31ADB5BD" w:rsidR="006606E5" w:rsidRPr="00C60FA7" w:rsidRDefault="006606E5" w:rsidP="00513E4B">
      <w:pPr>
        <w:jc w:val="center"/>
      </w:pPr>
      <w:r w:rsidRPr="00C60FA7">
        <w:br/>
      </w:r>
      <w:r w:rsidR="000D5687" w:rsidRPr="00C60FA7">
        <w:rPr>
          <w:noProof/>
          <w:lang w:eastAsia="id-ID"/>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Pr="00C60FA7" w:rsidRDefault="009659F0" w:rsidP="00513E4B">
      <w:pPr>
        <w:jc w:val="center"/>
      </w:pPr>
    </w:p>
    <w:p w14:paraId="52764788" w14:textId="77777777" w:rsidR="009659F0" w:rsidRPr="00C60FA7" w:rsidRDefault="009659F0" w:rsidP="000D2560">
      <w:pPr>
        <w:jc w:val="center"/>
        <w:rPr>
          <w:b/>
          <w:sz w:val="28"/>
          <w:szCs w:val="28"/>
        </w:rPr>
      </w:pPr>
    </w:p>
    <w:p w14:paraId="68E03EAE" w14:textId="24CDFE54" w:rsidR="000D5687" w:rsidRPr="00C60FA7" w:rsidRDefault="000D5687" w:rsidP="000D2560">
      <w:pPr>
        <w:jc w:val="center"/>
        <w:rPr>
          <w:b/>
          <w:sz w:val="28"/>
          <w:szCs w:val="28"/>
        </w:rPr>
      </w:pPr>
      <w:bookmarkStart w:id="0" w:name="_Toc431443304"/>
      <w:r w:rsidRPr="00C60FA7">
        <w:rPr>
          <w:b/>
          <w:sz w:val="28"/>
          <w:szCs w:val="28"/>
        </w:rPr>
        <w:t>PROGRAM STUDI TEKNIK INFORMATIKA</w:t>
      </w:r>
    </w:p>
    <w:p w14:paraId="7DD195AA" w14:textId="77777777" w:rsidR="000D5687" w:rsidRPr="00C60FA7" w:rsidRDefault="000D5687" w:rsidP="000D2560">
      <w:pPr>
        <w:jc w:val="center"/>
        <w:rPr>
          <w:b/>
          <w:sz w:val="28"/>
          <w:szCs w:val="28"/>
        </w:rPr>
      </w:pPr>
      <w:r w:rsidRPr="00C60FA7">
        <w:rPr>
          <w:b/>
          <w:sz w:val="28"/>
          <w:szCs w:val="28"/>
        </w:rPr>
        <w:t>FAKULTAS TEKNIK DAN ILMU KOMPUTER</w:t>
      </w:r>
    </w:p>
    <w:p w14:paraId="6C678FA5" w14:textId="77777777" w:rsidR="000D5687" w:rsidRPr="00C60FA7" w:rsidRDefault="000D5687" w:rsidP="000D2560">
      <w:pPr>
        <w:jc w:val="center"/>
        <w:rPr>
          <w:b/>
          <w:sz w:val="28"/>
          <w:szCs w:val="28"/>
        </w:rPr>
      </w:pPr>
      <w:r w:rsidRPr="00C60FA7">
        <w:rPr>
          <w:b/>
          <w:sz w:val="28"/>
          <w:szCs w:val="28"/>
        </w:rPr>
        <w:t>UNIVERSITAS KOMPUTER INDONESIA</w:t>
      </w:r>
    </w:p>
    <w:p w14:paraId="00167F6E" w14:textId="35EE10D3" w:rsidR="00854DB2" w:rsidRPr="00C60FA7" w:rsidRDefault="000D5687" w:rsidP="000D2560">
      <w:pPr>
        <w:jc w:val="center"/>
        <w:rPr>
          <w:b/>
          <w:sz w:val="28"/>
          <w:szCs w:val="28"/>
        </w:rPr>
      </w:pPr>
      <w:r w:rsidRPr="00C60FA7">
        <w:rPr>
          <w:b/>
          <w:sz w:val="28"/>
          <w:szCs w:val="28"/>
        </w:rPr>
        <w:t>2015</w:t>
      </w:r>
      <w:r w:rsidR="00854DB2" w:rsidRPr="00C60FA7">
        <w:rPr>
          <w:b/>
          <w:sz w:val="28"/>
          <w:szCs w:val="28"/>
        </w:rPr>
        <w:br w:type="page"/>
      </w:r>
    </w:p>
    <w:p w14:paraId="5FA659DA" w14:textId="77777777" w:rsidR="000D2560" w:rsidRPr="00C60FA7" w:rsidRDefault="000D2560" w:rsidP="000D2560">
      <w:pPr>
        <w:rPr>
          <w:b/>
          <w:sz w:val="28"/>
          <w:szCs w:val="28"/>
        </w:rPr>
        <w:sectPr w:rsidR="000D2560" w:rsidRPr="00C60FA7" w:rsidSect="0026658A">
          <w:headerReference w:type="default" r:id="rId9"/>
          <w:footerReference w:type="default" r:id="rId10"/>
          <w:footerReference w:type="first" r:id="rId11"/>
          <w:pgSz w:w="11907" w:h="16840" w:code="9"/>
          <w:pgMar w:top="2268" w:right="1701" w:bottom="1701" w:left="2268" w:header="720" w:footer="720" w:gutter="0"/>
          <w:pgNumType w:start="0"/>
          <w:cols w:space="720"/>
          <w:titlePg/>
          <w:docGrid w:linePitch="360"/>
        </w:sectPr>
      </w:pPr>
    </w:p>
    <w:p w14:paraId="2B51A58C" w14:textId="7A234CD0" w:rsidR="000D5687" w:rsidRPr="00C60FA7" w:rsidRDefault="00D558B8" w:rsidP="00513E4B">
      <w:pPr>
        <w:pStyle w:val="Heading1"/>
        <w:numPr>
          <w:ilvl w:val="0"/>
          <w:numId w:val="0"/>
        </w:numPr>
        <w:rPr>
          <w:rFonts w:eastAsiaTheme="minorHAnsi" w:cstheme="minorBidi"/>
          <w:color w:val="auto"/>
        </w:rPr>
      </w:pPr>
      <w:bookmarkStart w:id="1" w:name="_Toc435178483"/>
      <w:r w:rsidRPr="00C60FA7">
        <w:rPr>
          <w:rFonts w:eastAsiaTheme="minorHAnsi" w:cstheme="minorBidi"/>
          <w:color w:val="auto"/>
        </w:rPr>
        <w:lastRenderedPageBreak/>
        <w:t>ABSTRAK</w:t>
      </w:r>
      <w:bookmarkEnd w:id="1"/>
    </w:p>
    <w:p w14:paraId="2E2D7DA0" w14:textId="77777777" w:rsidR="000D2560" w:rsidRPr="00C60FA7" w:rsidRDefault="000D2560" w:rsidP="000D2560"/>
    <w:p w14:paraId="17FAA3CA" w14:textId="63C37865" w:rsidR="00C177A9" w:rsidRPr="00C60FA7" w:rsidRDefault="00C177A9" w:rsidP="000D2560">
      <w:pPr>
        <w:spacing w:after="200" w:line="276" w:lineRule="auto"/>
      </w:pPr>
    </w:p>
    <w:p w14:paraId="573C433B" w14:textId="0A557321" w:rsidR="00BD75E0" w:rsidRPr="00C60FA7" w:rsidRDefault="00BD75E0" w:rsidP="000D2560">
      <w:pPr>
        <w:spacing w:after="200" w:line="276" w:lineRule="auto"/>
      </w:pPr>
    </w:p>
    <w:p w14:paraId="048C2AA2" w14:textId="77777777" w:rsidR="00BD75E0" w:rsidRPr="00C60FA7" w:rsidRDefault="00BD75E0" w:rsidP="00BD75E0"/>
    <w:p w14:paraId="580C502D" w14:textId="77777777" w:rsidR="00BD75E0" w:rsidRPr="00C60FA7" w:rsidRDefault="00BD75E0" w:rsidP="00BD75E0"/>
    <w:p w14:paraId="4645BF87" w14:textId="77777777" w:rsidR="00BD75E0" w:rsidRPr="00C60FA7" w:rsidRDefault="00BD75E0" w:rsidP="00BD75E0"/>
    <w:p w14:paraId="09BA78BF" w14:textId="77777777" w:rsidR="00BD75E0" w:rsidRPr="00C60FA7" w:rsidRDefault="00BD75E0" w:rsidP="00BD75E0"/>
    <w:p w14:paraId="6F070CDB" w14:textId="77777777" w:rsidR="00BD75E0" w:rsidRPr="00C60FA7" w:rsidRDefault="00BD75E0" w:rsidP="00BD75E0"/>
    <w:p w14:paraId="0B2E66C6" w14:textId="7C851422" w:rsidR="00BD75E0" w:rsidRPr="00C60FA7" w:rsidRDefault="00BD75E0" w:rsidP="00BD75E0"/>
    <w:p w14:paraId="18624FD2" w14:textId="74ADF93B" w:rsidR="000D2560" w:rsidRPr="00C60FA7" w:rsidRDefault="00BD75E0" w:rsidP="00BD75E0">
      <w:pPr>
        <w:tabs>
          <w:tab w:val="center" w:pos="3969"/>
        </w:tabs>
        <w:sectPr w:rsidR="000D2560" w:rsidRPr="00C60FA7" w:rsidSect="00593BDB">
          <w:footerReference w:type="first" r:id="rId12"/>
          <w:pgSz w:w="11907" w:h="16840" w:code="9"/>
          <w:pgMar w:top="2268" w:right="1701" w:bottom="1701" w:left="2268" w:header="720" w:footer="720" w:gutter="0"/>
          <w:pgNumType w:fmt="lowerRoman" w:start="1"/>
          <w:cols w:space="720"/>
          <w:titlePg/>
          <w:docGrid w:linePitch="360"/>
        </w:sectPr>
      </w:pPr>
      <w:r w:rsidRPr="00C60FA7">
        <w:tab/>
      </w:r>
    </w:p>
    <w:p w14:paraId="1187F4EB" w14:textId="77777777" w:rsidR="00513E4B" w:rsidRPr="00C60FA7" w:rsidRDefault="56680FB1" w:rsidP="00513E4B">
      <w:pPr>
        <w:pStyle w:val="Heading1"/>
        <w:numPr>
          <w:ilvl w:val="0"/>
          <w:numId w:val="0"/>
        </w:numPr>
      </w:pPr>
      <w:bookmarkStart w:id="2" w:name="_Toc435178484"/>
      <w:commentRangeStart w:id="3"/>
      <w:r w:rsidRPr="00C60FA7">
        <w:lastRenderedPageBreak/>
        <w:t>ABSTRA</w:t>
      </w:r>
      <w:r w:rsidR="00D558B8" w:rsidRPr="00C60FA7">
        <w:t>C</w:t>
      </w:r>
      <w:r w:rsidRPr="00C60FA7">
        <w:t>K</w:t>
      </w:r>
      <w:bookmarkEnd w:id="0"/>
      <w:commentRangeEnd w:id="3"/>
      <w:r w:rsidR="00791114" w:rsidRPr="00C60FA7">
        <w:rPr>
          <w:rStyle w:val="CommentReference"/>
          <w:rFonts w:eastAsiaTheme="minorHAnsi" w:cstheme="minorBidi"/>
          <w:b w:val="0"/>
          <w:bCs w:val="0"/>
          <w:color w:val="auto"/>
        </w:rPr>
        <w:commentReference w:id="3"/>
      </w:r>
      <w:bookmarkEnd w:id="2"/>
    </w:p>
    <w:p w14:paraId="1E788184" w14:textId="77777777" w:rsidR="000D2560" w:rsidRPr="00C60FA7" w:rsidRDefault="000D2560" w:rsidP="000D2560"/>
    <w:p w14:paraId="56CB7CDA" w14:textId="77777777" w:rsidR="000D2560" w:rsidRPr="00C60FA7" w:rsidRDefault="000D2560" w:rsidP="000D2560"/>
    <w:p w14:paraId="5781A903" w14:textId="617744B5" w:rsidR="00105F40" w:rsidRPr="00C60FA7" w:rsidRDefault="00105F40" w:rsidP="000D2560"/>
    <w:p w14:paraId="608B3B8C" w14:textId="77777777" w:rsidR="00105F40" w:rsidRPr="00C60FA7" w:rsidRDefault="00105F40" w:rsidP="00105F40"/>
    <w:p w14:paraId="1D2269A7" w14:textId="77777777" w:rsidR="00105F40" w:rsidRPr="00C60FA7" w:rsidRDefault="00105F40" w:rsidP="00105F40"/>
    <w:p w14:paraId="3250A491" w14:textId="77777777" w:rsidR="00105F40" w:rsidRPr="00C60FA7" w:rsidRDefault="00105F40" w:rsidP="00105F40"/>
    <w:p w14:paraId="7FAB3A82" w14:textId="77777777" w:rsidR="00105F40" w:rsidRPr="00C60FA7" w:rsidRDefault="00105F40" w:rsidP="00105F40"/>
    <w:p w14:paraId="3793BF5A" w14:textId="66F09080" w:rsidR="00105F40" w:rsidRPr="00C60FA7" w:rsidRDefault="00105F40" w:rsidP="00105F40"/>
    <w:p w14:paraId="35E46155" w14:textId="3EBF096A" w:rsidR="00D74335" w:rsidRPr="00C60FA7" w:rsidRDefault="00105F40" w:rsidP="00105F40">
      <w:pPr>
        <w:tabs>
          <w:tab w:val="center" w:pos="3969"/>
        </w:tabs>
      </w:pPr>
      <w:r w:rsidRPr="00C60FA7">
        <w:tab/>
      </w:r>
    </w:p>
    <w:p w14:paraId="702CF732" w14:textId="77777777" w:rsidR="00D74335" w:rsidRPr="00C60FA7" w:rsidRDefault="00D74335" w:rsidP="00D74335"/>
    <w:p w14:paraId="0A2BE56F" w14:textId="77777777" w:rsidR="00D74335" w:rsidRPr="00C60FA7" w:rsidRDefault="00D74335" w:rsidP="00D74335"/>
    <w:p w14:paraId="107786F3" w14:textId="77777777" w:rsidR="00D74335" w:rsidRPr="00C60FA7" w:rsidRDefault="00D74335" w:rsidP="00D74335"/>
    <w:p w14:paraId="41D8F356" w14:textId="5480C04A" w:rsidR="00D74335" w:rsidRPr="00C60FA7" w:rsidRDefault="00D74335" w:rsidP="00D74335"/>
    <w:p w14:paraId="6A5DB092" w14:textId="26CE837D" w:rsidR="00D74335" w:rsidRPr="00C60FA7" w:rsidRDefault="00D74335" w:rsidP="00D74335">
      <w:pPr>
        <w:tabs>
          <w:tab w:val="left" w:pos="1331"/>
        </w:tabs>
      </w:pPr>
      <w:r w:rsidRPr="00C60FA7">
        <w:tab/>
      </w:r>
    </w:p>
    <w:p w14:paraId="29D1E677" w14:textId="4ACC9DCC" w:rsidR="000D2560" w:rsidRPr="00C60FA7" w:rsidRDefault="00D74335" w:rsidP="00D74335">
      <w:pPr>
        <w:tabs>
          <w:tab w:val="left" w:pos="1331"/>
        </w:tabs>
        <w:sectPr w:rsidR="000D2560" w:rsidRPr="00C60FA7" w:rsidSect="0026658A">
          <w:headerReference w:type="default" r:id="rId15"/>
          <w:pgSz w:w="11907" w:h="16840" w:code="9"/>
          <w:pgMar w:top="2268" w:right="1701" w:bottom="1701" w:left="2268" w:header="720" w:footer="720" w:gutter="0"/>
          <w:pgNumType w:fmt="lowerRoman"/>
          <w:cols w:space="720"/>
          <w:titlePg/>
          <w:docGrid w:linePitch="360"/>
        </w:sectPr>
      </w:pPr>
      <w:r w:rsidRPr="00C60FA7">
        <w:tab/>
      </w:r>
    </w:p>
    <w:p w14:paraId="55E40BC1" w14:textId="54080117" w:rsidR="00513E4B" w:rsidRPr="00C60FA7" w:rsidRDefault="000D2560" w:rsidP="000D2560">
      <w:pPr>
        <w:pStyle w:val="Heading1"/>
        <w:numPr>
          <w:ilvl w:val="0"/>
          <w:numId w:val="0"/>
        </w:numPr>
      </w:pPr>
      <w:bookmarkStart w:id="4" w:name="_Toc435178485"/>
      <w:r w:rsidRPr="00C60FA7">
        <w:lastRenderedPageBreak/>
        <w:t>DAFTAR ISI</w:t>
      </w:r>
      <w:bookmarkEnd w:id="4"/>
    </w:p>
    <w:p w14:paraId="6F0A58C0" w14:textId="77777777" w:rsidR="0033427C" w:rsidRPr="00C60FA7" w:rsidRDefault="0033427C" w:rsidP="0033427C"/>
    <w:p w14:paraId="0A345AF0" w14:textId="77777777" w:rsidR="00493A75" w:rsidRDefault="0033427C">
      <w:pPr>
        <w:pStyle w:val="TOC1"/>
        <w:rPr>
          <w:rFonts w:asciiTheme="minorHAnsi" w:eastAsiaTheme="minorEastAsia" w:hAnsiTheme="minorHAnsi"/>
          <w:noProof/>
          <w:sz w:val="22"/>
          <w:lang w:eastAsia="id-ID"/>
        </w:rPr>
      </w:pPr>
      <w:r w:rsidRPr="00C60FA7">
        <w:fldChar w:fldCharType="begin"/>
      </w:r>
      <w:r w:rsidRPr="00C60FA7">
        <w:instrText xml:space="preserve"> TOC \o "1-3" \h \z \u </w:instrText>
      </w:r>
      <w:r w:rsidRPr="00C60FA7">
        <w:fldChar w:fldCharType="separate"/>
      </w:r>
      <w:hyperlink w:anchor="_Toc435178483" w:history="1">
        <w:r w:rsidR="00493A75" w:rsidRPr="00A75AF5">
          <w:rPr>
            <w:rStyle w:val="Hyperlink"/>
            <w:noProof/>
          </w:rPr>
          <w:t>ABSTRAK</w:t>
        </w:r>
        <w:r w:rsidR="00493A75">
          <w:rPr>
            <w:noProof/>
            <w:webHidden/>
          </w:rPr>
          <w:tab/>
        </w:r>
        <w:r w:rsidR="00493A75">
          <w:rPr>
            <w:noProof/>
            <w:webHidden/>
          </w:rPr>
          <w:fldChar w:fldCharType="begin"/>
        </w:r>
        <w:r w:rsidR="00493A75">
          <w:rPr>
            <w:noProof/>
            <w:webHidden/>
          </w:rPr>
          <w:instrText xml:space="preserve"> PAGEREF _Toc435178483 \h </w:instrText>
        </w:r>
        <w:r w:rsidR="00493A75">
          <w:rPr>
            <w:noProof/>
            <w:webHidden/>
          </w:rPr>
        </w:r>
        <w:r w:rsidR="00493A75">
          <w:rPr>
            <w:noProof/>
            <w:webHidden/>
          </w:rPr>
          <w:fldChar w:fldCharType="separate"/>
        </w:r>
        <w:r w:rsidR="00493A75">
          <w:rPr>
            <w:noProof/>
            <w:webHidden/>
          </w:rPr>
          <w:t>i</w:t>
        </w:r>
        <w:r w:rsidR="00493A75">
          <w:rPr>
            <w:noProof/>
            <w:webHidden/>
          </w:rPr>
          <w:fldChar w:fldCharType="end"/>
        </w:r>
      </w:hyperlink>
    </w:p>
    <w:p w14:paraId="15916E93" w14:textId="77777777" w:rsidR="00493A75" w:rsidRDefault="00B76908">
      <w:pPr>
        <w:pStyle w:val="TOC1"/>
        <w:rPr>
          <w:rFonts w:asciiTheme="minorHAnsi" w:eastAsiaTheme="minorEastAsia" w:hAnsiTheme="minorHAnsi"/>
          <w:noProof/>
          <w:sz w:val="22"/>
          <w:lang w:eastAsia="id-ID"/>
        </w:rPr>
      </w:pPr>
      <w:hyperlink w:anchor="_Toc435178484" w:history="1">
        <w:r w:rsidR="00493A75" w:rsidRPr="00A75AF5">
          <w:rPr>
            <w:rStyle w:val="Hyperlink"/>
            <w:noProof/>
          </w:rPr>
          <w:t>ABSTRACK</w:t>
        </w:r>
        <w:r w:rsidR="00493A75">
          <w:rPr>
            <w:noProof/>
            <w:webHidden/>
          </w:rPr>
          <w:tab/>
        </w:r>
        <w:r w:rsidR="00493A75">
          <w:rPr>
            <w:noProof/>
            <w:webHidden/>
          </w:rPr>
          <w:fldChar w:fldCharType="begin"/>
        </w:r>
        <w:r w:rsidR="00493A75">
          <w:rPr>
            <w:noProof/>
            <w:webHidden/>
          </w:rPr>
          <w:instrText xml:space="preserve"> PAGEREF _Toc435178484 \h </w:instrText>
        </w:r>
        <w:r w:rsidR="00493A75">
          <w:rPr>
            <w:noProof/>
            <w:webHidden/>
          </w:rPr>
        </w:r>
        <w:r w:rsidR="00493A75">
          <w:rPr>
            <w:noProof/>
            <w:webHidden/>
          </w:rPr>
          <w:fldChar w:fldCharType="separate"/>
        </w:r>
        <w:r w:rsidR="00493A75">
          <w:rPr>
            <w:noProof/>
            <w:webHidden/>
          </w:rPr>
          <w:t>ii</w:t>
        </w:r>
        <w:r w:rsidR="00493A75">
          <w:rPr>
            <w:noProof/>
            <w:webHidden/>
          </w:rPr>
          <w:fldChar w:fldCharType="end"/>
        </w:r>
      </w:hyperlink>
    </w:p>
    <w:p w14:paraId="074BB886" w14:textId="77777777" w:rsidR="00493A75" w:rsidRDefault="00B76908">
      <w:pPr>
        <w:pStyle w:val="TOC1"/>
        <w:rPr>
          <w:rFonts w:asciiTheme="minorHAnsi" w:eastAsiaTheme="minorEastAsia" w:hAnsiTheme="minorHAnsi"/>
          <w:noProof/>
          <w:sz w:val="22"/>
          <w:lang w:eastAsia="id-ID"/>
        </w:rPr>
      </w:pPr>
      <w:hyperlink w:anchor="_Toc435178485" w:history="1">
        <w:r w:rsidR="00493A75" w:rsidRPr="00A75AF5">
          <w:rPr>
            <w:rStyle w:val="Hyperlink"/>
            <w:noProof/>
          </w:rPr>
          <w:t>DAFTAR ISI</w:t>
        </w:r>
        <w:r w:rsidR="00493A75">
          <w:rPr>
            <w:noProof/>
            <w:webHidden/>
          </w:rPr>
          <w:tab/>
        </w:r>
        <w:r w:rsidR="00493A75">
          <w:rPr>
            <w:noProof/>
            <w:webHidden/>
          </w:rPr>
          <w:fldChar w:fldCharType="begin"/>
        </w:r>
        <w:r w:rsidR="00493A75">
          <w:rPr>
            <w:noProof/>
            <w:webHidden/>
          </w:rPr>
          <w:instrText xml:space="preserve"> PAGEREF _Toc435178485 \h </w:instrText>
        </w:r>
        <w:r w:rsidR="00493A75">
          <w:rPr>
            <w:noProof/>
            <w:webHidden/>
          </w:rPr>
        </w:r>
        <w:r w:rsidR="00493A75">
          <w:rPr>
            <w:noProof/>
            <w:webHidden/>
          </w:rPr>
          <w:fldChar w:fldCharType="separate"/>
        </w:r>
        <w:r w:rsidR="00493A75">
          <w:rPr>
            <w:noProof/>
            <w:webHidden/>
          </w:rPr>
          <w:t>iii</w:t>
        </w:r>
        <w:r w:rsidR="00493A75">
          <w:rPr>
            <w:noProof/>
            <w:webHidden/>
          </w:rPr>
          <w:fldChar w:fldCharType="end"/>
        </w:r>
      </w:hyperlink>
    </w:p>
    <w:p w14:paraId="7EF2AC37" w14:textId="77777777" w:rsidR="00493A75" w:rsidRDefault="00B76908">
      <w:pPr>
        <w:pStyle w:val="TOC1"/>
        <w:rPr>
          <w:rFonts w:asciiTheme="minorHAnsi" w:eastAsiaTheme="minorEastAsia" w:hAnsiTheme="minorHAnsi"/>
          <w:noProof/>
          <w:sz w:val="22"/>
          <w:lang w:eastAsia="id-ID"/>
        </w:rPr>
      </w:pPr>
      <w:hyperlink w:anchor="_Toc435178486" w:history="1">
        <w:r w:rsidR="00493A75" w:rsidRPr="00A75AF5">
          <w:rPr>
            <w:rStyle w:val="Hyperlink"/>
            <w:noProof/>
          </w:rPr>
          <w:t>DAFTAR GAMBAR</w:t>
        </w:r>
        <w:r w:rsidR="00493A75">
          <w:rPr>
            <w:noProof/>
            <w:webHidden/>
          </w:rPr>
          <w:tab/>
        </w:r>
        <w:r w:rsidR="00493A75">
          <w:rPr>
            <w:noProof/>
            <w:webHidden/>
          </w:rPr>
          <w:fldChar w:fldCharType="begin"/>
        </w:r>
        <w:r w:rsidR="00493A75">
          <w:rPr>
            <w:noProof/>
            <w:webHidden/>
          </w:rPr>
          <w:instrText xml:space="preserve"> PAGEREF _Toc435178486 \h </w:instrText>
        </w:r>
        <w:r w:rsidR="00493A75">
          <w:rPr>
            <w:noProof/>
            <w:webHidden/>
          </w:rPr>
        </w:r>
        <w:r w:rsidR="00493A75">
          <w:rPr>
            <w:noProof/>
            <w:webHidden/>
          </w:rPr>
          <w:fldChar w:fldCharType="separate"/>
        </w:r>
        <w:r w:rsidR="00493A75">
          <w:rPr>
            <w:noProof/>
            <w:webHidden/>
          </w:rPr>
          <w:t>v</w:t>
        </w:r>
        <w:r w:rsidR="00493A75">
          <w:rPr>
            <w:noProof/>
            <w:webHidden/>
          </w:rPr>
          <w:fldChar w:fldCharType="end"/>
        </w:r>
      </w:hyperlink>
    </w:p>
    <w:p w14:paraId="3EC5BB62" w14:textId="77777777" w:rsidR="00493A75" w:rsidRDefault="00B76908">
      <w:pPr>
        <w:pStyle w:val="TOC1"/>
        <w:rPr>
          <w:rFonts w:asciiTheme="minorHAnsi" w:eastAsiaTheme="minorEastAsia" w:hAnsiTheme="minorHAnsi"/>
          <w:noProof/>
          <w:sz w:val="22"/>
          <w:lang w:eastAsia="id-ID"/>
        </w:rPr>
      </w:pPr>
      <w:hyperlink w:anchor="_Toc435178487" w:history="1">
        <w:r w:rsidR="00493A75" w:rsidRPr="00A75AF5">
          <w:rPr>
            <w:rStyle w:val="Hyperlink"/>
            <w:noProof/>
          </w:rPr>
          <w:t>DAFTAR TABEL</w:t>
        </w:r>
        <w:r w:rsidR="00493A75">
          <w:rPr>
            <w:noProof/>
            <w:webHidden/>
          </w:rPr>
          <w:tab/>
        </w:r>
        <w:r w:rsidR="00493A75">
          <w:rPr>
            <w:noProof/>
            <w:webHidden/>
          </w:rPr>
          <w:fldChar w:fldCharType="begin"/>
        </w:r>
        <w:r w:rsidR="00493A75">
          <w:rPr>
            <w:noProof/>
            <w:webHidden/>
          </w:rPr>
          <w:instrText xml:space="preserve"> PAGEREF _Toc435178487 \h </w:instrText>
        </w:r>
        <w:r w:rsidR="00493A75">
          <w:rPr>
            <w:noProof/>
            <w:webHidden/>
          </w:rPr>
        </w:r>
        <w:r w:rsidR="00493A75">
          <w:rPr>
            <w:noProof/>
            <w:webHidden/>
          </w:rPr>
          <w:fldChar w:fldCharType="separate"/>
        </w:r>
        <w:r w:rsidR="00493A75">
          <w:rPr>
            <w:noProof/>
            <w:webHidden/>
          </w:rPr>
          <w:t>vi</w:t>
        </w:r>
        <w:r w:rsidR="00493A75">
          <w:rPr>
            <w:noProof/>
            <w:webHidden/>
          </w:rPr>
          <w:fldChar w:fldCharType="end"/>
        </w:r>
      </w:hyperlink>
    </w:p>
    <w:p w14:paraId="42B26CC0" w14:textId="77777777" w:rsidR="00493A75" w:rsidRDefault="00B76908">
      <w:pPr>
        <w:pStyle w:val="TOC1"/>
        <w:rPr>
          <w:rFonts w:asciiTheme="minorHAnsi" w:eastAsiaTheme="minorEastAsia" w:hAnsiTheme="minorHAnsi"/>
          <w:noProof/>
          <w:sz w:val="22"/>
          <w:lang w:eastAsia="id-ID"/>
        </w:rPr>
      </w:pPr>
      <w:hyperlink w:anchor="_Toc435178488" w:history="1">
        <w:r w:rsidR="00493A75" w:rsidRPr="00A75AF5">
          <w:rPr>
            <w:rStyle w:val="Hyperlink"/>
            <w:noProof/>
          </w:rPr>
          <w:t>DAFTAR LAMPIRAN</w:t>
        </w:r>
        <w:r w:rsidR="00493A75">
          <w:rPr>
            <w:noProof/>
            <w:webHidden/>
          </w:rPr>
          <w:tab/>
        </w:r>
        <w:r w:rsidR="00493A75">
          <w:rPr>
            <w:noProof/>
            <w:webHidden/>
          </w:rPr>
          <w:fldChar w:fldCharType="begin"/>
        </w:r>
        <w:r w:rsidR="00493A75">
          <w:rPr>
            <w:noProof/>
            <w:webHidden/>
          </w:rPr>
          <w:instrText xml:space="preserve"> PAGEREF _Toc435178488 \h </w:instrText>
        </w:r>
        <w:r w:rsidR="00493A75">
          <w:rPr>
            <w:noProof/>
            <w:webHidden/>
          </w:rPr>
        </w:r>
        <w:r w:rsidR="00493A75">
          <w:rPr>
            <w:noProof/>
            <w:webHidden/>
          </w:rPr>
          <w:fldChar w:fldCharType="separate"/>
        </w:r>
        <w:r w:rsidR="00493A75">
          <w:rPr>
            <w:noProof/>
            <w:webHidden/>
          </w:rPr>
          <w:t>vii</w:t>
        </w:r>
        <w:r w:rsidR="00493A75">
          <w:rPr>
            <w:noProof/>
            <w:webHidden/>
          </w:rPr>
          <w:fldChar w:fldCharType="end"/>
        </w:r>
      </w:hyperlink>
    </w:p>
    <w:p w14:paraId="5202ECE6" w14:textId="77777777" w:rsidR="00493A75" w:rsidRDefault="00B76908">
      <w:pPr>
        <w:pStyle w:val="TOC1"/>
        <w:tabs>
          <w:tab w:val="left" w:pos="880"/>
        </w:tabs>
        <w:rPr>
          <w:rFonts w:asciiTheme="minorHAnsi" w:eastAsiaTheme="minorEastAsia" w:hAnsiTheme="minorHAnsi"/>
          <w:noProof/>
          <w:sz w:val="22"/>
          <w:lang w:eastAsia="id-ID"/>
        </w:rPr>
      </w:pPr>
      <w:hyperlink w:anchor="_Toc435178489" w:history="1">
        <w:r w:rsidR="00493A75" w:rsidRPr="00A75AF5">
          <w:rPr>
            <w:rStyle w:val="Hyperlink"/>
            <w:noProof/>
          </w:rPr>
          <w:t>BAB I</w:t>
        </w:r>
        <w:r w:rsidR="00493A75">
          <w:rPr>
            <w:rFonts w:asciiTheme="minorHAnsi" w:eastAsiaTheme="minorEastAsia" w:hAnsiTheme="minorHAnsi"/>
            <w:noProof/>
            <w:sz w:val="22"/>
            <w:lang w:eastAsia="id-ID"/>
          </w:rPr>
          <w:tab/>
        </w:r>
        <w:r w:rsidR="00493A75" w:rsidRPr="00A75AF5">
          <w:rPr>
            <w:rStyle w:val="Hyperlink"/>
            <w:noProof/>
          </w:rPr>
          <w:t>PENDAHULUAN</w:t>
        </w:r>
        <w:r w:rsidR="00493A75">
          <w:rPr>
            <w:noProof/>
            <w:webHidden/>
          </w:rPr>
          <w:tab/>
        </w:r>
        <w:r w:rsidR="00493A75">
          <w:rPr>
            <w:noProof/>
            <w:webHidden/>
          </w:rPr>
          <w:fldChar w:fldCharType="begin"/>
        </w:r>
        <w:r w:rsidR="00493A75">
          <w:rPr>
            <w:noProof/>
            <w:webHidden/>
          </w:rPr>
          <w:instrText xml:space="preserve"> PAGEREF _Toc435178489 \h </w:instrText>
        </w:r>
        <w:r w:rsidR="00493A75">
          <w:rPr>
            <w:noProof/>
            <w:webHidden/>
          </w:rPr>
        </w:r>
        <w:r w:rsidR="00493A75">
          <w:rPr>
            <w:noProof/>
            <w:webHidden/>
          </w:rPr>
          <w:fldChar w:fldCharType="separate"/>
        </w:r>
        <w:r w:rsidR="00493A75">
          <w:rPr>
            <w:noProof/>
            <w:webHidden/>
          </w:rPr>
          <w:t>1</w:t>
        </w:r>
        <w:r w:rsidR="00493A75">
          <w:rPr>
            <w:noProof/>
            <w:webHidden/>
          </w:rPr>
          <w:fldChar w:fldCharType="end"/>
        </w:r>
      </w:hyperlink>
    </w:p>
    <w:p w14:paraId="554703A7"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490" w:history="1">
        <w:r w:rsidR="00493A75" w:rsidRPr="00A75AF5">
          <w:rPr>
            <w:rStyle w:val="Hyperlink"/>
            <w:noProof/>
          </w:rPr>
          <w:t>I.1</w:t>
        </w:r>
        <w:r w:rsidR="00493A75">
          <w:rPr>
            <w:rFonts w:asciiTheme="minorHAnsi" w:eastAsiaTheme="minorEastAsia" w:hAnsiTheme="minorHAnsi"/>
            <w:noProof/>
            <w:sz w:val="22"/>
            <w:lang w:eastAsia="id-ID"/>
          </w:rPr>
          <w:tab/>
        </w:r>
        <w:r w:rsidR="00493A75" w:rsidRPr="00A75AF5">
          <w:rPr>
            <w:rStyle w:val="Hyperlink"/>
            <w:noProof/>
          </w:rPr>
          <w:t>Latar Belakang Masalah</w:t>
        </w:r>
        <w:r w:rsidR="00493A75">
          <w:rPr>
            <w:noProof/>
            <w:webHidden/>
          </w:rPr>
          <w:tab/>
        </w:r>
        <w:r w:rsidR="00493A75">
          <w:rPr>
            <w:noProof/>
            <w:webHidden/>
          </w:rPr>
          <w:fldChar w:fldCharType="begin"/>
        </w:r>
        <w:r w:rsidR="00493A75">
          <w:rPr>
            <w:noProof/>
            <w:webHidden/>
          </w:rPr>
          <w:instrText xml:space="preserve"> PAGEREF _Toc435178490 \h </w:instrText>
        </w:r>
        <w:r w:rsidR="00493A75">
          <w:rPr>
            <w:noProof/>
            <w:webHidden/>
          </w:rPr>
        </w:r>
        <w:r w:rsidR="00493A75">
          <w:rPr>
            <w:noProof/>
            <w:webHidden/>
          </w:rPr>
          <w:fldChar w:fldCharType="separate"/>
        </w:r>
        <w:r w:rsidR="00493A75">
          <w:rPr>
            <w:noProof/>
            <w:webHidden/>
          </w:rPr>
          <w:t>1</w:t>
        </w:r>
        <w:r w:rsidR="00493A75">
          <w:rPr>
            <w:noProof/>
            <w:webHidden/>
          </w:rPr>
          <w:fldChar w:fldCharType="end"/>
        </w:r>
      </w:hyperlink>
    </w:p>
    <w:p w14:paraId="2063FE2E"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491" w:history="1">
        <w:r w:rsidR="00493A75" w:rsidRPr="00A75AF5">
          <w:rPr>
            <w:rStyle w:val="Hyperlink"/>
            <w:noProof/>
          </w:rPr>
          <w:t>I.2</w:t>
        </w:r>
        <w:r w:rsidR="00493A75">
          <w:rPr>
            <w:rFonts w:asciiTheme="minorHAnsi" w:eastAsiaTheme="minorEastAsia" w:hAnsiTheme="minorHAnsi"/>
            <w:noProof/>
            <w:sz w:val="22"/>
            <w:lang w:eastAsia="id-ID"/>
          </w:rPr>
          <w:tab/>
        </w:r>
        <w:r w:rsidR="00493A75" w:rsidRPr="00A75AF5">
          <w:rPr>
            <w:rStyle w:val="Hyperlink"/>
            <w:noProof/>
          </w:rPr>
          <w:t>Perumusan Masalah</w:t>
        </w:r>
        <w:r w:rsidR="00493A75">
          <w:rPr>
            <w:noProof/>
            <w:webHidden/>
          </w:rPr>
          <w:tab/>
        </w:r>
        <w:r w:rsidR="00493A75">
          <w:rPr>
            <w:noProof/>
            <w:webHidden/>
          </w:rPr>
          <w:fldChar w:fldCharType="begin"/>
        </w:r>
        <w:r w:rsidR="00493A75">
          <w:rPr>
            <w:noProof/>
            <w:webHidden/>
          </w:rPr>
          <w:instrText xml:space="preserve"> PAGEREF _Toc435178491 \h </w:instrText>
        </w:r>
        <w:r w:rsidR="00493A75">
          <w:rPr>
            <w:noProof/>
            <w:webHidden/>
          </w:rPr>
        </w:r>
        <w:r w:rsidR="00493A75">
          <w:rPr>
            <w:noProof/>
            <w:webHidden/>
          </w:rPr>
          <w:fldChar w:fldCharType="separate"/>
        </w:r>
        <w:r w:rsidR="00493A75">
          <w:rPr>
            <w:noProof/>
            <w:webHidden/>
          </w:rPr>
          <w:t>2</w:t>
        </w:r>
        <w:r w:rsidR="00493A75">
          <w:rPr>
            <w:noProof/>
            <w:webHidden/>
          </w:rPr>
          <w:fldChar w:fldCharType="end"/>
        </w:r>
      </w:hyperlink>
    </w:p>
    <w:p w14:paraId="371ADC64"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492" w:history="1">
        <w:r w:rsidR="00493A75" w:rsidRPr="00A75AF5">
          <w:rPr>
            <w:rStyle w:val="Hyperlink"/>
            <w:noProof/>
          </w:rPr>
          <w:t>I.3</w:t>
        </w:r>
        <w:r w:rsidR="00493A75">
          <w:rPr>
            <w:rFonts w:asciiTheme="minorHAnsi" w:eastAsiaTheme="minorEastAsia" w:hAnsiTheme="minorHAnsi"/>
            <w:noProof/>
            <w:sz w:val="22"/>
            <w:lang w:eastAsia="id-ID"/>
          </w:rPr>
          <w:tab/>
        </w:r>
        <w:r w:rsidR="00493A75" w:rsidRPr="00A75AF5">
          <w:rPr>
            <w:rStyle w:val="Hyperlink"/>
            <w:noProof/>
          </w:rPr>
          <w:t>Maksud dan Tujuan</w:t>
        </w:r>
        <w:r w:rsidR="00493A75">
          <w:rPr>
            <w:noProof/>
            <w:webHidden/>
          </w:rPr>
          <w:tab/>
        </w:r>
        <w:r w:rsidR="00493A75">
          <w:rPr>
            <w:noProof/>
            <w:webHidden/>
          </w:rPr>
          <w:fldChar w:fldCharType="begin"/>
        </w:r>
        <w:r w:rsidR="00493A75">
          <w:rPr>
            <w:noProof/>
            <w:webHidden/>
          </w:rPr>
          <w:instrText xml:space="preserve"> PAGEREF _Toc435178492 \h </w:instrText>
        </w:r>
        <w:r w:rsidR="00493A75">
          <w:rPr>
            <w:noProof/>
            <w:webHidden/>
          </w:rPr>
        </w:r>
        <w:r w:rsidR="00493A75">
          <w:rPr>
            <w:noProof/>
            <w:webHidden/>
          </w:rPr>
          <w:fldChar w:fldCharType="separate"/>
        </w:r>
        <w:r w:rsidR="00493A75">
          <w:rPr>
            <w:noProof/>
            <w:webHidden/>
          </w:rPr>
          <w:t>2</w:t>
        </w:r>
        <w:r w:rsidR="00493A75">
          <w:rPr>
            <w:noProof/>
            <w:webHidden/>
          </w:rPr>
          <w:fldChar w:fldCharType="end"/>
        </w:r>
      </w:hyperlink>
    </w:p>
    <w:p w14:paraId="1C85AC37"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493" w:history="1">
        <w:r w:rsidR="00493A75" w:rsidRPr="00A75AF5">
          <w:rPr>
            <w:rStyle w:val="Hyperlink"/>
            <w:noProof/>
          </w:rPr>
          <w:t>I.4</w:t>
        </w:r>
        <w:r w:rsidR="00493A75">
          <w:rPr>
            <w:rFonts w:asciiTheme="minorHAnsi" w:eastAsiaTheme="minorEastAsia" w:hAnsiTheme="minorHAnsi"/>
            <w:noProof/>
            <w:sz w:val="22"/>
            <w:lang w:eastAsia="id-ID"/>
          </w:rPr>
          <w:tab/>
        </w:r>
        <w:r w:rsidR="00493A75" w:rsidRPr="00A75AF5">
          <w:rPr>
            <w:rStyle w:val="Hyperlink"/>
            <w:noProof/>
          </w:rPr>
          <w:t>Batasan Masalah</w:t>
        </w:r>
        <w:r w:rsidR="00493A75">
          <w:rPr>
            <w:noProof/>
            <w:webHidden/>
          </w:rPr>
          <w:tab/>
        </w:r>
        <w:r w:rsidR="00493A75">
          <w:rPr>
            <w:noProof/>
            <w:webHidden/>
          </w:rPr>
          <w:fldChar w:fldCharType="begin"/>
        </w:r>
        <w:r w:rsidR="00493A75">
          <w:rPr>
            <w:noProof/>
            <w:webHidden/>
          </w:rPr>
          <w:instrText xml:space="preserve"> PAGEREF _Toc435178493 \h </w:instrText>
        </w:r>
        <w:r w:rsidR="00493A75">
          <w:rPr>
            <w:noProof/>
            <w:webHidden/>
          </w:rPr>
        </w:r>
        <w:r w:rsidR="00493A75">
          <w:rPr>
            <w:noProof/>
            <w:webHidden/>
          </w:rPr>
          <w:fldChar w:fldCharType="separate"/>
        </w:r>
        <w:r w:rsidR="00493A75">
          <w:rPr>
            <w:noProof/>
            <w:webHidden/>
          </w:rPr>
          <w:t>2</w:t>
        </w:r>
        <w:r w:rsidR="00493A75">
          <w:rPr>
            <w:noProof/>
            <w:webHidden/>
          </w:rPr>
          <w:fldChar w:fldCharType="end"/>
        </w:r>
      </w:hyperlink>
    </w:p>
    <w:p w14:paraId="4F2C832F"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494" w:history="1">
        <w:r w:rsidR="00493A75" w:rsidRPr="00A75AF5">
          <w:rPr>
            <w:rStyle w:val="Hyperlink"/>
            <w:noProof/>
          </w:rPr>
          <w:t>I.5</w:t>
        </w:r>
        <w:r w:rsidR="00493A75">
          <w:rPr>
            <w:rFonts w:asciiTheme="minorHAnsi" w:eastAsiaTheme="minorEastAsia" w:hAnsiTheme="minorHAnsi"/>
            <w:noProof/>
            <w:sz w:val="22"/>
            <w:lang w:eastAsia="id-ID"/>
          </w:rPr>
          <w:tab/>
        </w:r>
        <w:r w:rsidR="00493A75" w:rsidRPr="00A75AF5">
          <w:rPr>
            <w:rStyle w:val="Hyperlink"/>
            <w:noProof/>
          </w:rPr>
          <w:t>Metodologi Penelitian</w:t>
        </w:r>
        <w:r w:rsidR="00493A75">
          <w:rPr>
            <w:noProof/>
            <w:webHidden/>
          </w:rPr>
          <w:tab/>
        </w:r>
        <w:r w:rsidR="00493A75">
          <w:rPr>
            <w:noProof/>
            <w:webHidden/>
          </w:rPr>
          <w:fldChar w:fldCharType="begin"/>
        </w:r>
        <w:r w:rsidR="00493A75">
          <w:rPr>
            <w:noProof/>
            <w:webHidden/>
          </w:rPr>
          <w:instrText xml:space="preserve"> PAGEREF _Toc435178494 \h </w:instrText>
        </w:r>
        <w:r w:rsidR="00493A75">
          <w:rPr>
            <w:noProof/>
            <w:webHidden/>
          </w:rPr>
        </w:r>
        <w:r w:rsidR="00493A75">
          <w:rPr>
            <w:noProof/>
            <w:webHidden/>
          </w:rPr>
          <w:fldChar w:fldCharType="separate"/>
        </w:r>
        <w:r w:rsidR="00493A75">
          <w:rPr>
            <w:noProof/>
            <w:webHidden/>
          </w:rPr>
          <w:t>2</w:t>
        </w:r>
        <w:r w:rsidR="00493A75">
          <w:rPr>
            <w:noProof/>
            <w:webHidden/>
          </w:rPr>
          <w:fldChar w:fldCharType="end"/>
        </w:r>
      </w:hyperlink>
    </w:p>
    <w:p w14:paraId="79B18DAB" w14:textId="77777777" w:rsidR="00493A75" w:rsidRDefault="00B76908">
      <w:pPr>
        <w:pStyle w:val="TOC2"/>
        <w:tabs>
          <w:tab w:val="left" w:pos="1100"/>
          <w:tab w:val="right" w:leader="dot" w:pos="7928"/>
        </w:tabs>
        <w:rPr>
          <w:rFonts w:asciiTheme="minorHAnsi" w:eastAsiaTheme="minorEastAsia" w:hAnsiTheme="minorHAnsi"/>
          <w:noProof/>
          <w:sz w:val="22"/>
          <w:lang w:eastAsia="id-ID"/>
        </w:rPr>
      </w:pPr>
      <w:hyperlink w:anchor="_Toc435178495" w:history="1">
        <w:r w:rsidR="00493A75" w:rsidRPr="00A75AF5">
          <w:rPr>
            <w:rStyle w:val="Hyperlink"/>
            <w:noProof/>
          </w:rPr>
          <w:t>I.5.1</w:t>
        </w:r>
        <w:r w:rsidR="00493A75">
          <w:rPr>
            <w:rFonts w:asciiTheme="minorHAnsi" w:eastAsiaTheme="minorEastAsia" w:hAnsiTheme="minorHAnsi"/>
            <w:noProof/>
            <w:sz w:val="22"/>
            <w:lang w:eastAsia="id-ID"/>
          </w:rPr>
          <w:tab/>
        </w:r>
        <w:r w:rsidR="00493A75" w:rsidRPr="00A75AF5">
          <w:rPr>
            <w:rStyle w:val="Hyperlink"/>
            <w:noProof/>
          </w:rPr>
          <w:t>Metode Pengumpulan Data</w:t>
        </w:r>
        <w:r w:rsidR="00493A75">
          <w:rPr>
            <w:noProof/>
            <w:webHidden/>
          </w:rPr>
          <w:tab/>
        </w:r>
        <w:r w:rsidR="00493A75">
          <w:rPr>
            <w:noProof/>
            <w:webHidden/>
          </w:rPr>
          <w:fldChar w:fldCharType="begin"/>
        </w:r>
        <w:r w:rsidR="00493A75">
          <w:rPr>
            <w:noProof/>
            <w:webHidden/>
          </w:rPr>
          <w:instrText xml:space="preserve"> PAGEREF _Toc435178495 \h </w:instrText>
        </w:r>
        <w:r w:rsidR="00493A75">
          <w:rPr>
            <w:noProof/>
            <w:webHidden/>
          </w:rPr>
        </w:r>
        <w:r w:rsidR="00493A75">
          <w:rPr>
            <w:noProof/>
            <w:webHidden/>
          </w:rPr>
          <w:fldChar w:fldCharType="separate"/>
        </w:r>
        <w:r w:rsidR="00493A75">
          <w:rPr>
            <w:noProof/>
            <w:webHidden/>
          </w:rPr>
          <w:t>3</w:t>
        </w:r>
        <w:r w:rsidR="00493A75">
          <w:rPr>
            <w:noProof/>
            <w:webHidden/>
          </w:rPr>
          <w:fldChar w:fldCharType="end"/>
        </w:r>
      </w:hyperlink>
    </w:p>
    <w:p w14:paraId="2B94D308" w14:textId="77777777" w:rsidR="00493A75" w:rsidRDefault="00B76908">
      <w:pPr>
        <w:pStyle w:val="TOC2"/>
        <w:tabs>
          <w:tab w:val="left" w:pos="1100"/>
          <w:tab w:val="right" w:leader="dot" w:pos="7928"/>
        </w:tabs>
        <w:rPr>
          <w:rFonts w:asciiTheme="minorHAnsi" w:eastAsiaTheme="minorEastAsia" w:hAnsiTheme="minorHAnsi"/>
          <w:noProof/>
          <w:sz w:val="22"/>
          <w:lang w:eastAsia="id-ID"/>
        </w:rPr>
      </w:pPr>
      <w:hyperlink w:anchor="_Toc435178496" w:history="1">
        <w:r w:rsidR="00493A75" w:rsidRPr="00A75AF5">
          <w:rPr>
            <w:rStyle w:val="Hyperlink"/>
            <w:noProof/>
          </w:rPr>
          <w:t>I.5.2</w:t>
        </w:r>
        <w:r w:rsidR="00493A75">
          <w:rPr>
            <w:rFonts w:asciiTheme="minorHAnsi" w:eastAsiaTheme="minorEastAsia" w:hAnsiTheme="minorHAnsi"/>
            <w:noProof/>
            <w:sz w:val="22"/>
            <w:lang w:eastAsia="id-ID"/>
          </w:rPr>
          <w:tab/>
        </w:r>
        <w:r w:rsidR="00493A75" w:rsidRPr="00A75AF5">
          <w:rPr>
            <w:rStyle w:val="Hyperlink"/>
            <w:noProof/>
          </w:rPr>
          <w:t>Metode Pengembangan Perangkat Lunak</w:t>
        </w:r>
        <w:r w:rsidR="00493A75">
          <w:rPr>
            <w:noProof/>
            <w:webHidden/>
          </w:rPr>
          <w:tab/>
        </w:r>
        <w:r w:rsidR="00493A75">
          <w:rPr>
            <w:noProof/>
            <w:webHidden/>
          </w:rPr>
          <w:fldChar w:fldCharType="begin"/>
        </w:r>
        <w:r w:rsidR="00493A75">
          <w:rPr>
            <w:noProof/>
            <w:webHidden/>
          </w:rPr>
          <w:instrText xml:space="preserve"> PAGEREF _Toc435178496 \h </w:instrText>
        </w:r>
        <w:r w:rsidR="00493A75">
          <w:rPr>
            <w:noProof/>
            <w:webHidden/>
          </w:rPr>
        </w:r>
        <w:r w:rsidR="00493A75">
          <w:rPr>
            <w:noProof/>
            <w:webHidden/>
          </w:rPr>
          <w:fldChar w:fldCharType="separate"/>
        </w:r>
        <w:r w:rsidR="00493A75">
          <w:rPr>
            <w:noProof/>
            <w:webHidden/>
          </w:rPr>
          <w:t>3</w:t>
        </w:r>
        <w:r w:rsidR="00493A75">
          <w:rPr>
            <w:noProof/>
            <w:webHidden/>
          </w:rPr>
          <w:fldChar w:fldCharType="end"/>
        </w:r>
      </w:hyperlink>
    </w:p>
    <w:p w14:paraId="0770A1C4"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497" w:history="1">
        <w:r w:rsidR="00493A75" w:rsidRPr="00A75AF5">
          <w:rPr>
            <w:rStyle w:val="Hyperlink"/>
            <w:noProof/>
          </w:rPr>
          <w:t>I.6</w:t>
        </w:r>
        <w:r w:rsidR="00493A75">
          <w:rPr>
            <w:rFonts w:asciiTheme="minorHAnsi" w:eastAsiaTheme="minorEastAsia" w:hAnsiTheme="minorHAnsi"/>
            <w:noProof/>
            <w:sz w:val="22"/>
            <w:lang w:eastAsia="id-ID"/>
          </w:rPr>
          <w:tab/>
        </w:r>
        <w:r w:rsidR="00493A75" w:rsidRPr="00A75AF5">
          <w:rPr>
            <w:rStyle w:val="Hyperlink"/>
            <w:noProof/>
          </w:rPr>
          <w:t>Sistematika Penulisan</w:t>
        </w:r>
        <w:r w:rsidR="00493A75">
          <w:rPr>
            <w:noProof/>
            <w:webHidden/>
          </w:rPr>
          <w:tab/>
        </w:r>
        <w:r w:rsidR="00493A75">
          <w:rPr>
            <w:noProof/>
            <w:webHidden/>
          </w:rPr>
          <w:fldChar w:fldCharType="begin"/>
        </w:r>
        <w:r w:rsidR="00493A75">
          <w:rPr>
            <w:noProof/>
            <w:webHidden/>
          </w:rPr>
          <w:instrText xml:space="preserve"> PAGEREF _Toc435178497 \h </w:instrText>
        </w:r>
        <w:r w:rsidR="00493A75">
          <w:rPr>
            <w:noProof/>
            <w:webHidden/>
          </w:rPr>
        </w:r>
        <w:r w:rsidR="00493A75">
          <w:rPr>
            <w:noProof/>
            <w:webHidden/>
          </w:rPr>
          <w:fldChar w:fldCharType="separate"/>
        </w:r>
        <w:r w:rsidR="00493A75">
          <w:rPr>
            <w:noProof/>
            <w:webHidden/>
          </w:rPr>
          <w:t>4</w:t>
        </w:r>
        <w:r w:rsidR="00493A75">
          <w:rPr>
            <w:noProof/>
            <w:webHidden/>
          </w:rPr>
          <w:fldChar w:fldCharType="end"/>
        </w:r>
      </w:hyperlink>
    </w:p>
    <w:p w14:paraId="06FA971A" w14:textId="77777777" w:rsidR="00493A75" w:rsidRDefault="00B76908">
      <w:pPr>
        <w:pStyle w:val="TOC1"/>
        <w:tabs>
          <w:tab w:val="left" w:pos="1100"/>
        </w:tabs>
        <w:rPr>
          <w:rFonts w:asciiTheme="minorHAnsi" w:eastAsiaTheme="minorEastAsia" w:hAnsiTheme="minorHAnsi"/>
          <w:noProof/>
          <w:sz w:val="22"/>
          <w:lang w:eastAsia="id-ID"/>
        </w:rPr>
      </w:pPr>
      <w:hyperlink w:anchor="_Toc435178498" w:history="1">
        <w:r w:rsidR="00493A75" w:rsidRPr="00A75AF5">
          <w:rPr>
            <w:rStyle w:val="Hyperlink"/>
            <w:noProof/>
          </w:rPr>
          <w:t>BAB II</w:t>
        </w:r>
        <w:r w:rsidR="00493A75">
          <w:rPr>
            <w:rFonts w:asciiTheme="minorHAnsi" w:eastAsiaTheme="minorEastAsia" w:hAnsiTheme="minorHAnsi"/>
            <w:noProof/>
            <w:sz w:val="22"/>
            <w:lang w:eastAsia="id-ID"/>
          </w:rPr>
          <w:tab/>
        </w:r>
        <w:r w:rsidR="00493A75" w:rsidRPr="00A75AF5">
          <w:rPr>
            <w:rStyle w:val="Hyperlink"/>
            <w:noProof/>
          </w:rPr>
          <w:t>LANDASAN TEORI</w:t>
        </w:r>
        <w:r w:rsidR="00493A75">
          <w:rPr>
            <w:noProof/>
            <w:webHidden/>
          </w:rPr>
          <w:tab/>
        </w:r>
        <w:r w:rsidR="00493A75">
          <w:rPr>
            <w:noProof/>
            <w:webHidden/>
          </w:rPr>
          <w:fldChar w:fldCharType="begin"/>
        </w:r>
        <w:r w:rsidR="00493A75">
          <w:rPr>
            <w:noProof/>
            <w:webHidden/>
          </w:rPr>
          <w:instrText xml:space="preserve"> PAGEREF _Toc435178498 \h </w:instrText>
        </w:r>
        <w:r w:rsidR="00493A75">
          <w:rPr>
            <w:noProof/>
            <w:webHidden/>
          </w:rPr>
        </w:r>
        <w:r w:rsidR="00493A75">
          <w:rPr>
            <w:noProof/>
            <w:webHidden/>
          </w:rPr>
          <w:fldChar w:fldCharType="separate"/>
        </w:r>
        <w:r w:rsidR="00493A75">
          <w:rPr>
            <w:noProof/>
            <w:webHidden/>
          </w:rPr>
          <w:t>6</w:t>
        </w:r>
        <w:r w:rsidR="00493A75">
          <w:rPr>
            <w:noProof/>
            <w:webHidden/>
          </w:rPr>
          <w:fldChar w:fldCharType="end"/>
        </w:r>
      </w:hyperlink>
    </w:p>
    <w:p w14:paraId="56836B14"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499" w:history="1">
        <w:r w:rsidR="00493A75" w:rsidRPr="00A75AF5">
          <w:rPr>
            <w:rStyle w:val="Hyperlink"/>
            <w:noProof/>
          </w:rPr>
          <w:t>II.1</w:t>
        </w:r>
        <w:r w:rsidR="00493A75">
          <w:rPr>
            <w:rFonts w:asciiTheme="minorHAnsi" w:eastAsiaTheme="minorEastAsia" w:hAnsiTheme="minorHAnsi"/>
            <w:noProof/>
            <w:sz w:val="22"/>
            <w:lang w:eastAsia="id-ID"/>
          </w:rPr>
          <w:tab/>
        </w:r>
        <w:r w:rsidR="00493A75" w:rsidRPr="00A75AF5">
          <w:rPr>
            <w:rStyle w:val="Hyperlink"/>
            <w:noProof/>
          </w:rPr>
          <w:t>Konsep Data</w:t>
        </w:r>
        <w:r w:rsidR="00493A75">
          <w:rPr>
            <w:noProof/>
            <w:webHidden/>
          </w:rPr>
          <w:tab/>
        </w:r>
        <w:r w:rsidR="00493A75">
          <w:rPr>
            <w:noProof/>
            <w:webHidden/>
          </w:rPr>
          <w:fldChar w:fldCharType="begin"/>
        </w:r>
        <w:r w:rsidR="00493A75">
          <w:rPr>
            <w:noProof/>
            <w:webHidden/>
          </w:rPr>
          <w:instrText xml:space="preserve"> PAGEREF _Toc435178499 \h </w:instrText>
        </w:r>
        <w:r w:rsidR="00493A75">
          <w:rPr>
            <w:noProof/>
            <w:webHidden/>
          </w:rPr>
        </w:r>
        <w:r w:rsidR="00493A75">
          <w:rPr>
            <w:noProof/>
            <w:webHidden/>
          </w:rPr>
          <w:fldChar w:fldCharType="separate"/>
        </w:r>
        <w:r w:rsidR="00493A75">
          <w:rPr>
            <w:noProof/>
            <w:webHidden/>
          </w:rPr>
          <w:t>6</w:t>
        </w:r>
        <w:r w:rsidR="00493A75">
          <w:rPr>
            <w:noProof/>
            <w:webHidden/>
          </w:rPr>
          <w:fldChar w:fldCharType="end"/>
        </w:r>
      </w:hyperlink>
    </w:p>
    <w:p w14:paraId="0AAFC5AC"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00" w:history="1">
        <w:r w:rsidR="00493A75" w:rsidRPr="00A75AF5">
          <w:rPr>
            <w:rStyle w:val="Hyperlink"/>
            <w:noProof/>
          </w:rPr>
          <w:t>II.1.1</w:t>
        </w:r>
        <w:r w:rsidR="00493A75">
          <w:rPr>
            <w:rFonts w:asciiTheme="minorHAnsi" w:eastAsiaTheme="minorEastAsia" w:hAnsiTheme="minorHAnsi"/>
            <w:noProof/>
            <w:sz w:val="22"/>
            <w:lang w:eastAsia="id-ID"/>
          </w:rPr>
          <w:tab/>
        </w:r>
        <w:r w:rsidR="00493A75" w:rsidRPr="00A75AF5">
          <w:rPr>
            <w:rStyle w:val="Hyperlink"/>
            <w:noProof/>
          </w:rPr>
          <w:t>Data</w:t>
        </w:r>
        <w:r w:rsidR="00493A75">
          <w:rPr>
            <w:noProof/>
            <w:webHidden/>
          </w:rPr>
          <w:tab/>
        </w:r>
        <w:r w:rsidR="00493A75">
          <w:rPr>
            <w:noProof/>
            <w:webHidden/>
          </w:rPr>
          <w:fldChar w:fldCharType="begin"/>
        </w:r>
        <w:r w:rsidR="00493A75">
          <w:rPr>
            <w:noProof/>
            <w:webHidden/>
          </w:rPr>
          <w:instrText xml:space="preserve"> PAGEREF _Toc435178500 \h </w:instrText>
        </w:r>
        <w:r w:rsidR="00493A75">
          <w:rPr>
            <w:noProof/>
            <w:webHidden/>
          </w:rPr>
        </w:r>
        <w:r w:rsidR="00493A75">
          <w:rPr>
            <w:noProof/>
            <w:webHidden/>
          </w:rPr>
          <w:fldChar w:fldCharType="separate"/>
        </w:r>
        <w:r w:rsidR="00493A75">
          <w:rPr>
            <w:noProof/>
            <w:webHidden/>
          </w:rPr>
          <w:t>6</w:t>
        </w:r>
        <w:r w:rsidR="00493A75">
          <w:rPr>
            <w:noProof/>
            <w:webHidden/>
          </w:rPr>
          <w:fldChar w:fldCharType="end"/>
        </w:r>
      </w:hyperlink>
    </w:p>
    <w:p w14:paraId="143EFE13"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01" w:history="1">
        <w:r w:rsidR="00493A75" w:rsidRPr="00A75AF5">
          <w:rPr>
            <w:rStyle w:val="Hyperlink"/>
            <w:noProof/>
          </w:rPr>
          <w:t>II.1.2</w:t>
        </w:r>
        <w:r w:rsidR="00493A75">
          <w:rPr>
            <w:rFonts w:asciiTheme="minorHAnsi" w:eastAsiaTheme="minorEastAsia" w:hAnsiTheme="minorHAnsi"/>
            <w:noProof/>
            <w:sz w:val="22"/>
            <w:lang w:eastAsia="id-ID"/>
          </w:rPr>
          <w:tab/>
        </w:r>
        <w:r w:rsidR="00493A75" w:rsidRPr="00A75AF5">
          <w:rPr>
            <w:rStyle w:val="Hyperlink"/>
            <w:noProof/>
          </w:rPr>
          <w:t>Basis Data</w:t>
        </w:r>
        <w:r w:rsidR="00493A75">
          <w:rPr>
            <w:noProof/>
            <w:webHidden/>
          </w:rPr>
          <w:tab/>
        </w:r>
        <w:r w:rsidR="00493A75">
          <w:rPr>
            <w:noProof/>
            <w:webHidden/>
          </w:rPr>
          <w:fldChar w:fldCharType="begin"/>
        </w:r>
        <w:r w:rsidR="00493A75">
          <w:rPr>
            <w:noProof/>
            <w:webHidden/>
          </w:rPr>
          <w:instrText xml:space="preserve"> PAGEREF _Toc435178501 \h </w:instrText>
        </w:r>
        <w:r w:rsidR="00493A75">
          <w:rPr>
            <w:noProof/>
            <w:webHidden/>
          </w:rPr>
        </w:r>
        <w:r w:rsidR="00493A75">
          <w:rPr>
            <w:noProof/>
            <w:webHidden/>
          </w:rPr>
          <w:fldChar w:fldCharType="separate"/>
        </w:r>
        <w:r w:rsidR="00493A75">
          <w:rPr>
            <w:noProof/>
            <w:webHidden/>
          </w:rPr>
          <w:t>6</w:t>
        </w:r>
        <w:r w:rsidR="00493A75">
          <w:rPr>
            <w:noProof/>
            <w:webHidden/>
          </w:rPr>
          <w:fldChar w:fldCharType="end"/>
        </w:r>
      </w:hyperlink>
    </w:p>
    <w:p w14:paraId="4FA5E748"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502" w:history="1">
        <w:r w:rsidR="00493A75" w:rsidRPr="00A75AF5">
          <w:rPr>
            <w:rStyle w:val="Hyperlink"/>
            <w:noProof/>
          </w:rPr>
          <w:t>II.2</w:t>
        </w:r>
        <w:r w:rsidR="00493A75">
          <w:rPr>
            <w:rFonts w:asciiTheme="minorHAnsi" w:eastAsiaTheme="minorEastAsia" w:hAnsiTheme="minorHAnsi"/>
            <w:noProof/>
            <w:sz w:val="22"/>
            <w:lang w:eastAsia="id-ID"/>
          </w:rPr>
          <w:tab/>
        </w:r>
        <w:r w:rsidR="00493A75" w:rsidRPr="00A75AF5">
          <w:rPr>
            <w:rStyle w:val="Hyperlink"/>
            <w:noProof/>
          </w:rPr>
          <w:t>Visualisasi Data</w:t>
        </w:r>
        <w:r w:rsidR="00493A75">
          <w:rPr>
            <w:noProof/>
            <w:webHidden/>
          </w:rPr>
          <w:tab/>
        </w:r>
        <w:r w:rsidR="00493A75">
          <w:rPr>
            <w:noProof/>
            <w:webHidden/>
          </w:rPr>
          <w:fldChar w:fldCharType="begin"/>
        </w:r>
        <w:r w:rsidR="00493A75">
          <w:rPr>
            <w:noProof/>
            <w:webHidden/>
          </w:rPr>
          <w:instrText xml:space="preserve"> PAGEREF _Toc435178502 \h </w:instrText>
        </w:r>
        <w:r w:rsidR="00493A75">
          <w:rPr>
            <w:noProof/>
            <w:webHidden/>
          </w:rPr>
        </w:r>
        <w:r w:rsidR="00493A75">
          <w:rPr>
            <w:noProof/>
            <w:webHidden/>
          </w:rPr>
          <w:fldChar w:fldCharType="separate"/>
        </w:r>
        <w:r w:rsidR="00493A75">
          <w:rPr>
            <w:noProof/>
            <w:webHidden/>
          </w:rPr>
          <w:t>7</w:t>
        </w:r>
        <w:r w:rsidR="00493A75">
          <w:rPr>
            <w:noProof/>
            <w:webHidden/>
          </w:rPr>
          <w:fldChar w:fldCharType="end"/>
        </w:r>
      </w:hyperlink>
    </w:p>
    <w:p w14:paraId="2AA6A0D4"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03" w:history="1">
        <w:r w:rsidR="00493A75" w:rsidRPr="00A75AF5">
          <w:rPr>
            <w:rStyle w:val="Hyperlink"/>
            <w:noProof/>
          </w:rPr>
          <w:t>II.2.1</w:t>
        </w:r>
        <w:r w:rsidR="00493A75">
          <w:rPr>
            <w:rFonts w:asciiTheme="minorHAnsi" w:eastAsiaTheme="minorEastAsia" w:hAnsiTheme="minorHAnsi"/>
            <w:noProof/>
            <w:sz w:val="22"/>
            <w:lang w:eastAsia="id-ID"/>
          </w:rPr>
          <w:tab/>
        </w:r>
        <w:r w:rsidR="00493A75" w:rsidRPr="00A75AF5">
          <w:rPr>
            <w:rStyle w:val="Hyperlink"/>
            <w:noProof/>
          </w:rPr>
          <w:t>Tipe-Tipe Visualisasi</w:t>
        </w:r>
        <w:r w:rsidR="00493A75">
          <w:rPr>
            <w:noProof/>
            <w:webHidden/>
          </w:rPr>
          <w:tab/>
        </w:r>
        <w:r w:rsidR="00493A75">
          <w:rPr>
            <w:noProof/>
            <w:webHidden/>
          </w:rPr>
          <w:fldChar w:fldCharType="begin"/>
        </w:r>
        <w:r w:rsidR="00493A75">
          <w:rPr>
            <w:noProof/>
            <w:webHidden/>
          </w:rPr>
          <w:instrText xml:space="preserve"> PAGEREF _Toc435178503 \h </w:instrText>
        </w:r>
        <w:r w:rsidR="00493A75">
          <w:rPr>
            <w:noProof/>
            <w:webHidden/>
          </w:rPr>
        </w:r>
        <w:r w:rsidR="00493A75">
          <w:rPr>
            <w:noProof/>
            <w:webHidden/>
          </w:rPr>
          <w:fldChar w:fldCharType="separate"/>
        </w:r>
        <w:r w:rsidR="00493A75">
          <w:rPr>
            <w:noProof/>
            <w:webHidden/>
          </w:rPr>
          <w:t>7</w:t>
        </w:r>
        <w:r w:rsidR="00493A75">
          <w:rPr>
            <w:noProof/>
            <w:webHidden/>
          </w:rPr>
          <w:fldChar w:fldCharType="end"/>
        </w:r>
      </w:hyperlink>
    </w:p>
    <w:p w14:paraId="5574BF87"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04" w:history="1">
        <w:r w:rsidR="00493A75" w:rsidRPr="00A75AF5">
          <w:rPr>
            <w:rStyle w:val="Hyperlink"/>
            <w:noProof/>
          </w:rPr>
          <w:t>II.2.2</w:t>
        </w:r>
        <w:r w:rsidR="00493A75">
          <w:rPr>
            <w:rFonts w:asciiTheme="minorHAnsi" w:eastAsiaTheme="minorEastAsia" w:hAnsiTheme="minorHAnsi"/>
            <w:noProof/>
            <w:sz w:val="22"/>
            <w:lang w:eastAsia="id-ID"/>
          </w:rPr>
          <w:tab/>
        </w:r>
        <w:r w:rsidR="00493A75" w:rsidRPr="00A75AF5">
          <w:rPr>
            <w:rStyle w:val="Hyperlink"/>
            <w:noProof/>
          </w:rPr>
          <w:t>Proses Visualisasi Data</w:t>
        </w:r>
        <w:r w:rsidR="00493A75">
          <w:rPr>
            <w:noProof/>
            <w:webHidden/>
          </w:rPr>
          <w:tab/>
        </w:r>
        <w:r w:rsidR="00493A75">
          <w:rPr>
            <w:noProof/>
            <w:webHidden/>
          </w:rPr>
          <w:fldChar w:fldCharType="begin"/>
        </w:r>
        <w:r w:rsidR="00493A75">
          <w:rPr>
            <w:noProof/>
            <w:webHidden/>
          </w:rPr>
          <w:instrText xml:space="preserve"> PAGEREF _Toc435178504 \h </w:instrText>
        </w:r>
        <w:r w:rsidR="00493A75">
          <w:rPr>
            <w:noProof/>
            <w:webHidden/>
          </w:rPr>
        </w:r>
        <w:r w:rsidR="00493A75">
          <w:rPr>
            <w:noProof/>
            <w:webHidden/>
          </w:rPr>
          <w:fldChar w:fldCharType="separate"/>
        </w:r>
        <w:r w:rsidR="00493A75">
          <w:rPr>
            <w:noProof/>
            <w:webHidden/>
          </w:rPr>
          <w:t>12</w:t>
        </w:r>
        <w:r w:rsidR="00493A75">
          <w:rPr>
            <w:noProof/>
            <w:webHidden/>
          </w:rPr>
          <w:fldChar w:fldCharType="end"/>
        </w:r>
      </w:hyperlink>
    </w:p>
    <w:p w14:paraId="7AE48810"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505" w:history="1">
        <w:r w:rsidR="00493A75" w:rsidRPr="00A75AF5">
          <w:rPr>
            <w:rStyle w:val="Hyperlink"/>
            <w:noProof/>
          </w:rPr>
          <w:t>II.3</w:t>
        </w:r>
        <w:r w:rsidR="00493A75">
          <w:rPr>
            <w:rFonts w:asciiTheme="minorHAnsi" w:eastAsiaTheme="minorEastAsia" w:hAnsiTheme="minorHAnsi"/>
            <w:noProof/>
            <w:sz w:val="22"/>
            <w:lang w:eastAsia="id-ID"/>
          </w:rPr>
          <w:tab/>
        </w:r>
        <w:r w:rsidR="00493A75" w:rsidRPr="00A75AF5">
          <w:rPr>
            <w:rStyle w:val="Hyperlink"/>
            <w:noProof/>
          </w:rPr>
          <w:t>Statistika Deskriptif</w:t>
        </w:r>
        <w:r w:rsidR="00493A75">
          <w:rPr>
            <w:noProof/>
            <w:webHidden/>
          </w:rPr>
          <w:tab/>
        </w:r>
        <w:r w:rsidR="00493A75">
          <w:rPr>
            <w:noProof/>
            <w:webHidden/>
          </w:rPr>
          <w:fldChar w:fldCharType="begin"/>
        </w:r>
        <w:r w:rsidR="00493A75">
          <w:rPr>
            <w:noProof/>
            <w:webHidden/>
          </w:rPr>
          <w:instrText xml:space="preserve"> PAGEREF _Toc435178505 \h </w:instrText>
        </w:r>
        <w:r w:rsidR="00493A75">
          <w:rPr>
            <w:noProof/>
            <w:webHidden/>
          </w:rPr>
        </w:r>
        <w:r w:rsidR="00493A75">
          <w:rPr>
            <w:noProof/>
            <w:webHidden/>
          </w:rPr>
          <w:fldChar w:fldCharType="separate"/>
        </w:r>
        <w:r w:rsidR="00493A75">
          <w:rPr>
            <w:noProof/>
            <w:webHidden/>
          </w:rPr>
          <w:t>13</w:t>
        </w:r>
        <w:r w:rsidR="00493A75">
          <w:rPr>
            <w:noProof/>
            <w:webHidden/>
          </w:rPr>
          <w:fldChar w:fldCharType="end"/>
        </w:r>
      </w:hyperlink>
    </w:p>
    <w:p w14:paraId="2C44CED7"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06" w:history="1">
        <w:r w:rsidR="00493A75" w:rsidRPr="00A75AF5">
          <w:rPr>
            <w:rStyle w:val="Hyperlink"/>
            <w:noProof/>
          </w:rPr>
          <w:t>II.3.1</w:t>
        </w:r>
        <w:r w:rsidR="00493A75">
          <w:rPr>
            <w:rFonts w:asciiTheme="minorHAnsi" w:eastAsiaTheme="minorEastAsia" w:hAnsiTheme="minorHAnsi"/>
            <w:noProof/>
            <w:sz w:val="22"/>
            <w:lang w:eastAsia="id-ID"/>
          </w:rPr>
          <w:tab/>
        </w:r>
        <w:r w:rsidR="00493A75" w:rsidRPr="00A75AF5">
          <w:rPr>
            <w:rStyle w:val="Hyperlink"/>
            <w:noProof/>
          </w:rPr>
          <w:t>Distribusi Frekuensi dan Persentil</w:t>
        </w:r>
        <w:r w:rsidR="00493A75">
          <w:rPr>
            <w:noProof/>
            <w:webHidden/>
          </w:rPr>
          <w:tab/>
        </w:r>
        <w:r w:rsidR="00493A75">
          <w:rPr>
            <w:noProof/>
            <w:webHidden/>
          </w:rPr>
          <w:fldChar w:fldCharType="begin"/>
        </w:r>
        <w:r w:rsidR="00493A75">
          <w:rPr>
            <w:noProof/>
            <w:webHidden/>
          </w:rPr>
          <w:instrText xml:space="preserve"> PAGEREF _Toc435178506 \h </w:instrText>
        </w:r>
        <w:r w:rsidR="00493A75">
          <w:rPr>
            <w:noProof/>
            <w:webHidden/>
          </w:rPr>
        </w:r>
        <w:r w:rsidR="00493A75">
          <w:rPr>
            <w:noProof/>
            <w:webHidden/>
          </w:rPr>
          <w:fldChar w:fldCharType="separate"/>
        </w:r>
        <w:r w:rsidR="00493A75">
          <w:rPr>
            <w:noProof/>
            <w:webHidden/>
          </w:rPr>
          <w:t>14</w:t>
        </w:r>
        <w:r w:rsidR="00493A75">
          <w:rPr>
            <w:noProof/>
            <w:webHidden/>
          </w:rPr>
          <w:fldChar w:fldCharType="end"/>
        </w:r>
      </w:hyperlink>
    </w:p>
    <w:p w14:paraId="66BFDFDA"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07" w:history="1">
        <w:r w:rsidR="00493A75" w:rsidRPr="00A75AF5">
          <w:rPr>
            <w:rStyle w:val="Hyperlink"/>
            <w:noProof/>
          </w:rPr>
          <w:t>II.3.2</w:t>
        </w:r>
        <w:r w:rsidR="00493A75">
          <w:rPr>
            <w:rFonts w:asciiTheme="minorHAnsi" w:eastAsiaTheme="minorEastAsia" w:hAnsiTheme="minorHAnsi"/>
            <w:noProof/>
            <w:sz w:val="22"/>
            <w:lang w:eastAsia="id-ID"/>
          </w:rPr>
          <w:tab/>
        </w:r>
        <w:r w:rsidR="00493A75" w:rsidRPr="00A75AF5">
          <w:rPr>
            <w:rStyle w:val="Hyperlink"/>
            <w:noProof/>
          </w:rPr>
          <w:t>Ukuran Gejala Pusat dan Variansi</w:t>
        </w:r>
        <w:r w:rsidR="00493A75">
          <w:rPr>
            <w:noProof/>
            <w:webHidden/>
          </w:rPr>
          <w:tab/>
        </w:r>
        <w:r w:rsidR="00493A75">
          <w:rPr>
            <w:noProof/>
            <w:webHidden/>
          </w:rPr>
          <w:fldChar w:fldCharType="begin"/>
        </w:r>
        <w:r w:rsidR="00493A75">
          <w:rPr>
            <w:noProof/>
            <w:webHidden/>
          </w:rPr>
          <w:instrText xml:space="preserve"> PAGEREF _Toc435178507 \h </w:instrText>
        </w:r>
        <w:r w:rsidR="00493A75">
          <w:rPr>
            <w:noProof/>
            <w:webHidden/>
          </w:rPr>
        </w:r>
        <w:r w:rsidR="00493A75">
          <w:rPr>
            <w:noProof/>
            <w:webHidden/>
          </w:rPr>
          <w:fldChar w:fldCharType="separate"/>
        </w:r>
        <w:r w:rsidR="00493A75">
          <w:rPr>
            <w:noProof/>
            <w:webHidden/>
          </w:rPr>
          <w:t>14</w:t>
        </w:r>
        <w:r w:rsidR="00493A75">
          <w:rPr>
            <w:noProof/>
            <w:webHidden/>
          </w:rPr>
          <w:fldChar w:fldCharType="end"/>
        </w:r>
      </w:hyperlink>
    </w:p>
    <w:p w14:paraId="69FB8E8D"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08" w:history="1">
        <w:r w:rsidR="00493A75" w:rsidRPr="00A75AF5">
          <w:rPr>
            <w:rStyle w:val="Hyperlink"/>
            <w:noProof/>
          </w:rPr>
          <w:t>II.3.3</w:t>
        </w:r>
        <w:r w:rsidR="00493A75">
          <w:rPr>
            <w:rFonts w:asciiTheme="minorHAnsi" w:eastAsiaTheme="minorEastAsia" w:hAnsiTheme="minorHAnsi"/>
            <w:noProof/>
            <w:sz w:val="22"/>
            <w:lang w:eastAsia="id-ID"/>
          </w:rPr>
          <w:tab/>
        </w:r>
        <w:r w:rsidR="00493A75" w:rsidRPr="00A75AF5">
          <w:rPr>
            <w:rStyle w:val="Hyperlink"/>
            <w:i/>
            <w:noProof/>
          </w:rPr>
          <w:t>z</w:t>
        </w:r>
        <w:r w:rsidR="00493A75" w:rsidRPr="00A75AF5">
          <w:rPr>
            <w:rStyle w:val="Hyperlink"/>
            <w:noProof/>
          </w:rPr>
          <w:t xml:space="preserve"> Skor dan Distribusi Normal</w:t>
        </w:r>
        <w:r w:rsidR="00493A75">
          <w:rPr>
            <w:noProof/>
            <w:webHidden/>
          </w:rPr>
          <w:tab/>
        </w:r>
        <w:r w:rsidR="00493A75">
          <w:rPr>
            <w:noProof/>
            <w:webHidden/>
          </w:rPr>
          <w:fldChar w:fldCharType="begin"/>
        </w:r>
        <w:r w:rsidR="00493A75">
          <w:rPr>
            <w:noProof/>
            <w:webHidden/>
          </w:rPr>
          <w:instrText xml:space="preserve"> PAGEREF _Toc435178508 \h </w:instrText>
        </w:r>
        <w:r w:rsidR="00493A75">
          <w:rPr>
            <w:noProof/>
            <w:webHidden/>
          </w:rPr>
        </w:r>
        <w:r w:rsidR="00493A75">
          <w:rPr>
            <w:noProof/>
            <w:webHidden/>
          </w:rPr>
          <w:fldChar w:fldCharType="separate"/>
        </w:r>
        <w:r w:rsidR="00493A75">
          <w:rPr>
            <w:noProof/>
            <w:webHidden/>
          </w:rPr>
          <w:t>16</w:t>
        </w:r>
        <w:r w:rsidR="00493A75">
          <w:rPr>
            <w:noProof/>
            <w:webHidden/>
          </w:rPr>
          <w:fldChar w:fldCharType="end"/>
        </w:r>
      </w:hyperlink>
    </w:p>
    <w:p w14:paraId="7298A7B0"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509" w:history="1">
        <w:r w:rsidR="00493A75" w:rsidRPr="00A75AF5">
          <w:rPr>
            <w:rStyle w:val="Hyperlink"/>
            <w:noProof/>
          </w:rPr>
          <w:t>II.4</w:t>
        </w:r>
        <w:r w:rsidR="00493A75">
          <w:rPr>
            <w:rFonts w:asciiTheme="minorHAnsi" w:eastAsiaTheme="minorEastAsia" w:hAnsiTheme="minorHAnsi"/>
            <w:noProof/>
            <w:sz w:val="22"/>
            <w:lang w:eastAsia="id-ID"/>
          </w:rPr>
          <w:tab/>
        </w:r>
        <w:r w:rsidR="00493A75" w:rsidRPr="00A75AF5">
          <w:rPr>
            <w:rStyle w:val="Hyperlink"/>
            <w:noProof/>
          </w:rPr>
          <w:t>Statistika Inferensi</w:t>
        </w:r>
        <w:r w:rsidR="00493A75">
          <w:rPr>
            <w:noProof/>
            <w:webHidden/>
          </w:rPr>
          <w:tab/>
        </w:r>
        <w:r w:rsidR="00493A75">
          <w:rPr>
            <w:noProof/>
            <w:webHidden/>
          </w:rPr>
          <w:fldChar w:fldCharType="begin"/>
        </w:r>
        <w:r w:rsidR="00493A75">
          <w:rPr>
            <w:noProof/>
            <w:webHidden/>
          </w:rPr>
          <w:instrText xml:space="preserve"> PAGEREF _Toc435178509 \h </w:instrText>
        </w:r>
        <w:r w:rsidR="00493A75">
          <w:rPr>
            <w:noProof/>
            <w:webHidden/>
          </w:rPr>
        </w:r>
        <w:r w:rsidR="00493A75">
          <w:rPr>
            <w:noProof/>
            <w:webHidden/>
          </w:rPr>
          <w:fldChar w:fldCharType="separate"/>
        </w:r>
        <w:r w:rsidR="00493A75">
          <w:rPr>
            <w:noProof/>
            <w:webHidden/>
          </w:rPr>
          <w:t>17</w:t>
        </w:r>
        <w:r w:rsidR="00493A75">
          <w:rPr>
            <w:noProof/>
            <w:webHidden/>
          </w:rPr>
          <w:fldChar w:fldCharType="end"/>
        </w:r>
      </w:hyperlink>
    </w:p>
    <w:p w14:paraId="6565FD6D"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10" w:history="1">
        <w:r w:rsidR="00493A75" w:rsidRPr="00A75AF5">
          <w:rPr>
            <w:rStyle w:val="Hyperlink"/>
            <w:noProof/>
          </w:rPr>
          <w:t>II.4.1</w:t>
        </w:r>
        <w:r w:rsidR="00493A75">
          <w:rPr>
            <w:rFonts w:asciiTheme="minorHAnsi" w:eastAsiaTheme="minorEastAsia" w:hAnsiTheme="minorHAnsi"/>
            <w:noProof/>
            <w:sz w:val="22"/>
            <w:lang w:eastAsia="id-ID"/>
          </w:rPr>
          <w:tab/>
        </w:r>
        <w:r w:rsidR="00493A75" w:rsidRPr="00A75AF5">
          <w:rPr>
            <w:rStyle w:val="Hyperlink"/>
            <w:noProof/>
          </w:rPr>
          <w:t>Probabilitas</w:t>
        </w:r>
        <w:r w:rsidR="00493A75">
          <w:rPr>
            <w:noProof/>
            <w:webHidden/>
          </w:rPr>
          <w:tab/>
        </w:r>
        <w:r w:rsidR="00493A75">
          <w:rPr>
            <w:noProof/>
            <w:webHidden/>
          </w:rPr>
          <w:fldChar w:fldCharType="begin"/>
        </w:r>
        <w:r w:rsidR="00493A75">
          <w:rPr>
            <w:noProof/>
            <w:webHidden/>
          </w:rPr>
          <w:instrText xml:space="preserve"> PAGEREF _Toc435178510 \h </w:instrText>
        </w:r>
        <w:r w:rsidR="00493A75">
          <w:rPr>
            <w:noProof/>
            <w:webHidden/>
          </w:rPr>
        </w:r>
        <w:r w:rsidR="00493A75">
          <w:rPr>
            <w:noProof/>
            <w:webHidden/>
          </w:rPr>
          <w:fldChar w:fldCharType="separate"/>
        </w:r>
        <w:r w:rsidR="00493A75">
          <w:rPr>
            <w:noProof/>
            <w:webHidden/>
          </w:rPr>
          <w:t>17</w:t>
        </w:r>
        <w:r w:rsidR="00493A75">
          <w:rPr>
            <w:noProof/>
            <w:webHidden/>
          </w:rPr>
          <w:fldChar w:fldCharType="end"/>
        </w:r>
      </w:hyperlink>
    </w:p>
    <w:p w14:paraId="14B82D6B"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11" w:history="1">
        <w:r w:rsidR="00493A75" w:rsidRPr="00A75AF5">
          <w:rPr>
            <w:rStyle w:val="Hyperlink"/>
            <w:noProof/>
          </w:rPr>
          <w:t>II.4.2</w:t>
        </w:r>
        <w:r w:rsidR="00493A75">
          <w:rPr>
            <w:rFonts w:asciiTheme="minorHAnsi" w:eastAsiaTheme="minorEastAsia" w:hAnsiTheme="minorHAnsi"/>
            <w:noProof/>
            <w:sz w:val="22"/>
            <w:lang w:eastAsia="id-ID"/>
          </w:rPr>
          <w:tab/>
        </w:r>
        <w:r w:rsidR="00493A75" w:rsidRPr="00A75AF5">
          <w:rPr>
            <w:rStyle w:val="Hyperlink"/>
            <w:noProof/>
          </w:rPr>
          <w:t>Distribusi Sampling</w:t>
        </w:r>
        <w:r w:rsidR="00493A75">
          <w:rPr>
            <w:noProof/>
            <w:webHidden/>
          </w:rPr>
          <w:tab/>
        </w:r>
        <w:r w:rsidR="00493A75">
          <w:rPr>
            <w:noProof/>
            <w:webHidden/>
          </w:rPr>
          <w:fldChar w:fldCharType="begin"/>
        </w:r>
        <w:r w:rsidR="00493A75">
          <w:rPr>
            <w:noProof/>
            <w:webHidden/>
          </w:rPr>
          <w:instrText xml:space="preserve"> PAGEREF _Toc435178511 \h </w:instrText>
        </w:r>
        <w:r w:rsidR="00493A75">
          <w:rPr>
            <w:noProof/>
            <w:webHidden/>
          </w:rPr>
        </w:r>
        <w:r w:rsidR="00493A75">
          <w:rPr>
            <w:noProof/>
            <w:webHidden/>
          </w:rPr>
          <w:fldChar w:fldCharType="separate"/>
        </w:r>
        <w:r w:rsidR="00493A75">
          <w:rPr>
            <w:noProof/>
            <w:webHidden/>
          </w:rPr>
          <w:t>18</w:t>
        </w:r>
        <w:r w:rsidR="00493A75">
          <w:rPr>
            <w:noProof/>
            <w:webHidden/>
          </w:rPr>
          <w:fldChar w:fldCharType="end"/>
        </w:r>
      </w:hyperlink>
    </w:p>
    <w:p w14:paraId="78B32E25" w14:textId="77777777" w:rsidR="00493A75" w:rsidRDefault="00B76908">
      <w:pPr>
        <w:pStyle w:val="TOC2"/>
        <w:tabs>
          <w:tab w:val="left" w:pos="880"/>
          <w:tab w:val="right" w:leader="dot" w:pos="7928"/>
        </w:tabs>
        <w:rPr>
          <w:rFonts w:asciiTheme="minorHAnsi" w:eastAsiaTheme="minorEastAsia" w:hAnsiTheme="minorHAnsi"/>
          <w:noProof/>
          <w:sz w:val="22"/>
          <w:lang w:eastAsia="id-ID"/>
        </w:rPr>
      </w:pPr>
      <w:hyperlink w:anchor="_Toc435178512" w:history="1">
        <w:r w:rsidR="00493A75" w:rsidRPr="00A75AF5">
          <w:rPr>
            <w:rStyle w:val="Hyperlink"/>
            <w:noProof/>
          </w:rPr>
          <w:t>II.5</w:t>
        </w:r>
        <w:r w:rsidR="00493A75">
          <w:rPr>
            <w:rFonts w:asciiTheme="minorHAnsi" w:eastAsiaTheme="minorEastAsia" w:hAnsiTheme="minorHAnsi"/>
            <w:noProof/>
            <w:sz w:val="22"/>
            <w:lang w:eastAsia="id-ID"/>
          </w:rPr>
          <w:tab/>
        </w:r>
        <w:r w:rsidR="00493A75" w:rsidRPr="00A75AF5">
          <w:rPr>
            <w:rStyle w:val="Hyperlink"/>
            <w:noProof/>
          </w:rPr>
          <w:t>Algoritma</w:t>
        </w:r>
        <w:r w:rsidR="00493A75">
          <w:rPr>
            <w:noProof/>
            <w:webHidden/>
          </w:rPr>
          <w:tab/>
        </w:r>
        <w:r w:rsidR="00493A75">
          <w:rPr>
            <w:noProof/>
            <w:webHidden/>
          </w:rPr>
          <w:fldChar w:fldCharType="begin"/>
        </w:r>
        <w:r w:rsidR="00493A75">
          <w:rPr>
            <w:noProof/>
            <w:webHidden/>
          </w:rPr>
          <w:instrText xml:space="preserve"> PAGEREF _Toc435178512 \h </w:instrText>
        </w:r>
        <w:r w:rsidR="00493A75">
          <w:rPr>
            <w:noProof/>
            <w:webHidden/>
          </w:rPr>
        </w:r>
        <w:r w:rsidR="00493A75">
          <w:rPr>
            <w:noProof/>
            <w:webHidden/>
          </w:rPr>
          <w:fldChar w:fldCharType="separate"/>
        </w:r>
        <w:r w:rsidR="00493A75">
          <w:rPr>
            <w:noProof/>
            <w:webHidden/>
          </w:rPr>
          <w:t>18</w:t>
        </w:r>
        <w:r w:rsidR="00493A75">
          <w:rPr>
            <w:noProof/>
            <w:webHidden/>
          </w:rPr>
          <w:fldChar w:fldCharType="end"/>
        </w:r>
      </w:hyperlink>
    </w:p>
    <w:p w14:paraId="0CFE3E33" w14:textId="77777777" w:rsidR="00493A75" w:rsidRDefault="00B76908">
      <w:pPr>
        <w:pStyle w:val="TOC1"/>
        <w:tabs>
          <w:tab w:val="left" w:pos="1100"/>
        </w:tabs>
        <w:rPr>
          <w:rFonts w:asciiTheme="minorHAnsi" w:eastAsiaTheme="minorEastAsia" w:hAnsiTheme="minorHAnsi"/>
          <w:noProof/>
          <w:sz w:val="22"/>
          <w:lang w:eastAsia="id-ID"/>
        </w:rPr>
      </w:pPr>
      <w:hyperlink w:anchor="_Toc435178513" w:history="1">
        <w:r w:rsidR="00493A75" w:rsidRPr="00A75AF5">
          <w:rPr>
            <w:rStyle w:val="Hyperlink"/>
            <w:noProof/>
          </w:rPr>
          <w:t>BAB III</w:t>
        </w:r>
        <w:r w:rsidR="00493A75">
          <w:rPr>
            <w:rFonts w:asciiTheme="minorHAnsi" w:eastAsiaTheme="minorEastAsia" w:hAnsiTheme="minorHAnsi"/>
            <w:noProof/>
            <w:sz w:val="22"/>
            <w:lang w:eastAsia="id-ID"/>
          </w:rPr>
          <w:tab/>
        </w:r>
        <w:r w:rsidR="00493A75" w:rsidRPr="00A75AF5">
          <w:rPr>
            <w:rStyle w:val="Hyperlink"/>
            <w:noProof/>
          </w:rPr>
          <w:t>ANALISIS DAN PERANCANGAN DATA</w:t>
        </w:r>
        <w:r w:rsidR="00493A75">
          <w:rPr>
            <w:noProof/>
            <w:webHidden/>
          </w:rPr>
          <w:tab/>
        </w:r>
        <w:r w:rsidR="00493A75">
          <w:rPr>
            <w:noProof/>
            <w:webHidden/>
          </w:rPr>
          <w:fldChar w:fldCharType="begin"/>
        </w:r>
        <w:r w:rsidR="00493A75">
          <w:rPr>
            <w:noProof/>
            <w:webHidden/>
          </w:rPr>
          <w:instrText xml:space="preserve"> PAGEREF _Toc435178513 \h </w:instrText>
        </w:r>
        <w:r w:rsidR="00493A75">
          <w:rPr>
            <w:noProof/>
            <w:webHidden/>
          </w:rPr>
        </w:r>
        <w:r w:rsidR="00493A75">
          <w:rPr>
            <w:noProof/>
            <w:webHidden/>
          </w:rPr>
          <w:fldChar w:fldCharType="separate"/>
        </w:r>
        <w:r w:rsidR="00493A75">
          <w:rPr>
            <w:noProof/>
            <w:webHidden/>
          </w:rPr>
          <w:t>20</w:t>
        </w:r>
        <w:r w:rsidR="00493A75">
          <w:rPr>
            <w:noProof/>
            <w:webHidden/>
          </w:rPr>
          <w:fldChar w:fldCharType="end"/>
        </w:r>
      </w:hyperlink>
    </w:p>
    <w:p w14:paraId="10A4EEA4" w14:textId="77777777" w:rsidR="00493A75" w:rsidRDefault="00B76908">
      <w:pPr>
        <w:pStyle w:val="TOC2"/>
        <w:tabs>
          <w:tab w:val="left" w:pos="1100"/>
          <w:tab w:val="right" w:leader="dot" w:pos="7928"/>
        </w:tabs>
        <w:rPr>
          <w:rFonts w:asciiTheme="minorHAnsi" w:eastAsiaTheme="minorEastAsia" w:hAnsiTheme="minorHAnsi"/>
          <w:noProof/>
          <w:sz w:val="22"/>
          <w:lang w:eastAsia="id-ID"/>
        </w:rPr>
      </w:pPr>
      <w:hyperlink w:anchor="_Toc435178514" w:history="1">
        <w:r w:rsidR="00493A75" w:rsidRPr="00A75AF5">
          <w:rPr>
            <w:rStyle w:val="Hyperlink"/>
            <w:noProof/>
          </w:rPr>
          <w:t>III.1.</w:t>
        </w:r>
        <w:r w:rsidR="00493A75">
          <w:rPr>
            <w:rFonts w:asciiTheme="minorHAnsi" w:eastAsiaTheme="minorEastAsia" w:hAnsiTheme="minorHAnsi"/>
            <w:noProof/>
            <w:sz w:val="22"/>
            <w:lang w:eastAsia="id-ID"/>
          </w:rPr>
          <w:tab/>
        </w:r>
        <w:r w:rsidR="00493A75" w:rsidRPr="00A75AF5">
          <w:rPr>
            <w:rStyle w:val="Hyperlink"/>
            <w:noProof/>
          </w:rPr>
          <w:t xml:space="preserve">Analisis </w:t>
        </w:r>
        <w:r w:rsidR="00493A75" w:rsidRPr="00A75AF5">
          <w:rPr>
            <w:rStyle w:val="Hyperlink"/>
            <w:noProof/>
            <w:lang w:val="en-US"/>
          </w:rPr>
          <w:t>Visualisasi Data</w:t>
        </w:r>
        <w:r w:rsidR="00493A75">
          <w:rPr>
            <w:noProof/>
            <w:webHidden/>
          </w:rPr>
          <w:tab/>
        </w:r>
        <w:r w:rsidR="00493A75">
          <w:rPr>
            <w:noProof/>
            <w:webHidden/>
          </w:rPr>
          <w:fldChar w:fldCharType="begin"/>
        </w:r>
        <w:r w:rsidR="00493A75">
          <w:rPr>
            <w:noProof/>
            <w:webHidden/>
          </w:rPr>
          <w:instrText xml:space="preserve"> PAGEREF _Toc435178514 \h </w:instrText>
        </w:r>
        <w:r w:rsidR="00493A75">
          <w:rPr>
            <w:noProof/>
            <w:webHidden/>
          </w:rPr>
        </w:r>
        <w:r w:rsidR="00493A75">
          <w:rPr>
            <w:noProof/>
            <w:webHidden/>
          </w:rPr>
          <w:fldChar w:fldCharType="separate"/>
        </w:r>
        <w:r w:rsidR="00493A75">
          <w:rPr>
            <w:noProof/>
            <w:webHidden/>
          </w:rPr>
          <w:t>20</w:t>
        </w:r>
        <w:r w:rsidR="00493A75">
          <w:rPr>
            <w:noProof/>
            <w:webHidden/>
          </w:rPr>
          <w:fldChar w:fldCharType="end"/>
        </w:r>
      </w:hyperlink>
    </w:p>
    <w:p w14:paraId="2263C154"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15" w:history="1">
        <w:r w:rsidR="00493A75" w:rsidRPr="00A75AF5">
          <w:rPr>
            <w:rStyle w:val="Hyperlink"/>
            <w:noProof/>
          </w:rPr>
          <w:t>III.1.1</w:t>
        </w:r>
        <w:r w:rsidR="00493A75">
          <w:rPr>
            <w:rFonts w:asciiTheme="minorHAnsi" w:eastAsiaTheme="minorEastAsia" w:hAnsiTheme="minorHAnsi"/>
            <w:noProof/>
            <w:sz w:val="22"/>
            <w:lang w:eastAsia="id-ID"/>
          </w:rPr>
          <w:tab/>
        </w:r>
        <w:r w:rsidR="00493A75" w:rsidRPr="00A75AF5">
          <w:rPr>
            <w:rStyle w:val="Hyperlink"/>
            <w:noProof/>
          </w:rPr>
          <w:t>Analisis Masalah</w:t>
        </w:r>
        <w:r w:rsidR="00493A75">
          <w:rPr>
            <w:noProof/>
            <w:webHidden/>
          </w:rPr>
          <w:tab/>
        </w:r>
        <w:r w:rsidR="00493A75">
          <w:rPr>
            <w:noProof/>
            <w:webHidden/>
          </w:rPr>
          <w:fldChar w:fldCharType="begin"/>
        </w:r>
        <w:r w:rsidR="00493A75">
          <w:rPr>
            <w:noProof/>
            <w:webHidden/>
          </w:rPr>
          <w:instrText xml:space="preserve"> PAGEREF _Toc435178515 \h </w:instrText>
        </w:r>
        <w:r w:rsidR="00493A75">
          <w:rPr>
            <w:noProof/>
            <w:webHidden/>
          </w:rPr>
        </w:r>
        <w:r w:rsidR="00493A75">
          <w:rPr>
            <w:noProof/>
            <w:webHidden/>
          </w:rPr>
          <w:fldChar w:fldCharType="separate"/>
        </w:r>
        <w:r w:rsidR="00493A75">
          <w:rPr>
            <w:noProof/>
            <w:webHidden/>
          </w:rPr>
          <w:t>20</w:t>
        </w:r>
        <w:r w:rsidR="00493A75">
          <w:rPr>
            <w:noProof/>
            <w:webHidden/>
          </w:rPr>
          <w:fldChar w:fldCharType="end"/>
        </w:r>
      </w:hyperlink>
    </w:p>
    <w:p w14:paraId="67FC6C62"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16" w:history="1">
        <w:r w:rsidR="00493A75" w:rsidRPr="00A75AF5">
          <w:rPr>
            <w:rStyle w:val="Hyperlink"/>
            <w:noProof/>
          </w:rPr>
          <w:t>III.1.2</w:t>
        </w:r>
        <w:r w:rsidR="00493A75">
          <w:rPr>
            <w:rFonts w:asciiTheme="minorHAnsi" w:eastAsiaTheme="minorEastAsia" w:hAnsiTheme="minorHAnsi"/>
            <w:noProof/>
            <w:sz w:val="22"/>
            <w:lang w:eastAsia="id-ID"/>
          </w:rPr>
          <w:tab/>
        </w:r>
        <w:r w:rsidR="00493A75" w:rsidRPr="00A75AF5">
          <w:rPr>
            <w:rStyle w:val="Hyperlink"/>
            <w:noProof/>
          </w:rPr>
          <w:t>Analisis Sumber Data</w:t>
        </w:r>
        <w:r w:rsidR="00493A75">
          <w:rPr>
            <w:noProof/>
            <w:webHidden/>
          </w:rPr>
          <w:tab/>
        </w:r>
        <w:r w:rsidR="00493A75">
          <w:rPr>
            <w:noProof/>
            <w:webHidden/>
          </w:rPr>
          <w:fldChar w:fldCharType="begin"/>
        </w:r>
        <w:r w:rsidR="00493A75">
          <w:rPr>
            <w:noProof/>
            <w:webHidden/>
          </w:rPr>
          <w:instrText xml:space="preserve"> PAGEREF _Toc435178516 \h </w:instrText>
        </w:r>
        <w:r w:rsidR="00493A75">
          <w:rPr>
            <w:noProof/>
            <w:webHidden/>
          </w:rPr>
        </w:r>
        <w:r w:rsidR="00493A75">
          <w:rPr>
            <w:noProof/>
            <w:webHidden/>
          </w:rPr>
          <w:fldChar w:fldCharType="separate"/>
        </w:r>
        <w:r w:rsidR="00493A75">
          <w:rPr>
            <w:noProof/>
            <w:webHidden/>
          </w:rPr>
          <w:t>20</w:t>
        </w:r>
        <w:r w:rsidR="00493A75">
          <w:rPr>
            <w:noProof/>
            <w:webHidden/>
          </w:rPr>
          <w:fldChar w:fldCharType="end"/>
        </w:r>
      </w:hyperlink>
    </w:p>
    <w:p w14:paraId="59D6E6A2"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17" w:history="1">
        <w:r w:rsidR="00493A75" w:rsidRPr="00A75AF5">
          <w:rPr>
            <w:rStyle w:val="Hyperlink"/>
            <w:noProof/>
          </w:rPr>
          <w:t>III.1.3</w:t>
        </w:r>
        <w:r w:rsidR="00493A75">
          <w:rPr>
            <w:rFonts w:asciiTheme="minorHAnsi" w:eastAsiaTheme="minorEastAsia" w:hAnsiTheme="minorHAnsi"/>
            <w:noProof/>
            <w:sz w:val="22"/>
            <w:lang w:eastAsia="id-ID"/>
          </w:rPr>
          <w:tab/>
        </w:r>
        <w:r w:rsidR="00493A75" w:rsidRPr="00A75AF5">
          <w:rPr>
            <w:rStyle w:val="Hyperlink"/>
            <w:noProof/>
          </w:rPr>
          <w:t>Analisis Segmentasi Pengguna Informasi</w:t>
        </w:r>
        <w:r w:rsidR="00493A75">
          <w:rPr>
            <w:noProof/>
            <w:webHidden/>
          </w:rPr>
          <w:tab/>
        </w:r>
        <w:r w:rsidR="00493A75">
          <w:rPr>
            <w:noProof/>
            <w:webHidden/>
          </w:rPr>
          <w:fldChar w:fldCharType="begin"/>
        </w:r>
        <w:r w:rsidR="00493A75">
          <w:rPr>
            <w:noProof/>
            <w:webHidden/>
          </w:rPr>
          <w:instrText xml:space="preserve"> PAGEREF _Toc435178517 \h </w:instrText>
        </w:r>
        <w:r w:rsidR="00493A75">
          <w:rPr>
            <w:noProof/>
            <w:webHidden/>
          </w:rPr>
        </w:r>
        <w:r w:rsidR="00493A75">
          <w:rPr>
            <w:noProof/>
            <w:webHidden/>
          </w:rPr>
          <w:fldChar w:fldCharType="separate"/>
        </w:r>
        <w:r w:rsidR="00493A75">
          <w:rPr>
            <w:noProof/>
            <w:webHidden/>
          </w:rPr>
          <w:t>28</w:t>
        </w:r>
        <w:r w:rsidR="00493A75">
          <w:rPr>
            <w:noProof/>
            <w:webHidden/>
          </w:rPr>
          <w:fldChar w:fldCharType="end"/>
        </w:r>
      </w:hyperlink>
    </w:p>
    <w:p w14:paraId="245AB86F"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18" w:history="1">
        <w:r w:rsidR="00493A75" w:rsidRPr="00A75AF5">
          <w:rPr>
            <w:rStyle w:val="Hyperlink"/>
            <w:noProof/>
          </w:rPr>
          <w:t>III.1.4</w:t>
        </w:r>
        <w:r w:rsidR="00493A75">
          <w:rPr>
            <w:rFonts w:asciiTheme="minorHAnsi" w:eastAsiaTheme="minorEastAsia" w:hAnsiTheme="minorHAnsi"/>
            <w:noProof/>
            <w:sz w:val="22"/>
            <w:lang w:eastAsia="id-ID"/>
          </w:rPr>
          <w:tab/>
        </w:r>
        <w:r w:rsidR="00493A75" w:rsidRPr="00A75AF5">
          <w:rPr>
            <w:rStyle w:val="Hyperlink"/>
            <w:noProof/>
          </w:rPr>
          <w:t>Analisis Kebutuhan Informasi Berdasarkan Segmentasi Pengguna</w:t>
        </w:r>
        <w:r w:rsidR="00493A75">
          <w:rPr>
            <w:noProof/>
            <w:webHidden/>
          </w:rPr>
          <w:tab/>
        </w:r>
        <w:r w:rsidR="00493A75">
          <w:rPr>
            <w:noProof/>
            <w:webHidden/>
          </w:rPr>
          <w:fldChar w:fldCharType="begin"/>
        </w:r>
        <w:r w:rsidR="00493A75">
          <w:rPr>
            <w:noProof/>
            <w:webHidden/>
          </w:rPr>
          <w:instrText xml:space="preserve"> PAGEREF _Toc435178518 \h </w:instrText>
        </w:r>
        <w:r w:rsidR="00493A75">
          <w:rPr>
            <w:noProof/>
            <w:webHidden/>
          </w:rPr>
        </w:r>
        <w:r w:rsidR="00493A75">
          <w:rPr>
            <w:noProof/>
            <w:webHidden/>
          </w:rPr>
          <w:fldChar w:fldCharType="separate"/>
        </w:r>
        <w:r w:rsidR="00493A75">
          <w:rPr>
            <w:noProof/>
            <w:webHidden/>
          </w:rPr>
          <w:t>29</w:t>
        </w:r>
        <w:r w:rsidR="00493A75">
          <w:rPr>
            <w:noProof/>
            <w:webHidden/>
          </w:rPr>
          <w:fldChar w:fldCharType="end"/>
        </w:r>
      </w:hyperlink>
    </w:p>
    <w:p w14:paraId="47623D29"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19" w:history="1">
        <w:r w:rsidR="00493A75" w:rsidRPr="00A75AF5">
          <w:rPr>
            <w:rStyle w:val="Hyperlink"/>
            <w:noProof/>
          </w:rPr>
          <w:t>III.1.5</w:t>
        </w:r>
        <w:r w:rsidR="00493A75">
          <w:rPr>
            <w:rFonts w:asciiTheme="minorHAnsi" w:eastAsiaTheme="minorEastAsia" w:hAnsiTheme="minorHAnsi"/>
            <w:noProof/>
            <w:sz w:val="22"/>
            <w:lang w:eastAsia="id-ID"/>
          </w:rPr>
          <w:tab/>
        </w:r>
        <w:r w:rsidR="00493A75" w:rsidRPr="00A75AF5">
          <w:rPr>
            <w:rStyle w:val="Hyperlink"/>
            <w:noProof/>
          </w:rPr>
          <w:t>Pemetaan Visualisasi Data</w:t>
        </w:r>
        <w:r w:rsidR="00493A75">
          <w:rPr>
            <w:noProof/>
            <w:webHidden/>
          </w:rPr>
          <w:tab/>
        </w:r>
        <w:r w:rsidR="00493A75">
          <w:rPr>
            <w:noProof/>
            <w:webHidden/>
          </w:rPr>
          <w:fldChar w:fldCharType="begin"/>
        </w:r>
        <w:r w:rsidR="00493A75">
          <w:rPr>
            <w:noProof/>
            <w:webHidden/>
          </w:rPr>
          <w:instrText xml:space="preserve"> PAGEREF _Toc435178519 \h </w:instrText>
        </w:r>
        <w:r w:rsidR="00493A75">
          <w:rPr>
            <w:noProof/>
            <w:webHidden/>
          </w:rPr>
        </w:r>
        <w:r w:rsidR="00493A75">
          <w:rPr>
            <w:noProof/>
            <w:webHidden/>
          </w:rPr>
          <w:fldChar w:fldCharType="separate"/>
        </w:r>
        <w:r w:rsidR="00493A75">
          <w:rPr>
            <w:noProof/>
            <w:webHidden/>
          </w:rPr>
          <w:t>29</w:t>
        </w:r>
        <w:r w:rsidR="00493A75">
          <w:rPr>
            <w:noProof/>
            <w:webHidden/>
          </w:rPr>
          <w:fldChar w:fldCharType="end"/>
        </w:r>
      </w:hyperlink>
    </w:p>
    <w:p w14:paraId="1ED128A3"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20" w:history="1">
        <w:r w:rsidR="00493A75" w:rsidRPr="00A75AF5">
          <w:rPr>
            <w:rStyle w:val="Hyperlink"/>
            <w:noProof/>
          </w:rPr>
          <w:t>III.1.6</w:t>
        </w:r>
        <w:r w:rsidR="00493A75">
          <w:rPr>
            <w:rFonts w:asciiTheme="minorHAnsi" w:eastAsiaTheme="minorEastAsia" w:hAnsiTheme="minorHAnsi"/>
            <w:noProof/>
            <w:sz w:val="22"/>
            <w:lang w:eastAsia="id-ID"/>
          </w:rPr>
          <w:tab/>
        </w:r>
        <w:r w:rsidR="00493A75" w:rsidRPr="00A75AF5">
          <w:rPr>
            <w:rStyle w:val="Hyperlink"/>
            <w:noProof/>
          </w:rPr>
          <w:t>Analisis Algoritma</w:t>
        </w:r>
        <w:r w:rsidR="00493A75">
          <w:rPr>
            <w:noProof/>
            <w:webHidden/>
          </w:rPr>
          <w:tab/>
        </w:r>
        <w:r w:rsidR="00493A75">
          <w:rPr>
            <w:noProof/>
            <w:webHidden/>
          </w:rPr>
          <w:fldChar w:fldCharType="begin"/>
        </w:r>
        <w:r w:rsidR="00493A75">
          <w:rPr>
            <w:noProof/>
            <w:webHidden/>
          </w:rPr>
          <w:instrText xml:space="preserve"> PAGEREF _Toc435178520 \h </w:instrText>
        </w:r>
        <w:r w:rsidR="00493A75">
          <w:rPr>
            <w:noProof/>
            <w:webHidden/>
          </w:rPr>
        </w:r>
        <w:r w:rsidR="00493A75">
          <w:rPr>
            <w:noProof/>
            <w:webHidden/>
          </w:rPr>
          <w:fldChar w:fldCharType="separate"/>
        </w:r>
        <w:r w:rsidR="00493A75">
          <w:rPr>
            <w:noProof/>
            <w:webHidden/>
          </w:rPr>
          <w:t>30</w:t>
        </w:r>
        <w:r w:rsidR="00493A75">
          <w:rPr>
            <w:noProof/>
            <w:webHidden/>
          </w:rPr>
          <w:fldChar w:fldCharType="end"/>
        </w:r>
      </w:hyperlink>
    </w:p>
    <w:p w14:paraId="5910A76A" w14:textId="77777777" w:rsidR="00493A75" w:rsidRDefault="00B76908">
      <w:pPr>
        <w:pStyle w:val="TOC3"/>
        <w:tabs>
          <w:tab w:val="left" w:pos="1320"/>
          <w:tab w:val="right" w:leader="dot" w:pos="7928"/>
        </w:tabs>
        <w:rPr>
          <w:rFonts w:asciiTheme="minorHAnsi" w:eastAsiaTheme="minorEastAsia" w:hAnsiTheme="minorHAnsi"/>
          <w:noProof/>
          <w:sz w:val="22"/>
          <w:lang w:eastAsia="id-ID"/>
        </w:rPr>
      </w:pPr>
      <w:hyperlink w:anchor="_Toc435178521" w:history="1">
        <w:r w:rsidR="00493A75" w:rsidRPr="00A75AF5">
          <w:rPr>
            <w:rStyle w:val="Hyperlink"/>
            <w:noProof/>
          </w:rPr>
          <w:t>III.1.7</w:t>
        </w:r>
        <w:r w:rsidR="00493A75">
          <w:rPr>
            <w:rFonts w:asciiTheme="minorHAnsi" w:eastAsiaTheme="minorEastAsia" w:hAnsiTheme="minorHAnsi"/>
            <w:noProof/>
            <w:sz w:val="22"/>
            <w:lang w:eastAsia="id-ID"/>
          </w:rPr>
          <w:tab/>
        </w:r>
        <w:r w:rsidR="00493A75" w:rsidRPr="00A75AF5">
          <w:rPr>
            <w:rStyle w:val="Hyperlink"/>
            <w:noProof/>
          </w:rPr>
          <w:t>Proses Visualisasi Data</w:t>
        </w:r>
        <w:r w:rsidR="00493A75">
          <w:rPr>
            <w:noProof/>
            <w:webHidden/>
          </w:rPr>
          <w:tab/>
        </w:r>
        <w:r w:rsidR="00493A75">
          <w:rPr>
            <w:noProof/>
            <w:webHidden/>
          </w:rPr>
          <w:fldChar w:fldCharType="begin"/>
        </w:r>
        <w:r w:rsidR="00493A75">
          <w:rPr>
            <w:noProof/>
            <w:webHidden/>
          </w:rPr>
          <w:instrText xml:space="preserve"> PAGEREF _Toc435178521 \h </w:instrText>
        </w:r>
        <w:r w:rsidR="00493A75">
          <w:rPr>
            <w:noProof/>
            <w:webHidden/>
          </w:rPr>
        </w:r>
        <w:r w:rsidR="00493A75">
          <w:rPr>
            <w:noProof/>
            <w:webHidden/>
          </w:rPr>
          <w:fldChar w:fldCharType="separate"/>
        </w:r>
        <w:r w:rsidR="00493A75">
          <w:rPr>
            <w:noProof/>
            <w:webHidden/>
          </w:rPr>
          <w:t>30</w:t>
        </w:r>
        <w:r w:rsidR="00493A75">
          <w:rPr>
            <w:noProof/>
            <w:webHidden/>
          </w:rPr>
          <w:fldChar w:fldCharType="end"/>
        </w:r>
      </w:hyperlink>
    </w:p>
    <w:p w14:paraId="6EF3822B" w14:textId="77777777" w:rsidR="00493A75" w:rsidRDefault="00B76908">
      <w:pPr>
        <w:pStyle w:val="TOC1"/>
        <w:rPr>
          <w:rFonts w:asciiTheme="minorHAnsi" w:eastAsiaTheme="minorEastAsia" w:hAnsiTheme="minorHAnsi"/>
          <w:noProof/>
          <w:sz w:val="22"/>
          <w:lang w:eastAsia="id-ID"/>
        </w:rPr>
      </w:pPr>
      <w:hyperlink w:anchor="_Toc435178522" w:history="1">
        <w:r w:rsidR="00493A75" w:rsidRPr="00A75AF5">
          <w:rPr>
            <w:rStyle w:val="Hyperlink"/>
            <w:noProof/>
          </w:rPr>
          <w:t>DAFTAR PUSTAKA</w:t>
        </w:r>
        <w:r w:rsidR="00493A75">
          <w:rPr>
            <w:noProof/>
            <w:webHidden/>
          </w:rPr>
          <w:tab/>
        </w:r>
        <w:r w:rsidR="00493A75">
          <w:rPr>
            <w:noProof/>
            <w:webHidden/>
          </w:rPr>
          <w:fldChar w:fldCharType="begin"/>
        </w:r>
        <w:r w:rsidR="00493A75">
          <w:rPr>
            <w:noProof/>
            <w:webHidden/>
          </w:rPr>
          <w:instrText xml:space="preserve"> PAGEREF _Toc435178522 \h </w:instrText>
        </w:r>
        <w:r w:rsidR="00493A75">
          <w:rPr>
            <w:noProof/>
            <w:webHidden/>
          </w:rPr>
        </w:r>
        <w:r w:rsidR="00493A75">
          <w:rPr>
            <w:noProof/>
            <w:webHidden/>
          </w:rPr>
          <w:fldChar w:fldCharType="separate"/>
        </w:r>
        <w:r w:rsidR="00493A75">
          <w:rPr>
            <w:noProof/>
            <w:webHidden/>
          </w:rPr>
          <w:t>1</w:t>
        </w:r>
        <w:r w:rsidR="00493A75">
          <w:rPr>
            <w:noProof/>
            <w:webHidden/>
          </w:rPr>
          <w:fldChar w:fldCharType="end"/>
        </w:r>
      </w:hyperlink>
    </w:p>
    <w:p w14:paraId="521EC418" w14:textId="630E244F" w:rsidR="000D2560" w:rsidRPr="00C60FA7" w:rsidRDefault="0033427C" w:rsidP="000D2560">
      <w:pPr>
        <w:sectPr w:rsidR="000D2560" w:rsidRPr="00C60FA7" w:rsidSect="00593BDB">
          <w:pgSz w:w="11907" w:h="16840" w:code="9"/>
          <w:pgMar w:top="2268" w:right="1701" w:bottom="1701" w:left="2268" w:header="720" w:footer="720" w:gutter="0"/>
          <w:pgNumType w:fmt="lowerRoman"/>
          <w:cols w:space="720"/>
          <w:titlePg/>
          <w:docGrid w:linePitch="360"/>
        </w:sectPr>
      </w:pPr>
      <w:r w:rsidRPr="00C60FA7">
        <w:fldChar w:fldCharType="end"/>
      </w:r>
    </w:p>
    <w:p w14:paraId="0D6006CE" w14:textId="0785F12F" w:rsidR="00764AA2" w:rsidRPr="00C60FA7" w:rsidRDefault="000D2560" w:rsidP="000D2560">
      <w:pPr>
        <w:pStyle w:val="Heading1"/>
        <w:numPr>
          <w:ilvl w:val="0"/>
          <w:numId w:val="0"/>
        </w:numPr>
      </w:pPr>
      <w:bookmarkStart w:id="5" w:name="_Toc431443307"/>
      <w:bookmarkStart w:id="6" w:name="_Toc435178486"/>
      <w:r w:rsidRPr="00C60FA7">
        <w:lastRenderedPageBreak/>
        <w:t xml:space="preserve">DAFTAR </w:t>
      </w:r>
      <w:r w:rsidR="00764AA2" w:rsidRPr="00C60FA7">
        <w:t>GAMBAR</w:t>
      </w:r>
      <w:bookmarkEnd w:id="5"/>
      <w:bookmarkEnd w:id="6"/>
    </w:p>
    <w:p w14:paraId="18B6CD48" w14:textId="77777777" w:rsidR="000D2560" w:rsidRPr="00C60FA7" w:rsidRDefault="000D2560" w:rsidP="000D2560"/>
    <w:p w14:paraId="0BAAE43E" w14:textId="77777777" w:rsidR="005B329F"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Gambar" </w:instrText>
      </w:r>
      <w:r>
        <w:fldChar w:fldCharType="separate"/>
      </w:r>
      <w:hyperlink w:anchor="_Toc435178878" w:history="1">
        <w:r w:rsidRPr="006A30B9">
          <w:rPr>
            <w:rStyle w:val="Hyperlink"/>
            <w:noProof/>
          </w:rPr>
          <w:t>Gambar I</w:t>
        </w:r>
        <w:r w:rsidRPr="006A30B9">
          <w:rPr>
            <w:rStyle w:val="Hyperlink"/>
            <w:noProof/>
          </w:rPr>
          <w:noBreakHyphen/>
          <w:t xml:space="preserve">1 Model </w:t>
        </w:r>
        <w:r w:rsidRPr="006A30B9">
          <w:rPr>
            <w:rStyle w:val="Hyperlink"/>
            <w:i/>
            <w:noProof/>
          </w:rPr>
          <w:t>Waterfall</w:t>
        </w:r>
        <w:r w:rsidRPr="006A30B9">
          <w:rPr>
            <w:rStyle w:val="Hyperlink"/>
            <w:noProof/>
          </w:rPr>
          <w:t xml:space="preserve"> [6]</w:t>
        </w:r>
        <w:r>
          <w:rPr>
            <w:noProof/>
            <w:webHidden/>
          </w:rPr>
          <w:tab/>
        </w:r>
        <w:r>
          <w:rPr>
            <w:noProof/>
            <w:webHidden/>
          </w:rPr>
          <w:fldChar w:fldCharType="begin"/>
        </w:r>
        <w:r>
          <w:rPr>
            <w:noProof/>
            <w:webHidden/>
          </w:rPr>
          <w:instrText xml:space="preserve"> PAGEREF _Toc435178878 \h </w:instrText>
        </w:r>
        <w:r>
          <w:rPr>
            <w:noProof/>
            <w:webHidden/>
          </w:rPr>
        </w:r>
        <w:r>
          <w:rPr>
            <w:noProof/>
            <w:webHidden/>
          </w:rPr>
          <w:fldChar w:fldCharType="separate"/>
        </w:r>
        <w:r>
          <w:rPr>
            <w:noProof/>
            <w:webHidden/>
          </w:rPr>
          <w:t>4</w:t>
        </w:r>
        <w:r>
          <w:rPr>
            <w:noProof/>
            <w:webHidden/>
          </w:rPr>
          <w:fldChar w:fldCharType="end"/>
        </w:r>
      </w:hyperlink>
    </w:p>
    <w:p w14:paraId="3602DD17"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79" w:history="1">
        <w:r w:rsidR="005B329F" w:rsidRPr="006A30B9">
          <w:rPr>
            <w:rStyle w:val="Hyperlink"/>
            <w:noProof/>
          </w:rPr>
          <w:t>Gambar II</w:t>
        </w:r>
        <w:r w:rsidR="005B329F" w:rsidRPr="006A30B9">
          <w:rPr>
            <w:rStyle w:val="Hyperlink"/>
            <w:noProof/>
          </w:rPr>
          <w:noBreakHyphen/>
          <w:t>1 Contoh Grafik Planar/2D [12]</w:t>
        </w:r>
        <w:r w:rsidR="005B329F">
          <w:rPr>
            <w:noProof/>
            <w:webHidden/>
          </w:rPr>
          <w:tab/>
        </w:r>
        <w:r w:rsidR="005B329F">
          <w:rPr>
            <w:noProof/>
            <w:webHidden/>
          </w:rPr>
          <w:fldChar w:fldCharType="begin"/>
        </w:r>
        <w:r w:rsidR="005B329F">
          <w:rPr>
            <w:noProof/>
            <w:webHidden/>
          </w:rPr>
          <w:instrText xml:space="preserve"> PAGEREF _Toc435178879 \h </w:instrText>
        </w:r>
        <w:r w:rsidR="005B329F">
          <w:rPr>
            <w:noProof/>
            <w:webHidden/>
          </w:rPr>
        </w:r>
        <w:r w:rsidR="005B329F">
          <w:rPr>
            <w:noProof/>
            <w:webHidden/>
          </w:rPr>
          <w:fldChar w:fldCharType="separate"/>
        </w:r>
        <w:r w:rsidR="005B329F">
          <w:rPr>
            <w:noProof/>
            <w:webHidden/>
          </w:rPr>
          <w:t>9</w:t>
        </w:r>
        <w:r w:rsidR="005B329F">
          <w:rPr>
            <w:noProof/>
            <w:webHidden/>
          </w:rPr>
          <w:fldChar w:fldCharType="end"/>
        </w:r>
      </w:hyperlink>
    </w:p>
    <w:p w14:paraId="26E88889"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80" w:history="1">
        <w:r w:rsidR="005B329F" w:rsidRPr="006A30B9">
          <w:rPr>
            <w:rStyle w:val="Hyperlink"/>
            <w:noProof/>
          </w:rPr>
          <w:t>Gambar II</w:t>
        </w:r>
        <w:r w:rsidR="005B329F" w:rsidRPr="006A30B9">
          <w:rPr>
            <w:rStyle w:val="Hyperlink"/>
            <w:noProof/>
          </w:rPr>
          <w:noBreakHyphen/>
          <w:t>2 Contoh Grafik Temporal [12]</w:t>
        </w:r>
        <w:r w:rsidR="005B329F">
          <w:rPr>
            <w:noProof/>
            <w:webHidden/>
          </w:rPr>
          <w:tab/>
        </w:r>
        <w:r w:rsidR="005B329F">
          <w:rPr>
            <w:noProof/>
            <w:webHidden/>
          </w:rPr>
          <w:fldChar w:fldCharType="begin"/>
        </w:r>
        <w:r w:rsidR="005B329F">
          <w:rPr>
            <w:noProof/>
            <w:webHidden/>
          </w:rPr>
          <w:instrText xml:space="preserve"> PAGEREF _Toc435178880 \h </w:instrText>
        </w:r>
        <w:r w:rsidR="005B329F">
          <w:rPr>
            <w:noProof/>
            <w:webHidden/>
          </w:rPr>
        </w:r>
        <w:r w:rsidR="005B329F">
          <w:rPr>
            <w:noProof/>
            <w:webHidden/>
          </w:rPr>
          <w:fldChar w:fldCharType="separate"/>
        </w:r>
        <w:r w:rsidR="005B329F">
          <w:rPr>
            <w:noProof/>
            <w:webHidden/>
          </w:rPr>
          <w:t>9</w:t>
        </w:r>
        <w:r w:rsidR="005B329F">
          <w:rPr>
            <w:noProof/>
            <w:webHidden/>
          </w:rPr>
          <w:fldChar w:fldCharType="end"/>
        </w:r>
      </w:hyperlink>
    </w:p>
    <w:p w14:paraId="41CAA6B1"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81" w:history="1">
        <w:r w:rsidR="005B329F" w:rsidRPr="006A30B9">
          <w:rPr>
            <w:rStyle w:val="Hyperlink"/>
            <w:noProof/>
          </w:rPr>
          <w:t>Gambar II</w:t>
        </w:r>
        <w:r w:rsidR="005B329F" w:rsidRPr="006A30B9">
          <w:rPr>
            <w:rStyle w:val="Hyperlink"/>
            <w:noProof/>
          </w:rPr>
          <w:noBreakHyphen/>
          <w:t>3 Tree-map (Multi-dimensi) [12]</w:t>
        </w:r>
        <w:r w:rsidR="005B329F">
          <w:rPr>
            <w:noProof/>
            <w:webHidden/>
          </w:rPr>
          <w:tab/>
        </w:r>
        <w:r w:rsidR="005B329F">
          <w:rPr>
            <w:noProof/>
            <w:webHidden/>
          </w:rPr>
          <w:fldChar w:fldCharType="begin"/>
        </w:r>
        <w:r w:rsidR="005B329F">
          <w:rPr>
            <w:noProof/>
            <w:webHidden/>
          </w:rPr>
          <w:instrText xml:space="preserve"> PAGEREF _Toc435178881 \h </w:instrText>
        </w:r>
        <w:r w:rsidR="005B329F">
          <w:rPr>
            <w:noProof/>
            <w:webHidden/>
          </w:rPr>
        </w:r>
        <w:r w:rsidR="005B329F">
          <w:rPr>
            <w:noProof/>
            <w:webHidden/>
          </w:rPr>
          <w:fldChar w:fldCharType="separate"/>
        </w:r>
        <w:r w:rsidR="005B329F">
          <w:rPr>
            <w:noProof/>
            <w:webHidden/>
          </w:rPr>
          <w:t>10</w:t>
        </w:r>
        <w:r w:rsidR="005B329F">
          <w:rPr>
            <w:noProof/>
            <w:webHidden/>
          </w:rPr>
          <w:fldChar w:fldCharType="end"/>
        </w:r>
      </w:hyperlink>
    </w:p>
    <w:p w14:paraId="1669B39D"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82" w:history="1">
        <w:r w:rsidR="005B329F" w:rsidRPr="006A30B9">
          <w:rPr>
            <w:rStyle w:val="Hyperlink"/>
            <w:noProof/>
          </w:rPr>
          <w:t>Gambar II</w:t>
        </w:r>
        <w:r w:rsidR="005B329F" w:rsidRPr="006A30B9">
          <w:rPr>
            <w:rStyle w:val="Hyperlink"/>
            <w:noProof/>
          </w:rPr>
          <w:noBreakHyphen/>
          <w:t>4 Contoh Radial-tree [12]</w:t>
        </w:r>
        <w:r w:rsidR="005B329F">
          <w:rPr>
            <w:noProof/>
            <w:webHidden/>
          </w:rPr>
          <w:tab/>
        </w:r>
        <w:r w:rsidR="005B329F">
          <w:rPr>
            <w:noProof/>
            <w:webHidden/>
          </w:rPr>
          <w:fldChar w:fldCharType="begin"/>
        </w:r>
        <w:r w:rsidR="005B329F">
          <w:rPr>
            <w:noProof/>
            <w:webHidden/>
          </w:rPr>
          <w:instrText xml:space="preserve"> PAGEREF _Toc435178882 \h </w:instrText>
        </w:r>
        <w:r w:rsidR="005B329F">
          <w:rPr>
            <w:noProof/>
            <w:webHidden/>
          </w:rPr>
        </w:r>
        <w:r w:rsidR="005B329F">
          <w:rPr>
            <w:noProof/>
            <w:webHidden/>
          </w:rPr>
          <w:fldChar w:fldCharType="separate"/>
        </w:r>
        <w:r w:rsidR="005B329F">
          <w:rPr>
            <w:noProof/>
            <w:webHidden/>
          </w:rPr>
          <w:t>11</w:t>
        </w:r>
        <w:r w:rsidR="005B329F">
          <w:rPr>
            <w:noProof/>
            <w:webHidden/>
          </w:rPr>
          <w:fldChar w:fldCharType="end"/>
        </w:r>
      </w:hyperlink>
    </w:p>
    <w:p w14:paraId="701C434E"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83" w:history="1">
        <w:r w:rsidR="005B329F" w:rsidRPr="006A30B9">
          <w:rPr>
            <w:rStyle w:val="Hyperlink"/>
            <w:noProof/>
          </w:rPr>
          <w:t>Gambar II</w:t>
        </w:r>
        <w:r w:rsidR="005B329F" w:rsidRPr="006A30B9">
          <w:rPr>
            <w:rStyle w:val="Hyperlink"/>
            <w:noProof/>
          </w:rPr>
          <w:noBreakHyphen/>
          <w:t>5 Contoh Node-diagram [12]</w:t>
        </w:r>
        <w:r w:rsidR="005B329F">
          <w:rPr>
            <w:noProof/>
            <w:webHidden/>
          </w:rPr>
          <w:tab/>
        </w:r>
        <w:r w:rsidR="005B329F">
          <w:rPr>
            <w:noProof/>
            <w:webHidden/>
          </w:rPr>
          <w:fldChar w:fldCharType="begin"/>
        </w:r>
        <w:r w:rsidR="005B329F">
          <w:rPr>
            <w:noProof/>
            <w:webHidden/>
          </w:rPr>
          <w:instrText xml:space="preserve"> PAGEREF _Toc435178883 \h </w:instrText>
        </w:r>
        <w:r w:rsidR="005B329F">
          <w:rPr>
            <w:noProof/>
            <w:webHidden/>
          </w:rPr>
        </w:r>
        <w:r w:rsidR="005B329F">
          <w:rPr>
            <w:noProof/>
            <w:webHidden/>
          </w:rPr>
          <w:fldChar w:fldCharType="separate"/>
        </w:r>
        <w:r w:rsidR="005B329F">
          <w:rPr>
            <w:noProof/>
            <w:webHidden/>
          </w:rPr>
          <w:t>11</w:t>
        </w:r>
        <w:r w:rsidR="005B329F">
          <w:rPr>
            <w:noProof/>
            <w:webHidden/>
          </w:rPr>
          <w:fldChar w:fldCharType="end"/>
        </w:r>
      </w:hyperlink>
    </w:p>
    <w:p w14:paraId="37EE04CB" w14:textId="77777777" w:rsidR="000D2560" w:rsidRPr="00C60FA7" w:rsidRDefault="005B329F" w:rsidP="000D2560">
      <w:r>
        <w:fldChar w:fldCharType="end"/>
      </w:r>
    </w:p>
    <w:p w14:paraId="4A7259C0" w14:textId="5E3AD205" w:rsidR="00A056E6" w:rsidRPr="00C60FA7" w:rsidRDefault="00A056E6" w:rsidP="00513E4B">
      <w:pPr>
        <w:jc w:val="center"/>
      </w:pPr>
    </w:p>
    <w:p w14:paraId="19489697" w14:textId="77777777" w:rsidR="00A056E6" w:rsidRPr="00C60FA7" w:rsidRDefault="00A056E6" w:rsidP="00A056E6"/>
    <w:p w14:paraId="103137E8" w14:textId="77777777" w:rsidR="00A056E6" w:rsidRPr="00C60FA7" w:rsidRDefault="00A056E6" w:rsidP="00A056E6"/>
    <w:p w14:paraId="1EE95047" w14:textId="77777777" w:rsidR="00A056E6" w:rsidRPr="00C60FA7" w:rsidRDefault="00A056E6" w:rsidP="00A056E6"/>
    <w:p w14:paraId="1FBB683B" w14:textId="77777777" w:rsidR="00A056E6" w:rsidRPr="00C60FA7" w:rsidRDefault="00A056E6" w:rsidP="00A056E6"/>
    <w:p w14:paraId="04E3E9DE" w14:textId="77777777" w:rsidR="00A056E6" w:rsidRPr="00C60FA7" w:rsidRDefault="00A056E6" w:rsidP="00A056E6"/>
    <w:p w14:paraId="409C8E80" w14:textId="77777777" w:rsidR="00A056E6" w:rsidRPr="00C60FA7" w:rsidRDefault="00A056E6" w:rsidP="00A056E6"/>
    <w:p w14:paraId="79F5F288" w14:textId="77777777" w:rsidR="00A056E6" w:rsidRPr="00C60FA7" w:rsidRDefault="00A056E6" w:rsidP="00A056E6"/>
    <w:p w14:paraId="4CF4027D" w14:textId="77777777" w:rsidR="00A056E6" w:rsidRPr="00C60FA7" w:rsidRDefault="00A056E6" w:rsidP="00A056E6"/>
    <w:p w14:paraId="1197E9E1" w14:textId="48105CBC" w:rsidR="00A056E6" w:rsidRPr="00C60FA7" w:rsidRDefault="00A056E6" w:rsidP="00A056E6"/>
    <w:p w14:paraId="36C284A5" w14:textId="72C103D0" w:rsidR="00A056E6" w:rsidRPr="00C60FA7" w:rsidRDefault="00A056E6" w:rsidP="00A056E6"/>
    <w:p w14:paraId="71BC2F48" w14:textId="4B017B9C" w:rsidR="000D2560" w:rsidRPr="00C60FA7" w:rsidRDefault="00A056E6" w:rsidP="00A056E6">
      <w:pPr>
        <w:tabs>
          <w:tab w:val="center" w:pos="3969"/>
        </w:tabs>
        <w:sectPr w:rsidR="000D2560" w:rsidRPr="00C60FA7" w:rsidSect="0089746F">
          <w:footerReference w:type="default" r:id="rId16"/>
          <w:pgSz w:w="11907" w:h="16840" w:code="9"/>
          <w:pgMar w:top="2268" w:right="1701" w:bottom="1701" w:left="2268" w:header="720" w:footer="720" w:gutter="0"/>
          <w:pgNumType w:fmt="lowerRoman"/>
          <w:cols w:space="720"/>
          <w:titlePg/>
          <w:docGrid w:linePitch="360"/>
        </w:sectPr>
      </w:pPr>
      <w:r w:rsidRPr="00C60FA7">
        <w:tab/>
      </w:r>
    </w:p>
    <w:p w14:paraId="536977F1" w14:textId="102B4773" w:rsidR="00764AA2" w:rsidRPr="00C60FA7" w:rsidRDefault="00764AA2" w:rsidP="000D2560">
      <w:pPr>
        <w:pStyle w:val="Heading1"/>
        <w:numPr>
          <w:ilvl w:val="0"/>
          <w:numId w:val="0"/>
        </w:numPr>
      </w:pPr>
      <w:bookmarkStart w:id="7" w:name="_Toc431443308"/>
      <w:bookmarkStart w:id="8" w:name="_Toc435178487"/>
      <w:r w:rsidRPr="00C60FA7">
        <w:lastRenderedPageBreak/>
        <w:t>DAFTAR TABEL</w:t>
      </w:r>
      <w:bookmarkEnd w:id="7"/>
      <w:bookmarkEnd w:id="8"/>
    </w:p>
    <w:p w14:paraId="3D936088" w14:textId="59CB0A82" w:rsidR="00764AA2" w:rsidRPr="00C60FA7" w:rsidRDefault="00764AA2" w:rsidP="00513E4B">
      <w:pPr>
        <w:jc w:val="center"/>
      </w:pPr>
    </w:p>
    <w:p w14:paraId="2C4A0555" w14:textId="77777777" w:rsidR="005B329F" w:rsidRDefault="005B329F">
      <w:pPr>
        <w:pStyle w:val="TableofFigures"/>
        <w:tabs>
          <w:tab w:val="right" w:leader="dot" w:pos="7928"/>
        </w:tabs>
        <w:rPr>
          <w:rFonts w:asciiTheme="minorHAnsi" w:eastAsiaTheme="minorEastAsia" w:hAnsiTheme="minorHAnsi"/>
          <w:noProof/>
          <w:sz w:val="22"/>
          <w:lang w:eastAsia="id-ID"/>
        </w:rPr>
      </w:pPr>
      <w:r>
        <w:fldChar w:fldCharType="begin"/>
      </w:r>
      <w:r>
        <w:instrText xml:space="preserve"> TOC \h \z \c "Tabel" </w:instrText>
      </w:r>
      <w:r>
        <w:fldChar w:fldCharType="separate"/>
      </w:r>
      <w:hyperlink w:anchor="_Toc435178893" w:history="1">
        <w:r w:rsidRPr="00AC359C">
          <w:rPr>
            <w:rStyle w:val="Hyperlink"/>
            <w:noProof/>
          </w:rPr>
          <w:t>Tabel III</w:t>
        </w:r>
        <w:r w:rsidRPr="00AC359C">
          <w:rPr>
            <w:rStyle w:val="Hyperlink"/>
            <w:noProof/>
          </w:rPr>
          <w:noBreakHyphen/>
          <w:t>1</w:t>
        </w:r>
        <w:r w:rsidRPr="00AC359C">
          <w:rPr>
            <w:rStyle w:val="Hyperlink"/>
            <w:noProof/>
            <w:lang w:val="en-US"/>
          </w:rPr>
          <w:t xml:space="preserve"> Tabel Laju Pertumbuhan Ekonomi Jakarta dan Nasional</w:t>
        </w:r>
        <w:r>
          <w:rPr>
            <w:noProof/>
            <w:webHidden/>
          </w:rPr>
          <w:tab/>
        </w:r>
        <w:r>
          <w:rPr>
            <w:noProof/>
            <w:webHidden/>
          </w:rPr>
          <w:fldChar w:fldCharType="begin"/>
        </w:r>
        <w:r>
          <w:rPr>
            <w:noProof/>
            <w:webHidden/>
          </w:rPr>
          <w:instrText xml:space="preserve"> PAGEREF _Toc435178893 \h </w:instrText>
        </w:r>
        <w:r>
          <w:rPr>
            <w:noProof/>
            <w:webHidden/>
          </w:rPr>
        </w:r>
        <w:r>
          <w:rPr>
            <w:noProof/>
            <w:webHidden/>
          </w:rPr>
          <w:fldChar w:fldCharType="separate"/>
        </w:r>
        <w:r>
          <w:rPr>
            <w:noProof/>
            <w:webHidden/>
          </w:rPr>
          <w:t>21</w:t>
        </w:r>
        <w:r>
          <w:rPr>
            <w:noProof/>
            <w:webHidden/>
          </w:rPr>
          <w:fldChar w:fldCharType="end"/>
        </w:r>
      </w:hyperlink>
    </w:p>
    <w:p w14:paraId="2EBB5B48"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94" w:history="1">
        <w:r w:rsidR="005B329F" w:rsidRPr="00AC359C">
          <w:rPr>
            <w:rStyle w:val="Hyperlink"/>
            <w:noProof/>
          </w:rPr>
          <w:t>Tabel III</w:t>
        </w:r>
        <w:r w:rsidR="005B329F" w:rsidRPr="00AC359C">
          <w:rPr>
            <w:rStyle w:val="Hyperlink"/>
            <w:noProof/>
          </w:rPr>
          <w:noBreakHyphen/>
          <w:t>2</w:t>
        </w:r>
        <w:r w:rsidR="005B329F" w:rsidRPr="00AC359C">
          <w:rPr>
            <w:rStyle w:val="Hyperlink"/>
            <w:noProof/>
            <w:lang w:val="en-US"/>
          </w:rPr>
          <w:t xml:space="preserve"> Tabel Tingkat Inflasi Jakarta dan Nasional</w:t>
        </w:r>
        <w:r w:rsidR="005B329F">
          <w:rPr>
            <w:noProof/>
            <w:webHidden/>
          </w:rPr>
          <w:tab/>
        </w:r>
        <w:r w:rsidR="005B329F">
          <w:rPr>
            <w:noProof/>
            <w:webHidden/>
          </w:rPr>
          <w:fldChar w:fldCharType="begin"/>
        </w:r>
        <w:r w:rsidR="005B329F">
          <w:rPr>
            <w:noProof/>
            <w:webHidden/>
          </w:rPr>
          <w:instrText xml:space="preserve"> PAGEREF _Toc435178894 \h </w:instrText>
        </w:r>
        <w:r w:rsidR="005B329F">
          <w:rPr>
            <w:noProof/>
            <w:webHidden/>
          </w:rPr>
        </w:r>
        <w:r w:rsidR="005B329F">
          <w:rPr>
            <w:noProof/>
            <w:webHidden/>
          </w:rPr>
          <w:fldChar w:fldCharType="separate"/>
        </w:r>
        <w:r w:rsidR="005B329F">
          <w:rPr>
            <w:noProof/>
            <w:webHidden/>
          </w:rPr>
          <w:t>21</w:t>
        </w:r>
        <w:r w:rsidR="005B329F">
          <w:rPr>
            <w:noProof/>
            <w:webHidden/>
          </w:rPr>
          <w:fldChar w:fldCharType="end"/>
        </w:r>
      </w:hyperlink>
    </w:p>
    <w:p w14:paraId="64A9A4FB"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95" w:history="1">
        <w:r w:rsidR="005B329F" w:rsidRPr="00AC359C">
          <w:rPr>
            <w:rStyle w:val="Hyperlink"/>
            <w:noProof/>
          </w:rPr>
          <w:t>Tabel III</w:t>
        </w:r>
        <w:r w:rsidR="005B329F" w:rsidRPr="00AC359C">
          <w:rPr>
            <w:rStyle w:val="Hyperlink"/>
            <w:noProof/>
          </w:rPr>
          <w:noBreakHyphen/>
          <w:t>3</w:t>
        </w:r>
        <w:r w:rsidR="005B329F" w:rsidRPr="00AC359C">
          <w:rPr>
            <w:rStyle w:val="Hyperlink"/>
            <w:noProof/>
            <w:lang w:val="en-US"/>
          </w:rPr>
          <w:t xml:space="preserve"> Tabel Komponen Inflasi Jakarta</w:t>
        </w:r>
        <w:r w:rsidR="005B329F">
          <w:rPr>
            <w:noProof/>
            <w:webHidden/>
          </w:rPr>
          <w:tab/>
        </w:r>
        <w:r w:rsidR="005B329F">
          <w:rPr>
            <w:noProof/>
            <w:webHidden/>
          </w:rPr>
          <w:fldChar w:fldCharType="begin"/>
        </w:r>
        <w:r w:rsidR="005B329F">
          <w:rPr>
            <w:noProof/>
            <w:webHidden/>
          </w:rPr>
          <w:instrText xml:space="preserve"> PAGEREF _Toc435178895 \h </w:instrText>
        </w:r>
        <w:r w:rsidR="005B329F">
          <w:rPr>
            <w:noProof/>
            <w:webHidden/>
          </w:rPr>
        </w:r>
        <w:r w:rsidR="005B329F">
          <w:rPr>
            <w:noProof/>
            <w:webHidden/>
          </w:rPr>
          <w:fldChar w:fldCharType="separate"/>
        </w:r>
        <w:r w:rsidR="005B329F">
          <w:rPr>
            <w:noProof/>
            <w:webHidden/>
          </w:rPr>
          <w:t>21</w:t>
        </w:r>
        <w:r w:rsidR="005B329F">
          <w:rPr>
            <w:noProof/>
            <w:webHidden/>
          </w:rPr>
          <w:fldChar w:fldCharType="end"/>
        </w:r>
      </w:hyperlink>
    </w:p>
    <w:p w14:paraId="5B2B2A7E"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96" w:history="1">
        <w:r w:rsidR="005B329F" w:rsidRPr="00AC359C">
          <w:rPr>
            <w:rStyle w:val="Hyperlink"/>
            <w:noProof/>
          </w:rPr>
          <w:t>Tabel III</w:t>
        </w:r>
        <w:r w:rsidR="005B329F" w:rsidRPr="00AC359C">
          <w:rPr>
            <w:rStyle w:val="Hyperlink"/>
            <w:noProof/>
          </w:rPr>
          <w:noBreakHyphen/>
          <w:t>4</w:t>
        </w:r>
        <w:r w:rsidR="005B329F" w:rsidRPr="00AC359C">
          <w:rPr>
            <w:rStyle w:val="Hyperlink"/>
            <w:noProof/>
            <w:lang w:val="en-US"/>
          </w:rPr>
          <w:t xml:space="preserve"> Tabel Ekspor Impor DKI Jakarta</w:t>
        </w:r>
        <w:r w:rsidR="005B329F">
          <w:rPr>
            <w:noProof/>
            <w:webHidden/>
          </w:rPr>
          <w:tab/>
        </w:r>
        <w:r w:rsidR="005B329F">
          <w:rPr>
            <w:noProof/>
            <w:webHidden/>
          </w:rPr>
          <w:fldChar w:fldCharType="begin"/>
        </w:r>
        <w:r w:rsidR="005B329F">
          <w:rPr>
            <w:noProof/>
            <w:webHidden/>
          </w:rPr>
          <w:instrText xml:space="preserve"> PAGEREF _Toc435178896 \h </w:instrText>
        </w:r>
        <w:r w:rsidR="005B329F">
          <w:rPr>
            <w:noProof/>
            <w:webHidden/>
          </w:rPr>
        </w:r>
        <w:r w:rsidR="005B329F">
          <w:rPr>
            <w:noProof/>
            <w:webHidden/>
          </w:rPr>
          <w:fldChar w:fldCharType="separate"/>
        </w:r>
        <w:r w:rsidR="005B329F">
          <w:rPr>
            <w:noProof/>
            <w:webHidden/>
          </w:rPr>
          <w:t>21</w:t>
        </w:r>
        <w:r w:rsidR="005B329F">
          <w:rPr>
            <w:noProof/>
            <w:webHidden/>
          </w:rPr>
          <w:fldChar w:fldCharType="end"/>
        </w:r>
      </w:hyperlink>
    </w:p>
    <w:p w14:paraId="220A0089"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97" w:history="1">
        <w:r w:rsidR="005B329F" w:rsidRPr="00AC359C">
          <w:rPr>
            <w:rStyle w:val="Hyperlink"/>
            <w:noProof/>
          </w:rPr>
          <w:t>Tabel III</w:t>
        </w:r>
        <w:r w:rsidR="005B329F" w:rsidRPr="00AC359C">
          <w:rPr>
            <w:rStyle w:val="Hyperlink"/>
            <w:noProof/>
          </w:rPr>
          <w:noBreakHyphen/>
          <w:t>5</w:t>
        </w:r>
        <w:r w:rsidR="005B329F" w:rsidRPr="00AC359C">
          <w:rPr>
            <w:rStyle w:val="Hyperlink"/>
            <w:noProof/>
            <w:lang w:val="en-US"/>
          </w:rPr>
          <w:t xml:space="preserve"> Tabel Struktur Ekonomi Jakarta Berdasarkan Sektor</w:t>
        </w:r>
        <w:r w:rsidR="005B329F">
          <w:rPr>
            <w:noProof/>
            <w:webHidden/>
          </w:rPr>
          <w:tab/>
        </w:r>
        <w:r w:rsidR="005B329F">
          <w:rPr>
            <w:noProof/>
            <w:webHidden/>
          </w:rPr>
          <w:fldChar w:fldCharType="begin"/>
        </w:r>
        <w:r w:rsidR="005B329F">
          <w:rPr>
            <w:noProof/>
            <w:webHidden/>
          </w:rPr>
          <w:instrText xml:space="preserve"> PAGEREF _Toc435178897 \h </w:instrText>
        </w:r>
        <w:r w:rsidR="005B329F">
          <w:rPr>
            <w:noProof/>
            <w:webHidden/>
          </w:rPr>
        </w:r>
        <w:r w:rsidR="005B329F">
          <w:rPr>
            <w:noProof/>
            <w:webHidden/>
          </w:rPr>
          <w:fldChar w:fldCharType="separate"/>
        </w:r>
        <w:r w:rsidR="005B329F">
          <w:rPr>
            <w:noProof/>
            <w:webHidden/>
          </w:rPr>
          <w:t>22</w:t>
        </w:r>
        <w:r w:rsidR="005B329F">
          <w:rPr>
            <w:noProof/>
            <w:webHidden/>
          </w:rPr>
          <w:fldChar w:fldCharType="end"/>
        </w:r>
      </w:hyperlink>
    </w:p>
    <w:p w14:paraId="74C35CA9"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98" w:history="1">
        <w:r w:rsidR="005B329F" w:rsidRPr="00AC359C">
          <w:rPr>
            <w:rStyle w:val="Hyperlink"/>
            <w:noProof/>
          </w:rPr>
          <w:t>Tabel III</w:t>
        </w:r>
        <w:r w:rsidR="005B329F" w:rsidRPr="00AC359C">
          <w:rPr>
            <w:rStyle w:val="Hyperlink"/>
            <w:noProof/>
          </w:rPr>
          <w:noBreakHyphen/>
          <w:t>6</w:t>
        </w:r>
        <w:r w:rsidR="005B329F" w:rsidRPr="00AC359C">
          <w:rPr>
            <w:rStyle w:val="Hyperlink"/>
            <w:noProof/>
            <w:lang w:val="en-US"/>
          </w:rPr>
          <w:t xml:space="preserve"> Tabel Ikhtisar Statistik Antar Kerja DKI Jakarta</w:t>
        </w:r>
        <w:r w:rsidR="005B329F">
          <w:rPr>
            <w:noProof/>
            <w:webHidden/>
          </w:rPr>
          <w:tab/>
        </w:r>
        <w:r w:rsidR="005B329F">
          <w:rPr>
            <w:noProof/>
            <w:webHidden/>
          </w:rPr>
          <w:fldChar w:fldCharType="begin"/>
        </w:r>
        <w:r w:rsidR="005B329F">
          <w:rPr>
            <w:noProof/>
            <w:webHidden/>
          </w:rPr>
          <w:instrText xml:space="preserve"> PAGEREF _Toc435178898 \h </w:instrText>
        </w:r>
        <w:r w:rsidR="005B329F">
          <w:rPr>
            <w:noProof/>
            <w:webHidden/>
          </w:rPr>
        </w:r>
        <w:r w:rsidR="005B329F">
          <w:rPr>
            <w:noProof/>
            <w:webHidden/>
          </w:rPr>
          <w:fldChar w:fldCharType="separate"/>
        </w:r>
        <w:r w:rsidR="005B329F">
          <w:rPr>
            <w:noProof/>
            <w:webHidden/>
          </w:rPr>
          <w:t>22</w:t>
        </w:r>
        <w:r w:rsidR="005B329F">
          <w:rPr>
            <w:noProof/>
            <w:webHidden/>
          </w:rPr>
          <w:fldChar w:fldCharType="end"/>
        </w:r>
      </w:hyperlink>
    </w:p>
    <w:p w14:paraId="05C6B7E2"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899" w:history="1">
        <w:r w:rsidR="005B329F" w:rsidRPr="00AC359C">
          <w:rPr>
            <w:rStyle w:val="Hyperlink"/>
            <w:noProof/>
          </w:rPr>
          <w:t>Tabel III</w:t>
        </w:r>
        <w:r w:rsidR="005B329F" w:rsidRPr="00AC359C">
          <w:rPr>
            <w:rStyle w:val="Hyperlink"/>
            <w:noProof/>
          </w:rPr>
          <w:noBreakHyphen/>
          <w:t>7</w:t>
        </w:r>
        <w:r w:rsidR="005B329F" w:rsidRPr="00AC359C">
          <w:rPr>
            <w:rStyle w:val="Hyperlink"/>
            <w:noProof/>
            <w:lang w:val="en-US"/>
          </w:rPr>
          <w:t xml:space="preserve"> Tabel Data Volume Nilai Impor Melalui DKI Jakarta Menurut Negara Asal</w:t>
        </w:r>
        <w:r w:rsidR="005B329F">
          <w:rPr>
            <w:noProof/>
            <w:webHidden/>
          </w:rPr>
          <w:tab/>
        </w:r>
        <w:r w:rsidR="005B329F">
          <w:rPr>
            <w:noProof/>
            <w:webHidden/>
          </w:rPr>
          <w:fldChar w:fldCharType="begin"/>
        </w:r>
        <w:r w:rsidR="005B329F">
          <w:rPr>
            <w:noProof/>
            <w:webHidden/>
          </w:rPr>
          <w:instrText xml:space="preserve"> PAGEREF _Toc435178899 \h </w:instrText>
        </w:r>
        <w:r w:rsidR="005B329F">
          <w:rPr>
            <w:noProof/>
            <w:webHidden/>
          </w:rPr>
        </w:r>
        <w:r w:rsidR="005B329F">
          <w:rPr>
            <w:noProof/>
            <w:webHidden/>
          </w:rPr>
          <w:fldChar w:fldCharType="separate"/>
        </w:r>
        <w:r w:rsidR="005B329F">
          <w:rPr>
            <w:noProof/>
            <w:webHidden/>
          </w:rPr>
          <w:t>23</w:t>
        </w:r>
        <w:r w:rsidR="005B329F">
          <w:rPr>
            <w:noProof/>
            <w:webHidden/>
          </w:rPr>
          <w:fldChar w:fldCharType="end"/>
        </w:r>
      </w:hyperlink>
    </w:p>
    <w:p w14:paraId="33890F93"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900" w:history="1">
        <w:r w:rsidR="005B329F" w:rsidRPr="00AC359C">
          <w:rPr>
            <w:rStyle w:val="Hyperlink"/>
            <w:noProof/>
          </w:rPr>
          <w:t>Tabel III</w:t>
        </w:r>
        <w:r w:rsidR="005B329F" w:rsidRPr="00AC359C">
          <w:rPr>
            <w:rStyle w:val="Hyperlink"/>
            <w:noProof/>
          </w:rPr>
          <w:noBreakHyphen/>
          <w:t>8</w:t>
        </w:r>
        <w:r w:rsidR="005B329F" w:rsidRPr="00AC359C">
          <w:rPr>
            <w:rStyle w:val="Hyperlink"/>
            <w:noProof/>
            <w:lang w:val="en-US"/>
          </w:rPr>
          <w:t xml:space="preserve"> Tabel Data Nilai Ekspor Produk DKI Jakarta Menurut Negara Tujuan</w:t>
        </w:r>
        <w:r w:rsidR="005B329F">
          <w:rPr>
            <w:noProof/>
            <w:webHidden/>
          </w:rPr>
          <w:tab/>
        </w:r>
        <w:r w:rsidR="005B329F">
          <w:rPr>
            <w:noProof/>
            <w:webHidden/>
          </w:rPr>
          <w:fldChar w:fldCharType="begin"/>
        </w:r>
        <w:r w:rsidR="005B329F">
          <w:rPr>
            <w:noProof/>
            <w:webHidden/>
          </w:rPr>
          <w:instrText xml:space="preserve"> PAGEREF _Toc435178900 \h </w:instrText>
        </w:r>
        <w:r w:rsidR="005B329F">
          <w:rPr>
            <w:noProof/>
            <w:webHidden/>
          </w:rPr>
        </w:r>
        <w:r w:rsidR="005B329F">
          <w:rPr>
            <w:noProof/>
            <w:webHidden/>
          </w:rPr>
          <w:fldChar w:fldCharType="separate"/>
        </w:r>
        <w:r w:rsidR="005B329F">
          <w:rPr>
            <w:noProof/>
            <w:webHidden/>
          </w:rPr>
          <w:t>23</w:t>
        </w:r>
        <w:r w:rsidR="005B329F">
          <w:rPr>
            <w:noProof/>
            <w:webHidden/>
          </w:rPr>
          <w:fldChar w:fldCharType="end"/>
        </w:r>
      </w:hyperlink>
    </w:p>
    <w:p w14:paraId="2C275644"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901" w:history="1">
        <w:r w:rsidR="005B329F" w:rsidRPr="00AC359C">
          <w:rPr>
            <w:rStyle w:val="Hyperlink"/>
            <w:noProof/>
          </w:rPr>
          <w:t>Tabel III</w:t>
        </w:r>
        <w:r w:rsidR="005B329F" w:rsidRPr="00AC359C">
          <w:rPr>
            <w:rStyle w:val="Hyperlink"/>
            <w:noProof/>
          </w:rPr>
          <w:noBreakHyphen/>
          <w:t>9</w:t>
        </w:r>
        <w:r w:rsidR="005B329F" w:rsidRPr="00AC359C">
          <w:rPr>
            <w:rStyle w:val="Hyperlink"/>
            <w:noProof/>
            <w:lang w:val="en-US"/>
          </w:rPr>
          <w:t xml:space="preserve"> Tabel Laporan Realisasi Anggaran DKI Jakarta</w:t>
        </w:r>
        <w:r w:rsidR="005B329F">
          <w:rPr>
            <w:noProof/>
            <w:webHidden/>
          </w:rPr>
          <w:tab/>
        </w:r>
        <w:r w:rsidR="005B329F">
          <w:rPr>
            <w:noProof/>
            <w:webHidden/>
          </w:rPr>
          <w:fldChar w:fldCharType="begin"/>
        </w:r>
        <w:r w:rsidR="005B329F">
          <w:rPr>
            <w:noProof/>
            <w:webHidden/>
          </w:rPr>
          <w:instrText xml:space="preserve"> PAGEREF _Toc435178901 \h </w:instrText>
        </w:r>
        <w:r w:rsidR="005B329F">
          <w:rPr>
            <w:noProof/>
            <w:webHidden/>
          </w:rPr>
        </w:r>
        <w:r w:rsidR="005B329F">
          <w:rPr>
            <w:noProof/>
            <w:webHidden/>
          </w:rPr>
          <w:fldChar w:fldCharType="separate"/>
        </w:r>
        <w:r w:rsidR="005B329F">
          <w:rPr>
            <w:noProof/>
            <w:webHidden/>
          </w:rPr>
          <w:t>27</w:t>
        </w:r>
        <w:r w:rsidR="005B329F">
          <w:rPr>
            <w:noProof/>
            <w:webHidden/>
          </w:rPr>
          <w:fldChar w:fldCharType="end"/>
        </w:r>
      </w:hyperlink>
    </w:p>
    <w:p w14:paraId="7C253CB3"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902" w:history="1">
        <w:r w:rsidR="005B329F" w:rsidRPr="00AC359C">
          <w:rPr>
            <w:rStyle w:val="Hyperlink"/>
            <w:noProof/>
          </w:rPr>
          <w:t>Tabel III</w:t>
        </w:r>
        <w:r w:rsidR="005B329F" w:rsidRPr="00AC359C">
          <w:rPr>
            <w:rStyle w:val="Hyperlink"/>
            <w:noProof/>
          </w:rPr>
          <w:noBreakHyphen/>
          <w:t>10</w:t>
        </w:r>
        <w:r w:rsidR="005B329F" w:rsidRPr="00AC359C">
          <w:rPr>
            <w:rStyle w:val="Hyperlink"/>
            <w:noProof/>
            <w:lang w:val="en-US"/>
          </w:rPr>
          <w:t xml:space="preserve"> Tabel Data Laporan Neraca DKI Jakarta</w:t>
        </w:r>
        <w:r w:rsidR="005B329F">
          <w:rPr>
            <w:noProof/>
            <w:webHidden/>
          </w:rPr>
          <w:tab/>
        </w:r>
        <w:r w:rsidR="005B329F">
          <w:rPr>
            <w:noProof/>
            <w:webHidden/>
          </w:rPr>
          <w:fldChar w:fldCharType="begin"/>
        </w:r>
        <w:r w:rsidR="005B329F">
          <w:rPr>
            <w:noProof/>
            <w:webHidden/>
          </w:rPr>
          <w:instrText xml:space="preserve"> PAGEREF _Toc435178902 \h </w:instrText>
        </w:r>
        <w:r w:rsidR="005B329F">
          <w:rPr>
            <w:noProof/>
            <w:webHidden/>
          </w:rPr>
        </w:r>
        <w:r w:rsidR="005B329F">
          <w:rPr>
            <w:noProof/>
            <w:webHidden/>
          </w:rPr>
          <w:fldChar w:fldCharType="separate"/>
        </w:r>
        <w:r w:rsidR="005B329F">
          <w:rPr>
            <w:noProof/>
            <w:webHidden/>
          </w:rPr>
          <w:t>27</w:t>
        </w:r>
        <w:r w:rsidR="005B329F">
          <w:rPr>
            <w:noProof/>
            <w:webHidden/>
          </w:rPr>
          <w:fldChar w:fldCharType="end"/>
        </w:r>
      </w:hyperlink>
    </w:p>
    <w:p w14:paraId="3B96A29A" w14:textId="77777777" w:rsidR="005B329F" w:rsidRDefault="00B76908">
      <w:pPr>
        <w:pStyle w:val="TableofFigures"/>
        <w:tabs>
          <w:tab w:val="right" w:leader="dot" w:pos="7928"/>
        </w:tabs>
        <w:rPr>
          <w:rFonts w:asciiTheme="minorHAnsi" w:eastAsiaTheme="minorEastAsia" w:hAnsiTheme="minorHAnsi"/>
          <w:noProof/>
          <w:sz w:val="22"/>
          <w:lang w:eastAsia="id-ID"/>
        </w:rPr>
      </w:pPr>
      <w:hyperlink w:anchor="_Toc435178903" w:history="1">
        <w:r w:rsidR="005B329F" w:rsidRPr="00AC359C">
          <w:rPr>
            <w:rStyle w:val="Hyperlink"/>
            <w:noProof/>
          </w:rPr>
          <w:t>Tabel III</w:t>
        </w:r>
        <w:r w:rsidR="005B329F" w:rsidRPr="00AC359C">
          <w:rPr>
            <w:rStyle w:val="Hyperlink"/>
            <w:noProof/>
          </w:rPr>
          <w:noBreakHyphen/>
          <w:t>11</w:t>
        </w:r>
        <w:r w:rsidR="005B329F" w:rsidRPr="00AC359C">
          <w:rPr>
            <w:rStyle w:val="Hyperlink"/>
            <w:noProof/>
            <w:lang w:val="en-US"/>
          </w:rPr>
          <w:t xml:space="preserve"> Index Tingkat Kepentingan Variabel (Rendah-Tinggi)</w:t>
        </w:r>
        <w:r w:rsidR="005B329F">
          <w:rPr>
            <w:noProof/>
            <w:webHidden/>
          </w:rPr>
          <w:tab/>
        </w:r>
        <w:r w:rsidR="005B329F">
          <w:rPr>
            <w:noProof/>
            <w:webHidden/>
          </w:rPr>
          <w:fldChar w:fldCharType="begin"/>
        </w:r>
        <w:r w:rsidR="005B329F">
          <w:rPr>
            <w:noProof/>
            <w:webHidden/>
          </w:rPr>
          <w:instrText xml:space="preserve"> PAGEREF _Toc435178903 \h </w:instrText>
        </w:r>
        <w:r w:rsidR="005B329F">
          <w:rPr>
            <w:noProof/>
            <w:webHidden/>
          </w:rPr>
        </w:r>
        <w:r w:rsidR="005B329F">
          <w:rPr>
            <w:noProof/>
            <w:webHidden/>
          </w:rPr>
          <w:fldChar w:fldCharType="separate"/>
        </w:r>
        <w:r w:rsidR="005B329F">
          <w:rPr>
            <w:noProof/>
            <w:webHidden/>
          </w:rPr>
          <w:t>29</w:t>
        </w:r>
        <w:r w:rsidR="005B329F">
          <w:rPr>
            <w:noProof/>
            <w:webHidden/>
          </w:rPr>
          <w:fldChar w:fldCharType="end"/>
        </w:r>
      </w:hyperlink>
    </w:p>
    <w:p w14:paraId="59EB1506" w14:textId="77777777" w:rsidR="00764AA2" w:rsidRPr="00C60FA7" w:rsidRDefault="005B329F" w:rsidP="000D2560">
      <w:r>
        <w:fldChar w:fldCharType="end"/>
      </w:r>
    </w:p>
    <w:p w14:paraId="1C3CFB01" w14:textId="28EBB61B" w:rsidR="00A056E6" w:rsidRPr="00C60FA7" w:rsidRDefault="00A056E6" w:rsidP="00513E4B">
      <w:pPr>
        <w:jc w:val="center"/>
      </w:pPr>
    </w:p>
    <w:p w14:paraId="0F672415" w14:textId="77777777" w:rsidR="00A056E6" w:rsidRPr="00C60FA7" w:rsidRDefault="00A056E6" w:rsidP="00A056E6"/>
    <w:p w14:paraId="62E00A42" w14:textId="77777777" w:rsidR="00A056E6" w:rsidRPr="00C60FA7" w:rsidRDefault="00A056E6" w:rsidP="00A056E6"/>
    <w:p w14:paraId="532F7D55" w14:textId="77777777" w:rsidR="00A056E6" w:rsidRPr="00C60FA7" w:rsidRDefault="00A056E6" w:rsidP="00A056E6"/>
    <w:p w14:paraId="63527B9E" w14:textId="77777777" w:rsidR="00A056E6" w:rsidRPr="00C60FA7" w:rsidRDefault="00A056E6" w:rsidP="00A056E6"/>
    <w:p w14:paraId="0991CCDA" w14:textId="77777777" w:rsidR="00A056E6" w:rsidRPr="00C60FA7" w:rsidRDefault="00A056E6" w:rsidP="00A056E6"/>
    <w:p w14:paraId="75B5FED9" w14:textId="396C81DD" w:rsidR="00A056E6" w:rsidRPr="00C60FA7" w:rsidRDefault="00A056E6" w:rsidP="00A056E6"/>
    <w:p w14:paraId="12BEDDBE" w14:textId="6420ED41" w:rsidR="00764AA2" w:rsidRPr="00C60FA7" w:rsidRDefault="00A056E6" w:rsidP="00A056E6">
      <w:pPr>
        <w:tabs>
          <w:tab w:val="center" w:pos="3969"/>
        </w:tabs>
        <w:sectPr w:rsidR="00764AA2" w:rsidRPr="00C60FA7" w:rsidSect="0089746F">
          <w:pgSz w:w="11907" w:h="16840" w:code="9"/>
          <w:pgMar w:top="2268" w:right="1701" w:bottom="1701" w:left="2268" w:header="720" w:footer="720" w:gutter="0"/>
          <w:pgNumType w:fmt="lowerRoman"/>
          <w:cols w:space="720"/>
          <w:titlePg/>
          <w:docGrid w:linePitch="360"/>
        </w:sectPr>
      </w:pPr>
      <w:r w:rsidRPr="00C60FA7">
        <w:tab/>
      </w:r>
    </w:p>
    <w:p w14:paraId="2A927C4B" w14:textId="62EB5EED" w:rsidR="00764AA2" w:rsidRPr="00C60FA7" w:rsidRDefault="00764AA2" w:rsidP="000D2560">
      <w:pPr>
        <w:pStyle w:val="Heading1"/>
        <w:numPr>
          <w:ilvl w:val="0"/>
          <w:numId w:val="0"/>
        </w:numPr>
      </w:pPr>
      <w:bookmarkStart w:id="9" w:name="_Toc431443309"/>
      <w:bookmarkStart w:id="10" w:name="_Toc435178488"/>
      <w:r w:rsidRPr="00C60FA7">
        <w:lastRenderedPageBreak/>
        <w:t>DAFTAR LAMPIRAN</w:t>
      </w:r>
      <w:bookmarkEnd w:id="9"/>
      <w:bookmarkEnd w:id="10"/>
    </w:p>
    <w:p w14:paraId="43339D64" w14:textId="77777777" w:rsidR="000D2560" w:rsidRPr="00C60FA7" w:rsidRDefault="000D2560" w:rsidP="000D2560"/>
    <w:p w14:paraId="131CA0A5" w14:textId="77777777" w:rsidR="000D2560" w:rsidRPr="00C60FA7" w:rsidRDefault="000D2560" w:rsidP="000D2560"/>
    <w:p w14:paraId="4C4BA3BF" w14:textId="77777777" w:rsidR="000D2560" w:rsidRPr="00C60FA7" w:rsidRDefault="000D2560" w:rsidP="000D2560"/>
    <w:p w14:paraId="3E0D99F8" w14:textId="77777777" w:rsidR="00764AA2" w:rsidRPr="00C60FA7" w:rsidRDefault="00764AA2" w:rsidP="000D2560"/>
    <w:p w14:paraId="16923D8C" w14:textId="36EED804" w:rsidR="006B20A2" w:rsidRPr="00C60FA7" w:rsidRDefault="006B20A2" w:rsidP="000D2560"/>
    <w:p w14:paraId="2D7138F4" w14:textId="77777777" w:rsidR="006B20A2" w:rsidRPr="00C60FA7" w:rsidRDefault="006B20A2" w:rsidP="006B20A2"/>
    <w:p w14:paraId="5E8FF468" w14:textId="77777777" w:rsidR="006B20A2" w:rsidRPr="00C60FA7" w:rsidRDefault="006B20A2" w:rsidP="006B20A2"/>
    <w:p w14:paraId="3F628955" w14:textId="77777777" w:rsidR="006B20A2" w:rsidRPr="00C60FA7" w:rsidRDefault="006B20A2" w:rsidP="006B20A2"/>
    <w:p w14:paraId="76D65A92" w14:textId="77777777" w:rsidR="006B20A2" w:rsidRPr="00C60FA7" w:rsidRDefault="006B20A2" w:rsidP="006B20A2"/>
    <w:p w14:paraId="03E1D74A" w14:textId="185D7D5D" w:rsidR="006B20A2" w:rsidRPr="00C60FA7" w:rsidRDefault="006B20A2" w:rsidP="006B20A2"/>
    <w:p w14:paraId="559F2908" w14:textId="5A5E7A7E" w:rsidR="006B20A2" w:rsidRPr="00C60FA7" w:rsidRDefault="006B20A2" w:rsidP="006B20A2">
      <w:pPr>
        <w:tabs>
          <w:tab w:val="center" w:pos="3969"/>
        </w:tabs>
      </w:pPr>
      <w:r w:rsidRPr="00C60FA7">
        <w:tab/>
      </w:r>
    </w:p>
    <w:p w14:paraId="6089DF2E" w14:textId="77777777" w:rsidR="006B20A2" w:rsidRPr="00C60FA7" w:rsidRDefault="006B20A2" w:rsidP="006B20A2"/>
    <w:p w14:paraId="758E1EC5" w14:textId="2443C5F9" w:rsidR="006B20A2" w:rsidRPr="00C60FA7" w:rsidRDefault="006B20A2" w:rsidP="006B20A2"/>
    <w:p w14:paraId="570EA843" w14:textId="685A0521" w:rsidR="006B20A2" w:rsidRPr="00C60FA7" w:rsidRDefault="006B20A2" w:rsidP="006B20A2"/>
    <w:p w14:paraId="6083A751" w14:textId="35B6B095" w:rsidR="00764AA2" w:rsidRPr="00C60FA7" w:rsidRDefault="006B20A2" w:rsidP="006B20A2">
      <w:pPr>
        <w:tabs>
          <w:tab w:val="center" w:pos="3969"/>
        </w:tabs>
        <w:sectPr w:rsidR="00764AA2" w:rsidRPr="00C60FA7" w:rsidSect="00D74335">
          <w:footerReference w:type="default" r:id="rId17"/>
          <w:pgSz w:w="11907" w:h="16840" w:code="9"/>
          <w:pgMar w:top="2268" w:right="1701" w:bottom="1701" w:left="2268" w:header="720" w:footer="720" w:gutter="0"/>
          <w:pgNumType w:fmt="lowerRoman"/>
          <w:cols w:space="720"/>
          <w:titlePg/>
          <w:docGrid w:linePitch="360"/>
        </w:sectPr>
      </w:pPr>
      <w:r w:rsidRPr="00C60FA7">
        <w:tab/>
      </w:r>
    </w:p>
    <w:p w14:paraId="72F23DFB" w14:textId="080D9DC7" w:rsidR="00764AA2" w:rsidRPr="00C60FA7" w:rsidRDefault="00FC5108" w:rsidP="00513E4B">
      <w:pPr>
        <w:pStyle w:val="Heading1"/>
        <w:numPr>
          <w:ilvl w:val="0"/>
          <w:numId w:val="1"/>
        </w:numPr>
        <w:ind w:left="0" w:firstLine="360"/>
      </w:pPr>
      <w:r w:rsidRPr="00C60FA7">
        <w:lastRenderedPageBreak/>
        <w:br/>
      </w:r>
      <w:bookmarkStart w:id="11" w:name="_Toc431443310"/>
      <w:bookmarkStart w:id="12" w:name="_Toc435178489"/>
      <w:r w:rsidR="00764AA2" w:rsidRPr="00C60FA7">
        <w:t>PENDAHULUAN</w:t>
      </w:r>
      <w:bookmarkEnd w:id="11"/>
      <w:bookmarkEnd w:id="12"/>
    </w:p>
    <w:p w14:paraId="41D66428" w14:textId="77777777" w:rsidR="00FC5108" w:rsidRPr="00C60FA7" w:rsidRDefault="00FC5108" w:rsidP="006C0037"/>
    <w:p w14:paraId="58CD2E8B" w14:textId="50031F82" w:rsidR="00FC5108" w:rsidRPr="00C60FA7" w:rsidRDefault="00FC5108" w:rsidP="00DD1F81">
      <w:pPr>
        <w:pStyle w:val="Heading2"/>
        <w:numPr>
          <w:ilvl w:val="0"/>
          <w:numId w:val="2"/>
        </w:numPr>
        <w:ind w:left="0" w:firstLine="0"/>
      </w:pPr>
      <w:bookmarkStart w:id="13" w:name="_Toc431443311"/>
      <w:bookmarkStart w:id="14" w:name="_Toc435178490"/>
      <w:r w:rsidRPr="00C60FA7">
        <w:t>Latar Belakang Masalah</w:t>
      </w:r>
      <w:bookmarkEnd w:id="13"/>
      <w:bookmarkEnd w:id="14"/>
    </w:p>
    <w:p w14:paraId="41EB1165" w14:textId="371A06DB" w:rsidR="002A6304" w:rsidRPr="00C60FA7" w:rsidRDefault="002A6304" w:rsidP="004D7DAB">
      <w:pPr>
        <w:ind w:firstLine="709"/>
      </w:pPr>
      <w:commentRangeStart w:id="15"/>
      <w:r w:rsidRPr="00C60FA7">
        <w:t>Pada era digital seperti sekarang, menemukan d</w:t>
      </w:r>
      <w:r w:rsidR="00BD2B85" w:rsidRPr="00C60FA7">
        <w:t>ata tidaklah begitu sulit, data</w:t>
      </w:r>
      <w:r w:rsidRPr="00C60FA7">
        <w:t xml:space="preserve"> (dataset) banyak ditemukan di</w:t>
      </w:r>
      <w:r w:rsidR="004D7DAB" w:rsidRPr="00C60FA7">
        <w:t xml:space="preserve"> </w:t>
      </w:r>
      <w:r w:rsidRPr="00C60FA7">
        <w:t xml:space="preserve">internet. Dataset tersebut sangatlah besar, kompleks, dan sulit dianalisis dengan perangkat lunak </w:t>
      </w:r>
      <w:r w:rsidRPr="00C60FA7">
        <w:rPr>
          <w:i/>
        </w:rPr>
        <w:t>data processing</w:t>
      </w:r>
      <w:r w:rsidRPr="00C60FA7">
        <w:t xml:space="preserve"> seperti </w:t>
      </w:r>
      <w:r w:rsidRPr="00C60FA7">
        <w:rPr>
          <w:i/>
        </w:rPr>
        <w:t>spreadsheet</w:t>
      </w:r>
      <w:r w:rsidRPr="00C60FA7">
        <w:t xml:space="preserve">, </w:t>
      </w:r>
      <w:r w:rsidR="004D7DAB" w:rsidRPr="00C60FA7">
        <w:t>dataset</w:t>
      </w:r>
      <w:r w:rsidRPr="00C60FA7">
        <w:t xml:space="preserve"> seperti ini dikenal dengan istilah </w:t>
      </w:r>
      <w:r w:rsidRPr="00C60FA7">
        <w:rPr>
          <w:i/>
        </w:rPr>
        <w:t>“big data”</w:t>
      </w:r>
      <w:r w:rsidR="00986347" w:rsidRPr="00C60FA7">
        <w:t xml:space="preserve"> </w:t>
      </w:r>
      <w:r w:rsidR="00986347" w:rsidRPr="00C60FA7">
        <w:fldChar w:fldCharType="begin" w:fldLock="1"/>
      </w:r>
      <w:r w:rsidR="001C3D34" w:rsidRPr="00C60FA7">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rsidRPr="00C60FA7">
        <w:fldChar w:fldCharType="separate"/>
      </w:r>
      <w:r w:rsidR="00986347" w:rsidRPr="00C60FA7">
        <w:rPr>
          <w:noProof/>
        </w:rPr>
        <w:t>[1]</w:t>
      </w:r>
      <w:r w:rsidR="00986347" w:rsidRPr="00C60FA7">
        <w:fldChar w:fldCharType="end"/>
      </w:r>
      <w:r w:rsidRPr="00C60FA7">
        <w:t>.</w:t>
      </w:r>
      <w:r w:rsidR="004D7DAB" w:rsidRPr="00C60FA7">
        <w:t xml:space="preserve"> </w:t>
      </w:r>
      <w:r w:rsidRPr="00C60FA7">
        <w:t xml:space="preserve">Pemerintah Provinsi DKI Jakarta menyediakan dataset yang bebas didistribusikan, disimpan, dan dikelola. Dataset seperti ini dikenal dengan istilah </w:t>
      </w:r>
      <w:r w:rsidRPr="00C60FA7">
        <w:rPr>
          <w:i/>
        </w:rPr>
        <w:t>“open data”</w:t>
      </w:r>
      <w:r w:rsidR="001C3D34" w:rsidRPr="00C60FA7">
        <w:t xml:space="preserve"> </w:t>
      </w:r>
      <w:r w:rsidR="003B507D" w:rsidRPr="00C60FA7">
        <w:fldChar w:fldCharType="begin" w:fldLock="1"/>
      </w:r>
      <w:r w:rsidR="003B507D" w:rsidRPr="00C60FA7">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rsidRPr="00C60FA7">
        <w:fldChar w:fldCharType="separate"/>
      </w:r>
      <w:r w:rsidR="003B507D" w:rsidRPr="00C60FA7">
        <w:rPr>
          <w:noProof/>
        </w:rPr>
        <w:t>[2]</w:t>
      </w:r>
      <w:r w:rsidR="003B507D" w:rsidRPr="00C60FA7">
        <w:fldChar w:fldCharType="end"/>
      </w:r>
      <w:r w:rsidRPr="00C60FA7">
        <w:t xml:space="preserve">. </w:t>
      </w:r>
      <w:r w:rsidR="004D7DAB" w:rsidRPr="00C60FA7">
        <w:t xml:space="preserve">Saat penelitian ini dilakukan, dataset yang terdapat pada </w:t>
      </w:r>
      <w:r w:rsidR="008D0296" w:rsidRPr="00C60FA7">
        <w:t>repositor</w:t>
      </w:r>
      <w:r w:rsidR="00CE498E" w:rsidRPr="00C60FA7">
        <w:t>i</w:t>
      </w:r>
      <w:r w:rsidR="008D0296" w:rsidRPr="00C60FA7">
        <w:t xml:space="preserve"> </w:t>
      </w:r>
      <w:r w:rsidR="008D0296" w:rsidRPr="00C60FA7">
        <w:rPr>
          <w:i/>
        </w:rPr>
        <w:t>“open data”</w:t>
      </w:r>
      <w:r w:rsidR="008D0296" w:rsidRPr="00C60FA7">
        <w:t xml:space="preserve"> Pemerintah Provinsi DKI Jakarta</w:t>
      </w:r>
      <w:r w:rsidR="004D7DAB" w:rsidRPr="00C60FA7">
        <w:t xml:space="preserve"> sebanyak 556 dataset. </w:t>
      </w:r>
      <w:r w:rsidRPr="00C60FA7">
        <w:t xml:space="preserve">Selain sebagai transparansi, dataset itu juga sebagai upaya Pemerintah Provinsi DKI Jakarta </w:t>
      </w:r>
      <w:r w:rsidR="00462008" w:rsidRPr="00C60FA7">
        <w:t xml:space="preserve">menyediakan satu basis data pembangunan yang akurat, terbuka, terpusat dan terintegrasi </w:t>
      </w:r>
      <w:r w:rsidR="00462008" w:rsidRPr="00C60FA7">
        <w:fldChar w:fldCharType="begin" w:fldLock="1"/>
      </w:r>
      <w:r w:rsidR="00E94671" w:rsidRPr="00C60FA7">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rsidRPr="00C60FA7">
        <w:fldChar w:fldCharType="separate"/>
      </w:r>
      <w:r w:rsidR="00462008" w:rsidRPr="00C60FA7">
        <w:rPr>
          <w:noProof/>
        </w:rPr>
        <w:t>[3]</w:t>
      </w:r>
      <w:r w:rsidR="00462008" w:rsidRPr="00C60FA7">
        <w:fldChar w:fldCharType="end"/>
      </w:r>
      <w:r w:rsidR="00462008" w:rsidRPr="00C60FA7">
        <w:t>.</w:t>
      </w:r>
    </w:p>
    <w:p w14:paraId="67CDC312" w14:textId="2D910F43" w:rsidR="007D7E54" w:rsidRPr="00C60FA7" w:rsidRDefault="00032EA6" w:rsidP="00E94671">
      <w:pPr>
        <w:ind w:firstLine="709"/>
      </w:pPr>
      <w:r w:rsidRPr="00C60FA7">
        <w:t>Berdasarkan hasil kuesioner terbuka yang dilakukan pada tanggal 25 Agustus 2015 s/d 27 Agustus 2015</w:t>
      </w:r>
      <w:r w:rsidR="00534DB3" w:rsidRPr="00C60FA7">
        <w:t xml:space="preserve"> dengan segmentasi responden pelaku UKM atau </w:t>
      </w:r>
      <w:r w:rsidR="00534DB3" w:rsidRPr="00C60FA7">
        <w:rPr>
          <w:i/>
        </w:rPr>
        <w:t>entrepreneur</w:t>
      </w:r>
      <w:r w:rsidRPr="00C60FA7">
        <w:t>, mayoritas responden setuju dengan transparansi data</w:t>
      </w:r>
      <w:r w:rsidR="00ED3535" w:rsidRPr="00C60FA7">
        <w:t xml:space="preserve"> (29/39)</w:t>
      </w:r>
      <w:r w:rsidRPr="00C60FA7">
        <w:t xml:space="preserve">, tetapi menilai bahwa data yang disajikan dalam </w:t>
      </w:r>
      <w:r w:rsidR="00ED3535" w:rsidRPr="00C60FA7">
        <w:t xml:space="preserve">repositori </w:t>
      </w:r>
      <w:r w:rsidR="009E2D8C" w:rsidRPr="00C60FA7">
        <w:t xml:space="preserve">masih </w:t>
      </w:r>
      <w:r w:rsidR="00702455" w:rsidRPr="00C60FA7">
        <w:t>sulit</w:t>
      </w:r>
      <w:r w:rsidRPr="00C60FA7">
        <w:t xml:space="preserve"> diba</w:t>
      </w:r>
      <w:r w:rsidR="00ED3535" w:rsidRPr="00C60FA7">
        <w:t xml:space="preserve">ca </w:t>
      </w:r>
      <w:r w:rsidR="00702455" w:rsidRPr="00C60FA7">
        <w:t xml:space="preserve">dan dimengerti </w:t>
      </w:r>
      <w:r w:rsidR="00ED3535" w:rsidRPr="00C60FA7">
        <w:t xml:space="preserve">karena format data yang tidak familiar </w:t>
      </w:r>
      <w:r w:rsidR="009E2D8C" w:rsidRPr="00C60FA7">
        <w:t xml:space="preserve">dan terpisah-pisah </w:t>
      </w:r>
      <w:r w:rsidR="00ED3535" w:rsidRPr="00C60FA7">
        <w:t>(27/39)</w:t>
      </w:r>
      <w:r w:rsidRPr="00C60FA7">
        <w:t>.</w:t>
      </w:r>
      <w:r w:rsidR="00ED3535" w:rsidRPr="00C60FA7">
        <w:t xml:space="preserve"> </w:t>
      </w:r>
      <w:r w:rsidR="004C5F3E" w:rsidRPr="00C60FA7">
        <w:t xml:space="preserve">Sangat sulit bagi </w:t>
      </w:r>
      <w:r w:rsidR="0067732B" w:rsidRPr="00C60FA7">
        <w:t>responden</w:t>
      </w:r>
      <w:r w:rsidR="00AE4D06" w:rsidRPr="00C60FA7">
        <w:t xml:space="preserve"> untuk mengambil ga</w:t>
      </w:r>
      <w:r w:rsidR="004C5F3E" w:rsidRPr="00C60FA7">
        <w:t>mbara</w:t>
      </w:r>
      <w:r w:rsidR="00ED3535" w:rsidRPr="00C60FA7">
        <w:t>n umum dari data yang tersedia.</w:t>
      </w:r>
    </w:p>
    <w:p w14:paraId="3BD0C577" w14:textId="3ACFE53B" w:rsidR="003438B8" w:rsidRPr="00C60FA7" w:rsidRDefault="00344A00" w:rsidP="00E94671">
      <w:pPr>
        <w:ind w:firstLine="709"/>
      </w:pPr>
      <w:r w:rsidRPr="00C60FA7">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rsidRPr="00C60FA7">
        <w:t>i</w:t>
      </w:r>
      <w:r w:rsidRPr="00C60FA7">
        <w:t>mbol-simbol yang merepresentasikan suatu makna</w:t>
      </w:r>
      <w:r w:rsidR="00E94671" w:rsidRPr="00C60FA7">
        <w:t xml:space="preserve">. </w:t>
      </w:r>
      <w:r w:rsidR="00AE4D06" w:rsidRPr="00C60FA7">
        <w:t>Visualisasi meng</w:t>
      </w:r>
      <w:r w:rsidRPr="00C60FA7">
        <w:t>ubah data menjadi informasi yang bi</w:t>
      </w:r>
      <w:r w:rsidR="003438B8" w:rsidRPr="00C60FA7">
        <w:t>sa dimengerti secara universal</w:t>
      </w:r>
      <w:r w:rsidR="00E94671" w:rsidRPr="00C60FA7">
        <w:t xml:space="preserve"> </w:t>
      </w:r>
      <w:r w:rsidR="00E94671" w:rsidRPr="00C60FA7">
        <w:fldChar w:fldCharType="begin" w:fldLock="1"/>
      </w:r>
      <w:r w:rsidR="00CA6484" w:rsidRPr="00C60FA7">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rsidRPr="00C60FA7">
        <w:fldChar w:fldCharType="separate"/>
      </w:r>
      <w:r w:rsidR="00E94671" w:rsidRPr="00C60FA7">
        <w:rPr>
          <w:noProof/>
        </w:rPr>
        <w:t>[4]</w:t>
      </w:r>
      <w:r w:rsidR="00E94671" w:rsidRPr="00C60FA7">
        <w:fldChar w:fldCharType="end"/>
      </w:r>
      <w:r w:rsidR="003438B8" w:rsidRPr="00C60FA7">
        <w:t>.</w:t>
      </w:r>
    </w:p>
    <w:p w14:paraId="0D88157A" w14:textId="7FADDA96" w:rsidR="0015778A" w:rsidRPr="00C60FA7" w:rsidRDefault="00E94671" w:rsidP="00FC5CAD">
      <w:pPr>
        <w:ind w:firstLine="709"/>
      </w:pPr>
      <w:r w:rsidRPr="00C60FA7">
        <w:t>Berda</w:t>
      </w:r>
      <w:r w:rsidR="00FC5CAD" w:rsidRPr="00C60FA7">
        <w:t>sarkan masalah yang dipaparkan, dapat disimpulkan bahwa publik memerlukan visual analisis dari dataset tersebut. Visualisasi interaktif dapat menjadi solusi mayoritas publik dalam memahami gambaran umum dari</w:t>
      </w:r>
      <w:r w:rsidR="00702455" w:rsidRPr="00C60FA7">
        <w:t xml:space="preserve"> data</w:t>
      </w:r>
      <w:r w:rsidR="00FC5CAD" w:rsidRPr="00C60FA7">
        <w:t>set yang ada</w:t>
      </w:r>
      <w:r w:rsidR="0015778A" w:rsidRPr="00C60FA7">
        <w:t>.</w:t>
      </w:r>
      <w:commentRangeEnd w:id="15"/>
      <w:r w:rsidR="00791114" w:rsidRPr="00C60FA7">
        <w:rPr>
          <w:rStyle w:val="CommentReference"/>
        </w:rPr>
        <w:commentReference w:id="15"/>
      </w:r>
    </w:p>
    <w:p w14:paraId="21031CDE" w14:textId="77777777" w:rsidR="00494805" w:rsidRPr="00C60FA7" w:rsidRDefault="00494805" w:rsidP="00513E4B">
      <w:pPr>
        <w:jc w:val="center"/>
      </w:pPr>
    </w:p>
    <w:p w14:paraId="41493AF3" w14:textId="16EDE450" w:rsidR="00B53522" w:rsidRPr="00C60FA7" w:rsidRDefault="00FC5108" w:rsidP="00DD1F81">
      <w:pPr>
        <w:pStyle w:val="Heading2"/>
        <w:numPr>
          <w:ilvl w:val="0"/>
          <w:numId w:val="2"/>
        </w:numPr>
        <w:ind w:left="567" w:hanging="567"/>
      </w:pPr>
      <w:bookmarkStart w:id="16" w:name="_Toc431443312"/>
      <w:bookmarkStart w:id="17" w:name="_Toc435178491"/>
      <w:r w:rsidRPr="00C60FA7">
        <w:t>Perumusan Masalah</w:t>
      </w:r>
      <w:bookmarkEnd w:id="16"/>
      <w:bookmarkEnd w:id="17"/>
    </w:p>
    <w:p w14:paraId="5CEDA170" w14:textId="6C911C30" w:rsidR="00B53522" w:rsidRPr="00C60FA7" w:rsidRDefault="00C9012F" w:rsidP="00FC5CAD">
      <w:pPr>
        <w:pStyle w:val="ListParagraph"/>
        <w:ind w:left="0" w:firstLine="709"/>
      </w:pPr>
      <w:r w:rsidRPr="00C60FA7">
        <w:t xml:space="preserve">Berdasarkan pemaparan latar belakang masalah, maka perumusan permasalahan yang terdapat pada penelitian ini </w:t>
      </w:r>
      <w:commentRangeStart w:id="18"/>
      <w:r w:rsidRPr="00C60FA7">
        <w:t xml:space="preserve">adalah </w:t>
      </w:r>
      <w:r w:rsidR="00FC5CAD" w:rsidRPr="00C60FA7">
        <w:t>memvisualisasikan dataset ekonomi dan keuangan daerah Pemerintah Provinsi DKI Jakarta secara interaktif</w:t>
      </w:r>
      <w:r w:rsidRPr="00C60FA7">
        <w:t>.</w:t>
      </w:r>
      <w:commentRangeEnd w:id="18"/>
      <w:r w:rsidR="00E333F0" w:rsidRPr="00C60FA7">
        <w:rPr>
          <w:rStyle w:val="CommentReference"/>
        </w:rPr>
        <w:commentReference w:id="18"/>
      </w:r>
    </w:p>
    <w:p w14:paraId="316766C0" w14:textId="77777777" w:rsidR="00B53522" w:rsidRPr="00C60FA7" w:rsidRDefault="00B53522" w:rsidP="00513E4B">
      <w:pPr>
        <w:jc w:val="center"/>
      </w:pPr>
    </w:p>
    <w:p w14:paraId="02586626" w14:textId="37116216" w:rsidR="00FC5108" w:rsidRPr="00C60FA7" w:rsidRDefault="00FC5108" w:rsidP="00DD1F81">
      <w:pPr>
        <w:pStyle w:val="Heading2"/>
        <w:numPr>
          <w:ilvl w:val="0"/>
          <w:numId w:val="2"/>
        </w:numPr>
        <w:ind w:left="567" w:hanging="567"/>
      </w:pPr>
      <w:bookmarkStart w:id="19" w:name="_Toc431443313"/>
      <w:bookmarkStart w:id="20" w:name="_Toc435178492"/>
      <w:r w:rsidRPr="00C60FA7">
        <w:t>Maksud dan Tujuan</w:t>
      </w:r>
      <w:bookmarkEnd w:id="19"/>
      <w:bookmarkEnd w:id="20"/>
    </w:p>
    <w:p w14:paraId="61FD2427" w14:textId="5DCB812B" w:rsidR="00B53522" w:rsidRPr="00C60FA7" w:rsidRDefault="00C9012F" w:rsidP="006B143E">
      <w:pPr>
        <w:ind w:firstLine="709"/>
      </w:pPr>
      <w:r w:rsidRPr="00C60FA7">
        <w:t xml:space="preserve">Maksud dari penelitian ini adalah </w:t>
      </w:r>
      <w:commentRangeStart w:id="21"/>
      <w:r w:rsidRPr="00C60FA7">
        <w:t>m</w:t>
      </w:r>
      <w:r w:rsidR="006B143E" w:rsidRPr="00C60FA7">
        <w:t>emvisualisasikan dataset ekonomi dan keuangan Pemerintah Provinsi DKI Jakarta</w:t>
      </w:r>
      <w:r w:rsidRPr="00C60FA7">
        <w:t>.</w:t>
      </w:r>
      <w:commentRangeEnd w:id="21"/>
      <w:r w:rsidR="00E333F0" w:rsidRPr="00C60FA7">
        <w:rPr>
          <w:rStyle w:val="CommentReference"/>
        </w:rPr>
        <w:commentReference w:id="21"/>
      </w:r>
      <w:r w:rsidR="00C0105A" w:rsidRPr="00C60FA7">
        <w:t xml:space="preserve"> Adapun tujuan yang penelitian ini adalah sebagai berikut:</w:t>
      </w:r>
    </w:p>
    <w:p w14:paraId="43F88A64" w14:textId="5657F85F" w:rsidR="00C0105A" w:rsidRPr="00C60FA7" w:rsidRDefault="00C0105A" w:rsidP="00DD1F81">
      <w:pPr>
        <w:pStyle w:val="ListParagraph"/>
        <w:numPr>
          <w:ilvl w:val="0"/>
          <w:numId w:val="3"/>
        </w:numPr>
        <w:ind w:left="426" w:hanging="426"/>
      </w:pPr>
      <w:commentRangeStart w:id="22"/>
      <w:r w:rsidRPr="00C60FA7">
        <w:t>Membantu memudahkan publik melihat gambaran umum data</w:t>
      </w:r>
      <w:r w:rsidR="00C22F60" w:rsidRPr="00C60FA7">
        <w:t>set ekonomi dan keuangan daerah</w:t>
      </w:r>
      <w:r w:rsidRPr="00C60FA7">
        <w:t xml:space="preserve"> dengan cara membu</w:t>
      </w:r>
      <w:r w:rsidR="00C22F60" w:rsidRPr="00C60FA7">
        <w:t>at visualisasi interaktif</w:t>
      </w:r>
      <w:r w:rsidRPr="00C60FA7">
        <w:t>.</w:t>
      </w:r>
      <w:commentRangeEnd w:id="22"/>
      <w:r w:rsidR="00E333F0" w:rsidRPr="00C60FA7">
        <w:rPr>
          <w:rStyle w:val="CommentReference"/>
        </w:rPr>
        <w:commentReference w:id="22"/>
      </w:r>
    </w:p>
    <w:p w14:paraId="66878BF9" w14:textId="77777777" w:rsidR="00C0105A" w:rsidRPr="00C60FA7" w:rsidRDefault="00C0105A" w:rsidP="00A1091B">
      <w:pPr>
        <w:ind w:left="709"/>
        <w:jc w:val="left"/>
      </w:pPr>
    </w:p>
    <w:p w14:paraId="5DBD0262" w14:textId="05FB1AE2" w:rsidR="00FC5108" w:rsidRPr="00C60FA7" w:rsidRDefault="00FC5108" w:rsidP="00DD1F81">
      <w:pPr>
        <w:pStyle w:val="Heading2"/>
        <w:numPr>
          <w:ilvl w:val="0"/>
          <w:numId w:val="2"/>
        </w:numPr>
        <w:ind w:left="567" w:hanging="567"/>
        <w:jc w:val="left"/>
      </w:pPr>
      <w:bookmarkStart w:id="23" w:name="_Toc431443314"/>
      <w:bookmarkStart w:id="24" w:name="_Toc435178493"/>
      <w:r w:rsidRPr="00C60FA7">
        <w:t>Batasan Masalah</w:t>
      </w:r>
      <w:bookmarkEnd w:id="23"/>
      <w:bookmarkEnd w:id="24"/>
    </w:p>
    <w:p w14:paraId="39FDB606" w14:textId="3B48C4F6" w:rsidR="00C0105A" w:rsidRPr="00C60FA7" w:rsidRDefault="00C0105A" w:rsidP="00A1091B">
      <w:pPr>
        <w:pStyle w:val="ListParagraph"/>
        <w:ind w:left="0" w:firstLine="709"/>
        <w:jc w:val="left"/>
      </w:pPr>
      <w:r w:rsidRPr="00C60FA7">
        <w:t>Adapun batasan masalah dari penelitian ini adalah:</w:t>
      </w:r>
    </w:p>
    <w:p w14:paraId="44566791" w14:textId="2C6789F2" w:rsidR="00B53522" w:rsidRPr="00C60FA7" w:rsidRDefault="00C0105A" w:rsidP="00DD1F81">
      <w:pPr>
        <w:pStyle w:val="ListParagraph"/>
        <w:numPr>
          <w:ilvl w:val="0"/>
          <w:numId w:val="4"/>
        </w:numPr>
        <w:ind w:left="426" w:hanging="426"/>
        <w:jc w:val="left"/>
      </w:pPr>
      <w:r w:rsidRPr="00C60FA7">
        <w:t>Dataset utama yang digunakan adalah dataset keuangan daerah, perda</w:t>
      </w:r>
      <w:r w:rsidR="00716832" w:rsidRPr="00C60FA7">
        <w:t>ga</w:t>
      </w:r>
      <w:r w:rsidRPr="00C60FA7">
        <w:t xml:space="preserve">ngan, dan </w:t>
      </w:r>
      <w:commentRangeStart w:id="25"/>
      <w:r w:rsidRPr="00C60FA7">
        <w:t>p</w:t>
      </w:r>
      <w:r w:rsidR="000B5F8C" w:rsidRPr="00C60FA7">
        <w:t>erekono</w:t>
      </w:r>
      <w:r w:rsidRPr="00C60FA7">
        <w:t>mian</w:t>
      </w:r>
      <w:r w:rsidR="00716832" w:rsidRPr="00C60FA7">
        <w:t xml:space="preserve"> </w:t>
      </w:r>
      <w:commentRangeEnd w:id="25"/>
      <w:r w:rsidR="00054B0D" w:rsidRPr="00C60FA7">
        <w:rPr>
          <w:rStyle w:val="CommentReference"/>
        </w:rPr>
        <w:commentReference w:id="25"/>
      </w:r>
      <w:r w:rsidR="00716832" w:rsidRPr="00C60FA7">
        <w:t xml:space="preserve">yang didapatkan dari repositori </w:t>
      </w:r>
      <w:r w:rsidR="00716832" w:rsidRPr="00C60FA7">
        <w:rPr>
          <w:i/>
        </w:rPr>
        <w:t xml:space="preserve">open data </w:t>
      </w:r>
      <w:r w:rsidR="00716832" w:rsidRPr="00C60FA7">
        <w:t>Pemerintah Provinsi DKI Jakarta.</w:t>
      </w:r>
    </w:p>
    <w:p w14:paraId="5F431CB4" w14:textId="5E5FD423" w:rsidR="00716832" w:rsidRPr="00C60FA7" w:rsidRDefault="00716832" w:rsidP="00DD1F81">
      <w:pPr>
        <w:pStyle w:val="ListParagraph"/>
        <w:numPr>
          <w:ilvl w:val="0"/>
          <w:numId w:val="4"/>
        </w:numPr>
        <w:ind w:left="426" w:hanging="426"/>
        <w:jc w:val="left"/>
      </w:pPr>
      <w:r w:rsidRPr="00C60FA7">
        <w:t>Pendekatan analisis perangkat lunak menggunakan analisis ters</w:t>
      </w:r>
      <w:r w:rsidR="008433D2" w:rsidRPr="00C60FA7">
        <w:t>t</w:t>
      </w:r>
      <w:r w:rsidRPr="00C60FA7">
        <w:t>ruktur.</w:t>
      </w:r>
    </w:p>
    <w:p w14:paraId="0DBD2014" w14:textId="11E0991E" w:rsidR="003F5D28" w:rsidRPr="00C60FA7" w:rsidRDefault="003F5D28" w:rsidP="00DD1F81">
      <w:pPr>
        <w:pStyle w:val="ListParagraph"/>
        <w:numPr>
          <w:ilvl w:val="0"/>
          <w:numId w:val="4"/>
        </w:numPr>
        <w:ind w:left="426" w:hanging="426"/>
        <w:jc w:val="left"/>
      </w:pPr>
      <w:r w:rsidRPr="00C60FA7">
        <w:t xml:space="preserve">Segmentasi pengguna produk dari penelitian ini adalah pelaku UKM dan </w:t>
      </w:r>
      <w:r w:rsidRPr="00C60FA7">
        <w:rPr>
          <w:i/>
        </w:rPr>
        <w:t>entrepreneur</w:t>
      </w:r>
      <w:r w:rsidRPr="00C60FA7">
        <w:t>.</w:t>
      </w:r>
    </w:p>
    <w:p w14:paraId="6B92731B" w14:textId="2AE35955" w:rsidR="00B53522" w:rsidRPr="00C60FA7" w:rsidRDefault="00716832" w:rsidP="00DD1F81">
      <w:pPr>
        <w:pStyle w:val="ListParagraph"/>
        <w:numPr>
          <w:ilvl w:val="0"/>
          <w:numId w:val="4"/>
        </w:numPr>
        <w:ind w:left="426" w:hanging="426"/>
        <w:jc w:val="left"/>
      </w:pPr>
      <w:commentRangeStart w:id="26"/>
      <w:r w:rsidRPr="00C60FA7">
        <w:t>Sistem hanya menampilkan informasi visualisasi interaktif, tidak menerima data</w:t>
      </w:r>
      <w:r w:rsidR="000B5F8C" w:rsidRPr="00C60FA7">
        <w:t xml:space="preserve"> personal </w:t>
      </w:r>
      <w:r w:rsidRPr="00C60FA7">
        <w:t>pengguna.</w:t>
      </w:r>
      <w:commentRangeEnd w:id="26"/>
      <w:r w:rsidR="00054B0D" w:rsidRPr="00C60FA7">
        <w:rPr>
          <w:rStyle w:val="CommentReference"/>
        </w:rPr>
        <w:commentReference w:id="26"/>
      </w:r>
    </w:p>
    <w:p w14:paraId="0A09158F" w14:textId="77777777" w:rsidR="00716832" w:rsidRPr="00C60FA7" w:rsidRDefault="00716832" w:rsidP="00513E4B">
      <w:pPr>
        <w:ind w:left="770"/>
        <w:jc w:val="center"/>
      </w:pPr>
    </w:p>
    <w:p w14:paraId="30ECC2D4" w14:textId="5D26EADF" w:rsidR="00FC5108" w:rsidRPr="00C60FA7" w:rsidRDefault="00FC5108" w:rsidP="00DD1F81">
      <w:pPr>
        <w:pStyle w:val="Heading2"/>
        <w:numPr>
          <w:ilvl w:val="0"/>
          <w:numId w:val="2"/>
        </w:numPr>
        <w:ind w:left="567" w:hanging="567"/>
      </w:pPr>
      <w:bookmarkStart w:id="27" w:name="_Toc431443315"/>
      <w:bookmarkStart w:id="28" w:name="_Toc435178494"/>
      <w:r w:rsidRPr="00C60FA7">
        <w:t>Metodologi Penelitian</w:t>
      </w:r>
      <w:bookmarkEnd w:id="27"/>
      <w:bookmarkEnd w:id="28"/>
    </w:p>
    <w:p w14:paraId="48BE5BAD" w14:textId="69234190" w:rsidR="00DF61B7" w:rsidRPr="00C60FA7" w:rsidRDefault="009F27AE" w:rsidP="000B5F8C">
      <w:pPr>
        <w:pStyle w:val="ListParagraph"/>
        <w:ind w:left="0" w:firstLine="709"/>
      </w:pPr>
      <w:r w:rsidRPr="00C60FA7">
        <w:t>M</w:t>
      </w:r>
      <w:r w:rsidR="00DF61B7" w:rsidRPr="00C60FA7">
        <w:t xml:space="preserve">etodologi </w:t>
      </w:r>
      <w:r w:rsidRPr="00C60FA7">
        <w:t xml:space="preserve">penelitian </w:t>
      </w:r>
      <w:r w:rsidR="00DF61B7" w:rsidRPr="00C60FA7">
        <w:t>yang digunakan dalam penelitian ini menggunakan</w:t>
      </w:r>
      <w:r w:rsidR="00CA6484" w:rsidRPr="00C60FA7">
        <w:t xml:space="preserve"> </w:t>
      </w:r>
      <w:r w:rsidR="004E467C" w:rsidRPr="00C60FA7">
        <w:t xml:space="preserve">metode penelitian terapan, metode ini bertujuan untuk menyelesaikan permasalahan berdasarkan teori-teori yang sudah ada </w:t>
      </w:r>
      <w:r w:rsidR="00CA6484" w:rsidRPr="00C60FA7">
        <w:fldChar w:fldCharType="begin" w:fldLock="1"/>
      </w:r>
      <w:r w:rsidR="00B42A21" w:rsidRPr="00C60FA7">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sidRPr="00C60FA7">
        <w:fldChar w:fldCharType="separate"/>
      </w:r>
      <w:r w:rsidR="00CA6484" w:rsidRPr="00C60FA7">
        <w:rPr>
          <w:noProof/>
        </w:rPr>
        <w:t>[5]</w:t>
      </w:r>
      <w:r w:rsidR="00CA6484" w:rsidRPr="00C60FA7">
        <w:fldChar w:fldCharType="end"/>
      </w:r>
      <w:r w:rsidR="00CA6484" w:rsidRPr="00C60FA7">
        <w:t>. Adapun meto</w:t>
      </w:r>
      <w:r w:rsidR="004E467C" w:rsidRPr="00C60FA7">
        <w:t>dologi</w:t>
      </w:r>
      <w:r w:rsidR="00CA6484" w:rsidRPr="00C60FA7">
        <w:t xml:space="preserve"> yang digunakan dalam penelitian ini menggunakan </w:t>
      </w:r>
      <w:r w:rsidR="00DF61B7" w:rsidRPr="00C60FA7">
        <w:t xml:space="preserve"> dua metode, yaitu metode pengumpulan data dan metode pembangunan perangkat lunak.</w:t>
      </w:r>
    </w:p>
    <w:p w14:paraId="490312FE" w14:textId="77777777" w:rsidR="00664F0A" w:rsidRPr="00C60FA7" w:rsidRDefault="00664F0A" w:rsidP="00664F0A"/>
    <w:p w14:paraId="5DDF06E4" w14:textId="77777777" w:rsidR="00CE3EEF" w:rsidRPr="00C60FA7" w:rsidRDefault="00DF61B7" w:rsidP="00DD1F81">
      <w:pPr>
        <w:pStyle w:val="Heading2"/>
        <w:numPr>
          <w:ilvl w:val="0"/>
          <w:numId w:val="6"/>
        </w:numPr>
        <w:ind w:left="0" w:firstLine="0"/>
      </w:pPr>
      <w:bookmarkStart w:id="29" w:name="_Toc431443316"/>
      <w:bookmarkStart w:id="30" w:name="_Toc435178495"/>
      <w:r w:rsidRPr="00C60FA7">
        <w:lastRenderedPageBreak/>
        <w:t>Metode Pengumpulan Data</w:t>
      </w:r>
      <w:bookmarkEnd w:id="29"/>
      <w:bookmarkEnd w:id="30"/>
    </w:p>
    <w:p w14:paraId="4DF77DCA" w14:textId="256CFE53" w:rsidR="00CE3EEF" w:rsidRPr="00C60FA7" w:rsidRDefault="00CE3EEF" w:rsidP="000B5F8C">
      <w:pPr>
        <w:ind w:firstLine="720"/>
      </w:pPr>
      <w:r w:rsidRPr="00C60FA7">
        <w:t xml:space="preserve">Adapun teknik pengumpulan data yang akan digunakan terdiri dari </w:t>
      </w:r>
      <w:r w:rsidR="009F27AE" w:rsidRPr="00C60FA7">
        <w:t>tiga</w:t>
      </w:r>
      <w:r w:rsidRPr="00C60FA7">
        <w:t xml:space="preserve"> cara pengumpulan data, yaitu:</w:t>
      </w:r>
    </w:p>
    <w:p w14:paraId="6BEF13C5" w14:textId="7B53C92F" w:rsidR="00CE3EEF" w:rsidRPr="00C60FA7" w:rsidRDefault="00CE3EEF" w:rsidP="00DD1F81">
      <w:pPr>
        <w:pStyle w:val="ListParagraph"/>
        <w:numPr>
          <w:ilvl w:val="0"/>
          <w:numId w:val="7"/>
        </w:numPr>
        <w:ind w:left="284" w:hanging="284"/>
      </w:pPr>
      <w:r w:rsidRPr="00C60FA7">
        <w:t>Studi Literatur</w:t>
      </w:r>
    </w:p>
    <w:p w14:paraId="1E854FD1" w14:textId="27F01D97" w:rsidR="00CE3EEF" w:rsidRPr="00C60FA7" w:rsidRDefault="00CE3EEF" w:rsidP="000B5F8C">
      <w:pPr>
        <w:ind w:firstLine="709"/>
      </w:pPr>
      <w:r w:rsidRPr="00C60FA7">
        <w:t>St</w:t>
      </w:r>
      <w:r w:rsidR="009A6408" w:rsidRPr="00C60FA7">
        <w:t xml:space="preserve">udi </w:t>
      </w:r>
      <w:r w:rsidR="00552F2A" w:rsidRPr="00C60FA7">
        <w:t>literatur</w:t>
      </w:r>
      <w:r w:rsidR="009A6408" w:rsidRPr="00C60FA7">
        <w:t xml:space="preserve"> utama dari penelitian ini bersumber dari buku “</w:t>
      </w:r>
      <w:r w:rsidR="009A6408" w:rsidRPr="00C60FA7">
        <w:rPr>
          <w:i/>
        </w:rPr>
        <w:t>Data Analysis with Open Source Tools</w:t>
      </w:r>
      <w:r w:rsidR="009A6408" w:rsidRPr="00C60FA7">
        <w:t>”</w:t>
      </w:r>
      <w:r w:rsidR="00552F2A" w:rsidRPr="00C60FA7">
        <w:t xml:space="preserve"> dari K. Janert, “</w:t>
      </w:r>
      <w:r w:rsidR="00552F2A" w:rsidRPr="00C60FA7">
        <w:rPr>
          <w:i/>
        </w:rPr>
        <w:t>Doing Data Science</w:t>
      </w:r>
      <w:r w:rsidR="00552F2A" w:rsidRPr="00C60FA7">
        <w:t xml:space="preserve">” dari Rachel Schutt &amp; Cathy O’Neil, </w:t>
      </w:r>
      <w:r w:rsidR="00A23343" w:rsidRPr="00C60FA7">
        <w:rPr>
          <w:i/>
        </w:rPr>
        <w:t>Massive Open Online Course</w:t>
      </w:r>
      <w:r w:rsidR="00A23343" w:rsidRPr="00C60FA7">
        <w:t xml:space="preserve"> (</w:t>
      </w:r>
      <w:r w:rsidR="00552F2A" w:rsidRPr="00C60FA7">
        <w:t>MOOC</w:t>
      </w:r>
      <w:r w:rsidR="00A23343" w:rsidRPr="00C60FA7">
        <w:t>)</w:t>
      </w:r>
      <w:r w:rsidR="00552F2A" w:rsidRPr="00C60FA7">
        <w:t xml:space="preserve"> Udacity</w:t>
      </w:r>
      <w:r w:rsidR="00A23343" w:rsidRPr="00C60FA7">
        <w:t>:</w:t>
      </w:r>
      <w:r w:rsidR="00552F2A" w:rsidRPr="00C60FA7">
        <w:t xml:space="preserve"> Data </w:t>
      </w:r>
      <w:r w:rsidR="00A23343" w:rsidRPr="00C60FA7">
        <w:t>Analyst</w:t>
      </w:r>
      <w:r w:rsidR="00552F2A" w:rsidRPr="00C60FA7">
        <w:t xml:space="preserve"> N</w:t>
      </w:r>
      <w:r w:rsidR="00A23343" w:rsidRPr="00C60FA7">
        <w:t>a</w:t>
      </w:r>
      <w:r w:rsidR="00552F2A" w:rsidRPr="00C60FA7">
        <w:t>on</w:t>
      </w:r>
      <w:r w:rsidR="00A23343" w:rsidRPr="00C60FA7">
        <w:t>od</w:t>
      </w:r>
      <w:r w:rsidR="00552F2A" w:rsidRPr="00C60FA7">
        <w:t>gree, serta beberapa MOOC dan jurnal lainnya.</w:t>
      </w:r>
    </w:p>
    <w:p w14:paraId="678E7EE2" w14:textId="20ECFA6D" w:rsidR="00CE3EEF" w:rsidRPr="00C60FA7" w:rsidRDefault="00054B0D" w:rsidP="00DD1F81">
      <w:pPr>
        <w:pStyle w:val="ListParagraph"/>
        <w:numPr>
          <w:ilvl w:val="0"/>
          <w:numId w:val="7"/>
        </w:numPr>
        <w:ind w:left="284" w:hanging="284"/>
      </w:pPr>
      <w:r w:rsidRPr="00C60FA7">
        <w:t>Kuesioner</w:t>
      </w:r>
      <w:r w:rsidRPr="00C60FA7">
        <w:rPr>
          <w:rStyle w:val="CommentReference"/>
        </w:rPr>
        <w:commentReference w:id="31"/>
      </w:r>
    </w:p>
    <w:p w14:paraId="121E17ED" w14:textId="00F12EBF" w:rsidR="00CE3EEF" w:rsidRPr="00C60FA7" w:rsidRDefault="000B5F8C" w:rsidP="00664F0A">
      <w:pPr>
        <w:pStyle w:val="ListParagraph"/>
        <w:ind w:left="0" w:firstLine="709"/>
      </w:pPr>
      <w:r w:rsidRPr="00C60FA7">
        <w:t>Kue</w:t>
      </w:r>
      <w:r w:rsidR="00CE3EEF" w:rsidRPr="00C60FA7">
        <w:t xml:space="preserve">sioner dilakukan dengan memberikan beberapa pertanyaan kepada calon responden </w:t>
      </w:r>
      <w:r w:rsidR="009A6408" w:rsidRPr="00C60FA7">
        <w:t xml:space="preserve">dari grup facebook UKM atau </w:t>
      </w:r>
      <w:r w:rsidR="009A6408" w:rsidRPr="00C60FA7">
        <w:rPr>
          <w:i/>
        </w:rPr>
        <w:t>Entrepreneur</w:t>
      </w:r>
      <w:r w:rsidR="009A6408" w:rsidRPr="00C60FA7">
        <w:t xml:space="preserve"> melalui fasilitas google form.</w:t>
      </w:r>
    </w:p>
    <w:p w14:paraId="57C98D2D" w14:textId="76CD4323" w:rsidR="00CE3EEF" w:rsidRPr="00C60FA7" w:rsidRDefault="00054B0D" w:rsidP="00DD1F81">
      <w:pPr>
        <w:pStyle w:val="ListParagraph"/>
        <w:numPr>
          <w:ilvl w:val="0"/>
          <w:numId w:val="7"/>
        </w:numPr>
        <w:ind w:left="284" w:hanging="284"/>
      </w:pPr>
      <w:r w:rsidRPr="00C60FA7">
        <w:t xml:space="preserve">Pencarian </w:t>
      </w:r>
      <w:r w:rsidR="00CE3EEF" w:rsidRPr="00C60FA7">
        <w:t>Dokumen</w:t>
      </w:r>
    </w:p>
    <w:p w14:paraId="2AA18AC5" w14:textId="52B5D667" w:rsidR="00CE3EEF" w:rsidRPr="00C60FA7" w:rsidRDefault="009A6408" w:rsidP="00664F0A">
      <w:pPr>
        <w:pStyle w:val="ListParagraph"/>
        <w:ind w:left="0" w:firstLine="709"/>
      </w:pPr>
      <w:r w:rsidRPr="00C60FA7">
        <w:t xml:space="preserve">Dokumen yang digunakan adalah dokumen yang bersumber dari repositori </w:t>
      </w:r>
      <w:r w:rsidRPr="00C60FA7">
        <w:rPr>
          <w:i/>
        </w:rPr>
        <w:t>open data</w:t>
      </w:r>
      <w:r w:rsidRPr="00C60FA7">
        <w:t xml:space="preserve"> Pemerintah Provinsi DKI Jakarta.</w:t>
      </w:r>
    </w:p>
    <w:p w14:paraId="24EF193E" w14:textId="77777777" w:rsidR="00664F0A" w:rsidRPr="00C60FA7" w:rsidRDefault="00664F0A" w:rsidP="00664F0A"/>
    <w:p w14:paraId="3023DDA0" w14:textId="5018440D" w:rsidR="00DF61B7" w:rsidRPr="00C60FA7" w:rsidRDefault="00DF61B7" w:rsidP="00DD1F81">
      <w:pPr>
        <w:pStyle w:val="Heading2"/>
        <w:numPr>
          <w:ilvl w:val="0"/>
          <w:numId w:val="6"/>
        </w:numPr>
        <w:ind w:left="0" w:firstLine="0"/>
      </w:pPr>
      <w:bookmarkStart w:id="32" w:name="_Toc431443317"/>
      <w:bookmarkStart w:id="33" w:name="_Toc435178496"/>
      <w:r w:rsidRPr="00C60FA7">
        <w:t>Metode Pengembangan Perangkat Lunak</w:t>
      </w:r>
      <w:bookmarkEnd w:id="32"/>
      <w:bookmarkEnd w:id="33"/>
    </w:p>
    <w:p w14:paraId="56777377" w14:textId="079A5187" w:rsidR="00B53522" w:rsidRPr="00C60FA7" w:rsidRDefault="00552F2A" w:rsidP="00664F0A">
      <w:pPr>
        <w:ind w:firstLine="709"/>
      </w:pPr>
      <w:r w:rsidRPr="00C60FA7">
        <w:t xml:space="preserve">Dalam pembangunan perangkat lunak ini, menggunakan </w:t>
      </w:r>
      <w:r w:rsidR="008F615F" w:rsidRPr="00C60FA7">
        <w:t xml:space="preserve">model </w:t>
      </w:r>
      <w:r w:rsidR="008F615F" w:rsidRPr="00C60FA7">
        <w:rPr>
          <w:i/>
        </w:rPr>
        <w:t xml:space="preserve">waterfall </w:t>
      </w:r>
      <w:r w:rsidR="008F615F" w:rsidRPr="00C60FA7">
        <w:t>sebagai tahapan pengembangan perangkat lunak</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r w:rsidR="00B42A21" w:rsidRPr="00C60FA7">
        <w:fldChar w:fldCharType="end"/>
      </w:r>
      <w:r w:rsidR="008F615F" w:rsidRPr="00C60FA7">
        <w:t>. Adapun proses tersebut antara lain:</w:t>
      </w:r>
    </w:p>
    <w:p w14:paraId="44AAF799" w14:textId="2C55A4F3" w:rsidR="008F615F" w:rsidRPr="00C60FA7" w:rsidRDefault="008F615F" w:rsidP="00DD1F81">
      <w:pPr>
        <w:pStyle w:val="ListParagraph"/>
        <w:numPr>
          <w:ilvl w:val="0"/>
          <w:numId w:val="8"/>
        </w:numPr>
      </w:pPr>
      <w:commentRangeStart w:id="34"/>
      <w:r w:rsidRPr="00C60FA7">
        <w:rPr>
          <w:i/>
        </w:rPr>
        <w:t>Requirenent Definition</w:t>
      </w:r>
    </w:p>
    <w:p w14:paraId="305031C5" w14:textId="0CC85DB0" w:rsidR="008F615F" w:rsidRPr="00C60FA7" w:rsidRDefault="008F615F" w:rsidP="00664F0A">
      <w:pPr>
        <w:pStyle w:val="ListParagraph"/>
        <w:ind w:left="0" w:firstLine="709"/>
      </w:pPr>
      <w:r w:rsidRPr="00C60FA7">
        <w:t xml:space="preserve">Tahap </w:t>
      </w:r>
      <w:r w:rsidRPr="00C60FA7">
        <w:rPr>
          <w:i/>
        </w:rPr>
        <w:t>requirement definition</w:t>
      </w:r>
      <w:r w:rsidR="000571B6" w:rsidRPr="00C60FA7">
        <w:t xml:space="preserve"> adalah tahap dimana kebutuhan sistem, konstrain, dan tujuan</w:t>
      </w:r>
      <w:r w:rsidR="009F27AE" w:rsidRPr="00C60FA7">
        <w:t xml:space="preserve"> pembangunan sistem</w:t>
      </w:r>
      <w:r w:rsidR="000571B6" w:rsidRPr="00C60FA7">
        <w:t xml:space="preserve"> didefinisikan dengan detail.</w:t>
      </w:r>
    </w:p>
    <w:p w14:paraId="392A719F" w14:textId="2D503763" w:rsidR="008F615F" w:rsidRPr="00C60FA7" w:rsidRDefault="008F615F" w:rsidP="00DD1F81">
      <w:pPr>
        <w:pStyle w:val="ListParagraph"/>
        <w:numPr>
          <w:ilvl w:val="0"/>
          <w:numId w:val="8"/>
        </w:numPr>
      </w:pPr>
      <w:r w:rsidRPr="00C60FA7">
        <w:rPr>
          <w:i/>
        </w:rPr>
        <w:t>System and Software Design</w:t>
      </w:r>
    </w:p>
    <w:p w14:paraId="56F0B350" w14:textId="7655CD00" w:rsidR="008F615F" w:rsidRPr="00C60FA7" w:rsidRDefault="008F615F" w:rsidP="00664F0A">
      <w:pPr>
        <w:pStyle w:val="ListParagraph"/>
        <w:ind w:left="0" w:firstLine="709"/>
      </w:pPr>
      <w:r w:rsidRPr="00C60FA7">
        <w:t xml:space="preserve">Tahap </w:t>
      </w:r>
      <w:r w:rsidRPr="00C60FA7">
        <w:rPr>
          <w:i/>
        </w:rPr>
        <w:t xml:space="preserve">System and Software Design </w:t>
      </w:r>
      <w:r w:rsidR="00A905F7" w:rsidRPr="00C60FA7">
        <w:t>mer</w:t>
      </w:r>
      <w:r w:rsidR="000571B6" w:rsidRPr="00C60FA7">
        <w:t xml:space="preserve">upakan tahap proses perancangan </w:t>
      </w:r>
      <w:r w:rsidR="009F27AE" w:rsidRPr="00C60FA7">
        <w:t>sistem yang meliputi identifikasi kebutuhan fungsional beserta relasinya.</w:t>
      </w:r>
      <w:r w:rsidR="00A905F7" w:rsidRPr="00C60FA7">
        <w:t xml:space="preserve"> </w:t>
      </w:r>
      <w:r w:rsidR="009F27AE" w:rsidRPr="00C60FA7">
        <w:t xml:space="preserve">Tahap ini dapat dikerjakan </w:t>
      </w:r>
      <w:r w:rsidR="00A905F7" w:rsidRPr="00C60FA7">
        <w:t xml:space="preserve">setelah kebutuhan perangkat keras dan lunak </w:t>
      </w:r>
      <w:r w:rsidR="009F27AE" w:rsidRPr="00C60FA7">
        <w:t>telah terpenuhi.</w:t>
      </w:r>
    </w:p>
    <w:p w14:paraId="6CA5BCFD" w14:textId="65127AC8" w:rsidR="008F615F" w:rsidRPr="00C60FA7" w:rsidRDefault="008F615F" w:rsidP="00DD1F81">
      <w:pPr>
        <w:pStyle w:val="ListParagraph"/>
        <w:numPr>
          <w:ilvl w:val="0"/>
          <w:numId w:val="8"/>
        </w:numPr>
      </w:pPr>
      <w:r w:rsidRPr="00C60FA7">
        <w:rPr>
          <w:i/>
        </w:rPr>
        <w:t>Implementation and Unit Testing</w:t>
      </w:r>
    </w:p>
    <w:p w14:paraId="1F360BD8" w14:textId="32ABDDF6" w:rsidR="008F615F" w:rsidRPr="00C60FA7" w:rsidRDefault="008F615F" w:rsidP="00664F0A">
      <w:pPr>
        <w:pStyle w:val="ListParagraph"/>
        <w:ind w:left="0" w:firstLine="709"/>
      </w:pPr>
      <w:r w:rsidRPr="00C60FA7">
        <w:t xml:space="preserve">Tahap </w:t>
      </w:r>
      <w:r w:rsidRPr="00C60FA7">
        <w:rPr>
          <w:i/>
        </w:rPr>
        <w:t xml:space="preserve">Implementation and Unit testing </w:t>
      </w:r>
      <w:r w:rsidRPr="00C60FA7">
        <w:t>merupakan</w:t>
      </w:r>
      <w:r w:rsidR="00F77B6C" w:rsidRPr="00C60FA7">
        <w:t xml:space="preserve"> tahap </w:t>
      </w:r>
      <w:r w:rsidR="00000E5F" w:rsidRPr="00C60FA7">
        <w:t>dimana</w:t>
      </w:r>
      <w:r w:rsidR="00F77B6C" w:rsidRPr="00C60FA7">
        <w:t xml:space="preserve"> perancangan desain yang telah dibuat</w:t>
      </w:r>
      <w:r w:rsidR="00000E5F" w:rsidRPr="00C60FA7">
        <w:t>, diterjemahkan ke</w:t>
      </w:r>
      <w:r w:rsidR="00EB10C9" w:rsidRPr="00C60FA7">
        <w:t xml:space="preserve"> </w:t>
      </w:r>
      <w:r w:rsidR="00000E5F" w:rsidRPr="00C60FA7">
        <w:t>dalam kode-kode</w:t>
      </w:r>
      <w:r w:rsidR="00F77B6C" w:rsidRPr="00C60FA7">
        <w:t xml:space="preserve"> unit </w:t>
      </w:r>
      <w:r w:rsidR="00F77B6C" w:rsidRPr="00C60FA7">
        <w:lastRenderedPageBreak/>
        <w:t>program</w:t>
      </w:r>
      <w:r w:rsidR="00000E5F" w:rsidRPr="00C60FA7">
        <w:t xml:space="preserve"> menggunakan bahasa pemrograman</w:t>
      </w:r>
      <w:r w:rsidR="00F77B6C" w:rsidRPr="00C60FA7">
        <w:t>.</w:t>
      </w:r>
      <w:r w:rsidR="00000E5F" w:rsidRPr="00C60FA7">
        <w:t xml:space="preserve"> Setelah itu</w:t>
      </w:r>
      <w:r w:rsidR="00F77B6C" w:rsidRPr="00C60FA7">
        <w:t xml:space="preserve"> </w:t>
      </w:r>
      <w:r w:rsidR="00000E5F" w:rsidRPr="00C60FA7">
        <w:t>sistem yang sudah jadi diuji</w:t>
      </w:r>
      <w:r w:rsidR="00F77B6C" w:rsidRPr="00C60FA7">
        <w:t xml:space="preserve"> apakah setiap unit mencapai spesifikasinya.</w:t>
      </w:r>
    </w:p>
    <w:p w14:paraId="7969A601" w14:textId="5F6A3463" w:rsidR="008F615F" w:rsidRPr="00C60FA7" w:rsidRDefault="008F615F" w:rsidP="00DD1F81">
      <w:pPr>
        <w:pStyle w:val="ListParagraph"/>
        <w:numPr>
          <w:ilvl w:val="0"/>
          <w:numId w:val="8"/>
        </w:numPr>
      </w:pPr>
      <w:r w:rsidRPr="00C60FA7">
        <w:rPr>
          <w:i/>
        </w:rPr>
        <w:t>Integration and System Testing</w:t>
      </w:r>
    </w:p>
    <w:p w14:paraId="3D90CB9B" w14:textId="53A25634" w:rsidR="008F615F" w:rsidRPr="00C60FA7" w:rsidRDefault="008F615F" w:rsidP="00664F0A">
      <w:pPr>
        <w:pStyle w:val="ListParagraph"/>
        <w:ind w:left="0" w:firstLine="709"/>
      </w:pPr>
      <w:r w:rsidRPr="00C60FA7">
        <w:t xml:space="preserve">Tahap </w:t>
      </w:r>
      <w:r w:rsidRPr="00C60FA7">
        <w:rPr>
          <w:i/>
        </w:rPr>
        <w:t>integration and system testing</w:t>
      </w:r>
      <w:r w:rsidRPr="00C60FA7">
        <w:t xml:space="preserve"> merupakan </w:t>
      </w:r>
      <w:r w:rsidR="00133B4F" w:rsidRPr="00C60FA7">
        <w:t xml:space="preserve">tahap dimana </w:t>
      </w:r>
      <w:r w:rsidR="00000E5F" w:rsidRPr="00C60FA7">
        <w:t>setiap</w:t>
      </w:r>
      <w:r w:rsidR="00133B4F" w:rsidRPr="00C60FA7">
        <w:t xml:space="preserve"> unit program diintegrasikan dan diperiksa</w:t>
      </w:r>
      <w:r w:rsidR="00000E5F" w:rsidRPr="00C60FA7">
        <w:t xml:space="preserve"> secara keseluruhan</w:t>
      </w:r>
      <w:r w:rsidR="00133B4F" w:rsidRPr="00C60FA7">
        <w:t xml:space="preserve"> untuk memastikan apakah sudah mencapai kebutuhan yang telah ditentukan.</w:t>
      </w:r>
    </w:p>
    <w:p w14:paraId="10FD45C4" w14:textId="30AA441C" w:rsidR="008F615F" w:rsidRPr="00C60FA7" w:rsidRDefault="008F615F" w:rsidP="00DD1F81">
      <w:pPr>
        <w:pStyle w:val="ListParagraph"/>
        <w:numPr>
          <w:ilvl w:val="0"/>
          <w:numId w:val="8"/>
        </w:numPr>
      </w:pPr>
      <w:r w:rsidRPr="00C60FA7">
        <w:rPr>
          <w:i/>
        </w:rPr>
        <w:t>Operation and Maintentance</w:t>
      </w:r>
    </w:p>
    <w:p w14:paraId="08689F0C" w14:textId="1D5A3E20" w:rsidR="008F615F" w:rsidRPr="00C60FA7" w:rsidRDefault="006A2DBE" w:rsidP="00664F0A">
      <w:pPr>
        <w:ind w:firstLine="709"/>
      </w:pPr>
      <w:r w:rsidRPr="00C60FA7">
        <w:t xml:space="preserve">Tahap </w:t>
      </w:r>
      <w:r w:rsidRPr="00C60FA7">
        <w:rPr>
          <w:i/>
        </w:rPr>
        <w:t>operation and maintenance</w:t>
      </w:r>
      <w:r w:rsidR="00133B4F" w:rsidRPr="00C60FA7">
        <w:t xml:space="preserve"> merupakan tahap pemeliharaan berkelanjutan. </w:t>
      </w:r>
      <w:r w:rsidR="00133B4F" w:rsidRPr="00C60FA7">
        <w:rPr>
          <w:i/>
        </w:rPr>
        <w:t>Maintenance</w:t>
      </w:r>
      <w:r w:rsidR="00133B4F" w:rsidRPr="00C60FA7">
        <w:t xml:space="preserve"> meliputi melakukan perbaikan terhadap </w:t>
      </w:r>
      <w:r w:rsidR="00133B4F" w:rsidRPr="00C60FA7">
        <w:rPr>
          <w:i/>
        </w:rPr>
        <w:t xml:space="preserve">bugs-bugs </w:t>
      </w:r>
      <w:r w:rsidR="00133B4F" w:rsidRPr="00C60FA7">
        <w:t>yang ditemukan dikemudia</w:t>
      </w:r>
      <w:r w:rsidR="00511BBD" w:rsidRPr="00C60FA7">
        <w:t>n</w:t>
      </w:r>
      <w:r w:rsidR="00133B4F" w:rsidRPr="00C60FA7">
        <w:t xml:space="preserve"> hari, melakukan pengembangan perangkat lunak, dan menambahkan fung</w:t>
      </w:r>
      <w:r w:rsidR="008433D2" w:rsidRPr="00C60FA7">
        <w:t>s</w:t>
      </w:r>
      <w:r w:rsidR="00133B4F" w:rsidRPr="00C60FA7">
        <w:t>ionalitas baru ketika kebutuhan baru diperlukan.</w:t>
      </w:r>
      <w:commentRangeEnd w:id="34"/>
      <w:r w:rsidR="00054B0D" w:rsidRPr="00C60FA7">
        <w:rPr>
          <w:rStyle w:val="CommentReference"/>
        </w:rPr>
        <w:commentReference w:id="34"/>
      </w:r>
    </w:p>
    <w:p w14:paraId="0A969A42" w14:textId="63AEF47A" w:rsidR="00E526B4" w:rsidRPr="00C60FA7" w:rsidRDefault="000571B6" w:rsidP="00513E4B">
      <w:pPr>
        <w:keepNext/>
        <w:jc w:val="center"/>
      </w:pPr>
      <w:r w:rsidRPr="00C60FA7">
        <w:rPr>
          <w:noProof/>
          <w:lang w:eastAsia="id-ID"/>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8">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587304C3" w:rsidR="006A2DBE" w:rsidRPr="00C60FA7" w:rsidRDefault="00E526B4" w:rsidP="00513E4B">
      <w:pPr>
        <w:pStyle w:val="Caption"/>
      </w:pPr>
      <w:bookmarkStart w:id="35" w:name="_Toc435178878"/>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1</w:t>
      </w:r>
      <w:r w:rsidR="001A61AF" w:rsidRPr="00C60FA7">
        <w:fldChar w:fldCharType="end"/>
      </w:r>
      <w:r w:rsidRPr="00C60FA7">
        <w:t xml:space="preserve"> Model </w:t>
      </w:r>
      <w:r w:rsidRPr="00C60FA7">
        <w:rPr>
          <w:i/>
        </w:rPr>
        <w:t>Waterfall</w:t>
      </w:r>
      <w:r w:rsidR="00B42A21" w:rsidRPr="00C60FA7">
        <w:t xml:space="preserve"> </w:t>
      </w:r>
      <w:r w:rsidR="00B42A21" w:rsidRPr="00C60FA7">
        <w:fldChar w:fldCharType="begin" w:fldLock="1"/>
      </w:r>
      <w:r w:rsidR="00B42A21" w:rsidRPr="00C60FA7">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C60FA7">
        <w:fldChar w:fldCharType="separate"/>
      </w:r>
      <w:r w:rsidR="00B42A21" w:rsidRPr="00C60FA7">
        <w:rPr>
          <w:noProof/>
        </w:rPr>
        <w:t>[6]</w:t>
      </w:r>
      <w:bookmarkEnd w:id="35"/>
      <w:r w:rsidR="00B42A21" w:rsidRPr="00C60FA7">
        <w:fldChar w:fldCharType="end"/>
      </w:r>
    </w:p>
    <w:p w14:paraId="14485049" w14:textId="77777777" w:rsidR="00E526B4" w:rsidRPr="00C60FA7" w:rsidRDefault="00E526B4" w:rsidP="00513E4B">
      <w:pPr>
        <w:jc w:val="center"/>
      </w:pPr>
    </w:p>
    <w:p w14:paraId="0D42F7BE" w14:textId="390D455A" w:rsidR="00FC5108" w:rsidRPr="00C60FA7" w:rsidRDefault="00FC5108" w:rsidP="00DD1F81">
      <w:pPr>
        <w:pStyle w:val="Heading2"/>
        <w:numPr>
          <w:ilvl w:val="0"/>
          <w:numId w:val="2"/>
        </w:numPr>
        <w:ind w:left="567" w:hanging="567"/>
      </w:pPr>
      <w:bookmarkStart w:id="36" w:name="_Toc431443318"/>
      <w:bookmarkStart w:id="37" w:name="_Toc435178497"/>
      <w:r w:rsidRPr="00C60FA7">
        <w:t>Sistematika Penulisan</w:t>
      </w:r>
      <w:bookmarkEnd w:id="36"/>
      <w:bookmarkEnd w:id="37"/>
    </w:p>
    <w:p w14:paraId="60257F68" w14:textId="69345ECE" w:rsidR="00337A07" w:rsidRPr="00C60FA7" w:rsidRDefault="00FF02DF" w:rsidP="00664F0A">
      <w:pPr>
        <w:pStyle w:val="ListParagraph"/>
        <w:ind w:left="0" w:firstLine="709"/>
      </w:pPr>
      <w:r w:rsidRPr="00C60FA7">
        <w:t>Sistematika penulisan yang akan digunakan untuk lapo</w:t>
      </w:r>
      <w:r w:rsidR="002D3C43" w:rsidRPr="00C60FA7">
        <w:t>ran akhir penelitian disusun un</w:t>
      </w:r>
      <w:r w:rsidRPr="00C60FA7">
        <w:t>tuk memberikan gambaran umum tentang penelitian yang dikerjakan. Sistematika penulisan dalam tugas ak</w:t>
      </w:r>
      <w:r w:rsidR="00300881" w:rsidRPr="00C60FA7">
        <w:t>hir ini adalah sebagai berikut:</w:t>
      </w:r>
    </w:p>
    <w:p w14:paraId="6FFEE80B" w14:textId="19F5BB05" w:rsidR="00300881" w:rsidRPr="00C60FA7" w:rsidRDefault="00300881" w:rsidP="00664F0A">
      <w:pPr>
        <w:rPr>
          <w:b/>
        </w:rPr>
      </w:pPr>
      <w:r w:rsidRPr="00C60FA7">
        <w:rPr>
          <w:b/>
        </w:rPr>
        <w:t>BAB 1 PENDAHULUAN</w:t>
      </w:r>
    </w:p>
    <w:p w14:paraId="3D4F7727" w14:textId="5EE1CD3D" w:rsidR="00300881" w:rsidRPr="00C60FA7" w:rsidRDefault="00300881" w:rsidP="00664F0A">
      <w:pPr>
        <w:ind w:firstLine="709"/>
      </w:pPr>
      <w:r w:rsidRPr="00C60FA7">
        <w:t>Bab 1 secara singkat membahas tentang latar belakang permasalah</w:t>
      </w:r>
      <w:r w:rsidR="002D3C43" w:rsidRPr="00C60FA7">
        <w:t>an</w:t>
      </w:r>
      <w:r w:rsidRPr="00C60FA7">
        <w:t>, merumuskan inti permasalahan, mencari solusi atas masalah yang muncul, melakukan identifikasi masalah te</w:t>
      </w:r>
      <w:r w:rsidR="002D3C43" w:rsidRPr="00C60FA7">
        <w:t>r</w:t>
      </w:r>
      <w:r w:rsidRPr="00C60FA7">
        <w:t xml:space="preserve">sebut, menentukan maksud dan tujuan, </w:t>
      </w:r>
      <w:r w:rsidRPr="00C60FA7">
        <w:lastRenderedPageBreak/>
        <w:t>kegunaan penelitian, pembatasan masalah, metode penelitian, dan sistematika penulisan.</w:t>
      </w:r>
    </w:p>
    <w:p w14:paraId="03148177" w14:textId="53E10013" w:rsidR="00300881" w:rsidRPr="00C60FA7" w:rsidRDefault="00300881" w:rsidP="00664F0A">
      <w:pPr>
        <w:rPr>
          <w:b/>
        </w:rPr>
      </w:pPr>
      <w:r w:rsidRPr="00C60FA7">
        <w:rPr>
          <w:b/>
        </w:rPr>
        <w:t>BAB 2 LANDASAN TEORI</w:t>
      </w:r>
    </w:p>
    <w:p w14:paraId="0692DC44" w14:textId="14387C9A" w:rsidR="00300881" w:rsidRPr="00C60FA7" w:rsidRDefault="00300881" w:rsidP="00664F0A">
      <w:pPr>
        <w:ind w:firstLine="709"/>
      </w:pPr>
      <w:r w:rsidRPr="00C60FA7">
        <w:t>Bab 2 menguraikan bahan-bahan kajian, konsep dasar, dan teori dari para ahli yang berkaitan dengan penelitian. Meninjau permasalahan dan hal-hal yang berguna dari penelitian-penelitian dan sintesis serupa yang per</w:t>
      </w:r>
      <w:r w:rsidR="0067106F" w:rsidRPr="00C60FA7">
        <w:t>nah dikerjakan sebelumnya dan menggunakannya sebagai acuan pemecahan masalah pada penelitian ini.</w:t>
      </w:r>
    </w:p>
    <w:p w14:paraId="79CCA8D9" w14:textId="4CF690A3" w:rsidR="00300881" w:rsidRPr="00C60FA7" w:rsidRDefault="00300881" w:rsidP="00664F0A">
      <w:pPr>
        <w:rPr>
          <w:b/>
        </w:rPr>
      </w:pPr>
      <w:r w:rsidRPr="00C60FA7">
        <w:rPr>
          <w:b/>
        </w:rPr>
        <w:t>BAB 3 ANALISIS DAN PERANCANGAN SISTEM</w:t>
      </w:r>
    </w:p>
    <w:p w14:paraId="5610D43F" w14:textId="73645694" w:rsidR="0067106F" w:rsidRPr="00C60FA7" w:rsidRDefault="0067106F" w:rsidP="00664F0A">
      <w:pPr>
        <w:ind w:firstLine="709"/>
      </w:pPr>
      <w:r w:rsidRPr="00C60FA7">
        <w:t>Bab 3 menguraikan hasil analisis dari objek penelitian untuk mengetahui hal atau masalah apa yang timbul dan mencoba memecahkan masalah tersebut dengan mengaplikasikan perangkat-perangkat dan pemodelan yang digunakan.</w:t>
      </w:r>
    </w:p>
    <w:p w14:paraId="3B7685C4" w14:textId="64BA74E3" w:rsidR="00300881" w:rsidRPr="00C60FA7" w:rsidRDefault="00300881" w:rsidP="00664F0A">
      <w:pPr>
        <w:rPr>
          <w:b/>
        </w:rPr>
      </w:pPr>
      <w:r w:rsidRPr="00C60FA7">
        <w:rPr>
          <w:b/>
        </w:rPr>
        <w:t>BAB 4 IMPLEMENTASI DAN PENGUJIAN SISTEM</w:t>
      </w:r>
    </w:p>
    <w:p w14:paraId="358A9F01" w14:textId="2A7FAD67" w:rsidR="0067106F" w:rsidRPr="00C60FA7" w:rsidRDefault="0067106F" w:rsidP="00664F0A">
      <w:pPr>
        <w:ind w:firstLine="709"/>
      </w:pPr>
      <w:r w:rsidRPr="00C60FA7">
        <w:t>Bab 4 menguraikan tentang perancangan solusi beserta implementasinya dari masalah-masalah yang telah dianalisis. Pada bagian ini juga akan ditentukan bagaimana s</w:t>
      </w:r>
      <w:r w:rsidR="00CF4CEA" w:rsidRPr="00C60FA7">
        <w:t>i</w:t>
      </w:r>
      <w:r w:rsidRPr="00C60FA7">
        <w:t>stem dirancang, dibangun, diuji dan disesuaikan dengan hasil penelitian.</w:t>
      </w:r>
    </w:p>
    <w:p w14:paraId="2A178E4A" w14:textId="602317A8" w:rsidR="00300881" w:rsidRPr="00C60FA7" w:rsidRDefault="00300881" w:rsidP="00664F0A">
      <w:pPr>
        <w:rPr>
          <w:b/>
        </w:rPr>
      </w:pPr>
      <w:r w:rsidRPr="00C60FA7">
        <w:rPr>
          <w:b/>
        </w:rPr>
        <w:t>BAB 5 KESIMPULAN DAN SARAN</w:t>
      </w:r>
    </w:p>
    <w:p w14:paraId="2391D327" w14:textId="07526B13" w:rsidR="003F4809" w:rsidRPr="00C60FA7" w:rsidRDefault="0067106F" w:rsidP="008433D2">
      <w:pPr>
        <w:ind w:firstLine="709"/>
        <w:sectPr w:rsidR="003F4809" w:rsidRPr="00C60FA7" w:rsidSect="001E2346">
          <w:headerReference w:type="default" r:id="rId19"/>
          <w:footerReference w:type="default" r:id="rId20"/>
          <w:headerReference w:type="first" r:id="rId21"/>
          <w:footerReference w:type="first" r:id="rId22"/>
          <w:pgSz w:w="11907" w:h="16840" w:code="9"/>
          <w:pgMar w:top="2268" w:right="1701" w:bottom="1701" w:left="2268" w:header="720" w:footer="720" w:gutter="0"/>
          <w:pgNumType w:start="1"/>
          <w:cols w:space="720"/>
          <w:titlePg/>
          <w:docGrid w:linePitch="360"/>
        </w:sectPr>
      </w:pPr>
      <w:r w:rsidRPr="00C60FA7">
        <w:t>Bab 5 menguraikan tentang kesimpulan dari hasil penelitian beserta saran untuk pengembangan selanjutnya.</w:t>
      </w:r>
    </w:p>
    <w:p w14:paraId="08A3195C" w14:textId="47B215EB" w:rsidR="0067106F" w:rsidRPr="00C60FA7" w:rsidRDefault="00A25964" w:rsidP="00DD1F81">
      <w:pPr>
        <w:pStyle w:val="Heading1"/>
        <w:numPr>
          <w:ilvl w:val="0"/>
          <w:numId w:val="9"/>
        </w:numPr>
        <w:ind w:left="0" w:firstLine="284"/>
      </w:pPr>
      <w:commentRangeStart w:id="38"/>
      <w:r w:rsidRPr="00C60FA7">
        <w:lastRenderedPageBreak/>
        <w:br/>
      </w:r>
      <w:bookmarkStart w:id="39" w:name="_Toc431443319"/>
      <w:bookmarkStart w:id="40" w:name="_Toc435178498"/>
      <w:r w:rsidRPr="00C60FA7">
        <w:t>LANDASAN TEORI</w:t>
      </w:r>
      <w:bookmarkEnd w:id="39"/>
      <w:commentRangeEnd w:id="38"/>
      <w:r w:rsidR="00054B0D" w:rsidRPr="00C60FA7">
        <w:rPr>
          <w:rStyle w:val="CommentReference"/>
          <w:rFonts w:eastAsiaTheme="minorHAnsi" w:cstheme="minorBidi"/>
          <w:b w:val="0"/>
          <w:bCs w:val="0"/>
          <w:color w:val="auto"/>
        </w:rPr>
        <w:commentReference w:id="38"/>
      </w:r>
      <w:bookmarkEnd w:id="40"/>
    </w:p>
    <w:p w14:paraId="707241F2" w14:textId="77777777" w:rsidR="00A25964" w:rsidRPr="00C60FA7" w:rsidRDefault="00A25964" w:rsidP="00513E4B">
      <w:pPr>
        <w:jc w:val="center"/>
      </w:pPr>
    </w:p>
    <w:p w14:paraId="5C5918C7" w14:textId="5015267D" w:rsidR="003E059B" w:rsidRPr="00C60FA7" w:rsidRDefault="0009520F" w:rsidP="00DD1F81">
      <w:pPr>
        <w:pStyle w:val="Heading2"/>
        <w:numPr>
          <w:ilvl w:val="1"/>
          <w:numId w:val="10"/>
        </w:numPr>
        <w:ind w:left="567"/>
      </w:pPr>
      <w:bookmarkStart w:id="41" w:name="_Toc435178499"/>
      <w:bookmarkStart w:id="42" w:name="_Toc431443320"/>
      <w:r w:rsidRPr="00C60FA7">
        <w:t>Konsep Data</w:t>
      </w:r>
      <w:bookmarkEnd w:id="41"/>
    </w:p>
    <w:p w14:paraId="22CC1A64" w14:textId="77777777" w:rsidR="0009520F" w:rsidRPr="00C60FA7" w:rsidRDefault="0009520F" w:rsidP="00DD1F81">
      <w:pPr>
        <w:pStyle w:val="Heading3"/>
        <w:numPr>
          <w:ilvl w:val="0"/>
          <w:numId w:val="15"/>
        </w:numPr>
        <w:ind w:hanging="720"/>
      </w:pPr>
      <w:bookmarkStart w:id="43" w:name="_Toc435178500"/>
      <w:r w:rsidRPr="00C60FA7">
        <w:t>Data</w:t>
      </w:r>
      <w:bookmarkEnd w:id="43"/>
    </w:p>
    <w:p w14:paraId="20FC2C2A" w14:textId="611AE3B9" w:rsidR="008D39F4" w:rsidRPr="00C60FA7" w:rsidRDefault="008D39F4" w:rsidP="008D39F4">
      <w:pPr>
        <w:ind w:firstLine="720"/>
      </w:pPr>
      <w:r w:rsidRPr="00C60FA7">
        <w:t xml:space="preserve">Menurut kamus internasional Cambridge data adalah kumpulan dari fakta-fakta yang berupa angka yang digunakan untuk membantu pengambilan keputusan. Menurut </w:t>
      </w:r>
      <w:r w:rsidR="00BD7B7C" w:rsidRPr="00C60FA7">
        <w:t xml:space="preserve">Joseph M. Firestone dalam buku </w:t>
      </w:r>
      <w:r w:rsidR="00BD7B7C" w:rsidRPr="00C60FA7">
        <w:rPr>
          <w:i/>
        </w:rPr>
        <w:t>“Enterprise Information Portals and Knowladge Management”</w:t>
      </w:r>
      <w:r w:rsidR="00BD7B7C" w:rsidRPr="00C60FA7">
        <w:t xml:space="preserve"> data adalah kumpulan dari datum, yang mana datum adalah nilai observasi yang bisa diukur atau dihitung.  </w:t>
      </w:r>
      <w:r w:rsidR="009F173C" w:rsidRPr="00C60FA7">
        <w:t>Kesimpulannya, data merupakan fakta-fakta dari fenomena yang sudah ada.</w:t>
      </w:r>
    </w:p>
    <w:p w14:paraId="4D84220B" w14:textId="77777777" w:rsidR="009F173C" w:rsidRPr="00C60FA7" w:rsidRDefault="009F173C" w:rsidP="009F173C"/>
    <w:p w14:paraId="0C0EA6D6" w14:textId="73537A61" w:rsidR="0009520F" w:rsidRPr="00C60FA7" w:rsidRDefault="0009520F" w:rsidP="00DD1F81">
      <w:pPr>
        <w:pStyle w:val="Heading3"/>
        <w:numPr>
          <w:ilvl w:val="0"/>
          <w:numId w:val="15"/>
        </w:numPr>
        <w:ind w:left="284" w:hanging="284"/>
      </w:pPr>
      <w:bookmarkStart w:id="44" w:name="_Toc435178501"/>
      <w:r w:rsidRPr="00C60FA7">
        <w:t>Basis Data</w:t>
      </w:r>
      <w:bookmarkEnd w:id="44"/>
    </w:p>
    <w:p w14:paraId="7A98DC1C" w14:textId="3E7E944E" w:rsidR="00781385" w:rsidRPr="00C60FA7" w:rsidRDefault="00792666" w:rsidP="00781385">
      <w:pPr>
        <w:ind w:firstLine="709"/>
      </w:pPr>
      <w:r w:rsidRPr="00C60FA7">
        <w:t xml:space="preserve">Basis data adalah kumpulan data yang </w:t>
      </w:r>
      <w:r w:rsidR="00044210" w:rsidRPr="00C60FA7">
        <w:t>m</w:t>
      </w:r>
      <w:r w:rsidR="00AD65DE" w:rsidRPr="00C60FA7">
        <w:t>erepresentasikan dunia nyata dide</w:t>
      </w:r>
      <w:r w:rsidR="00044210" w:rsidRPr="00C60FA7">
        <w:t xml:space="preserve">sain dan dibangun dengan tujuan tertentu </w:t>
      </w:r>
      <w:r w:rsidR="00044210" w:rsidRPr="00C60FA7">
        <w:fldChar w:fldCharType="begin" w:fldLock="1"/>
      </w:r>
      <w:r w:rsidR="00503B79" w:rsidRPr="00C60FA7">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00044210" w:rsidRPr="00C60FA7">
        <w:fldChar w:fldCharType="separate"/>
      </w:r>
      <w:r w:rsidR="00044210" w:rsidRPr="00C60FA7">
        <w:rPr>
          <w:noProof/>
        </w:rPr>
        <w:t>[7]</w:t>
      </w:r>
      <w:r w:rsidR="00044210" w:rsidRPr="00C60FA7">
        <w:fldChar w:fldCharType="end"/>
      </w:r>
      <w:r w:rsidR="00781385" w:rsidRPr="00C60FA7">
        <w:t xml:space="preserve">. </w:t>
      </w:r>
      <w:r w:rsidR="00044210" w:rsidRPr="00C60FA7">
        <w:t>Perangkat lunak yang membantu pengguna dalam mengelola dan membuat basis data disebut dengan DBMS (</w:t>
      </w:r>
      <w:r w:rsidR="00044210" w:rsidRPr="00C60FA7">
        <w:rPr>
          <w:i/>
        </w:rPr>
        <w:t>Data Base Managemen</w:t>
      </w:r>
      <w:r w:rsidR="002D3C43" w:rsidRPr="00C60FA7">
        <w:rPr>
          <w:i/>
        </w:rPr>
        <w:t>t</w:t>
      </w:r>
      <w:r w:rsidR="00044210" w:rsidRPr="00C60FA7">
        <w:rPr>
          <w:i/>
        </w:rPr>
        <w:t xml:space="preserve"> System</w:t>
      </w:r>
      <w:r w:rsidR="00044210" w:rsidRPr="00C60FA7">
        <w:t>)</w:t>
      </w:r>
      <w:r w:rsidR="00503B79" w:rsidRPr="00C60FA7">
        <w:t xml:space="preserve"> </w:t>
      </w:r>
      <w:r w:rsidR="00503B79" w:rsidRPr="00C60FA7">
        <w:fldChar w:fldCharType="begin" w:fldLock="1"/>
      </w:r>
      <w:r w:rsidR="00314C1B"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C60FA7">
        <w:fldChar w:fldCharType="separate"/>
      </w:r>
      <w:r w:rsidR="00503B79" w:rsidRPr="00C60FA7">
        <w:rPr>
          <w:noProof/>
        </w:rPr>
        <w:t>[8]</w:t>
      </w:r>
      <w:r w:rsidR="00503B79" w:rsidRPr="00C60FA7">
        <w:fldChar w:fldCharType="end"/>
      </w:r>
      <w:r w:rsidR="00044210" w:rsidRPr="00C60FA7">
        <w:t>.</w:t>
      </w:r>
      <w:r w:rsidR="00AD65DE" w:rsidRPr="00C60FA7">
        <w:t xml:space="preserve"> Tujuan utama dari DBMS adalah menyediakan cara untuk menyimpan dan mengambil informasi dari basis data secara lebih mudah dan efisien.</w:t>
      </w:r>
    </w:p>
    <w:p w14:paraId="1F545477" w14:textId="7288945E" w:rsidR="00781385" w:rsidRPr="00C60FA7" w:rsidRDefault="00781385" w:rsidP="00383181">
      <w:pPr>
        <w:ind w:firstLine="709"/>
      </w:pPr>
      <w:r w:rsidRPr="00C60FA7">
        <w:t xml:space="preserve">Sistem basis data didesain untuk mengelola informasi yang besar </w:t>
      </w:r>
      <w:r w:rsidRPr="00C60FA7">
        <w:fldChar w:fldCharType="begin" w:fldLock="1"/>
      </w:r>
      <w:r w:rsidR="00F03D3F" w:rsidRPr="00C60FA7">
        <w:instrText>ADDIN CSL_CITATION { "citationItems" : [ { "id" : "ITEM-1", "itemData" : { "DOI" : "10.1145/253671.253760", "ISBN" : "9780073523323", "ISSN" : "0072283637 0071122680 9780071122689 9780072283631 0072436905 9780072436907 007120413X 9780071204132", "PMID" : "15915427", "abstract" : "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 "author" : [ { "dropping-particle" : "", "family" : "Silberschatz", "given" : "Abraham", "non-dropping-particle" : "", "parse-names" : false, "suffix" : "" }, { "dropping-particle" : "", "family" : "Korth", "given" : "H.F.", "non-dropping-particle" : "", "parse-names" : false, "suffix" : "" }, { "dropping-particle" : "", "family" : "Sudarshan", "given" : "S.", "non-dropping-particle" : "", "parse-names" : false, "suffix" : "" } ], "container-title" : "Database", "id" : "ITEM-1", "issued" : { "date-parts" : [ [ "2011" ] ] }, "number-of-pages" : "1376", "title" : "Database System Concepts - 6th. ed.", "type" : "book", "volume" : "4" }, "uris" : [ "http://www.mendeley.com/documents/?uuid=1f8069b0-6059-43fd-812e-5e80d5d75c17" ] } ], "mendeley" : { "formattedCitation" : "[9]", "plainTextFormattedCitation" : "[9]", "previouslyFormattedCitation" : "[9]" }, "properties" : { "noteIndex" : 0 }, "schema" : "https://github.com/citation-style-language/schema/raw/master/csl-citation.json" }</w:instrText>
      </w:r>
      <w:r w:rsidRPr="00C60FA7">
        <w:fldChar w:fldCharType="separate"/>
      </w:r>
      <w:r w:rsidRPr="00C60FA7">
        <w:rPr>
          <w:noProof/>
        </w:rPr>
        <w:t>[9]</w:t>
      </w:r>
      <w:r w:rsidRPr="00C60FA7">
        <w:fldChar w:fldCharType="end"/>
      </w:r>
      <w:r w:rsidRPr="00C60FA7">
        <w:t xml:space="preserve">. Pengelolaan data termasuk mendefinisikan struktur informasi penyimpanan dan penyediaan mekanisme untuk melakukan manipulasi informasi. Selain itu, sistem basis data juga harus bisa memastikan bahwa informasi disimpan dengan aman, baik dari </w:t>
      </w:r>
      <w:r w:rsidRPr="00C60FA7">
        <w:rPr>
          <w:i/>
        </w:rPr>
        <w:t>system crash</w:t>
      </w:r>
      <w:r w:rsidRPr="00C60FA7">
        <w:t xml:space="preserve"> atau akses yang tidak diizinkan. Jika data memang dikelola oleh beberapa pengguna, sistem harus menghindari sebi</w:t>
      </w:r>
      <w:r w:rsidR="003918B3" w:rsidRPr="00C60FA7">
        <w:t>sa mungkin hasil yang anomali.</w:t>
      </w:r>
    </w:p>
    <w:p w14:paraId="784A45A6" w14:textId="6C77AAA2" w:rsidR="00794F3C" w:rsidRPr="00C60FA7" w:rsidRDefault="00383181" w:rsidP="00383181">
      <w:pPr>
        <w:ind w:firstLine="709"/>
      </w:pPr>
      <w:r w:rsidRPr="00C60FA7">
        <w:t>Interaksi antara pengguna dan DBMS ditentukan melalui bahasa atau sintak khusus sesuai dengan jenis DBMS yang digunakan. Pada umumnya bahasa DBMS dikelompokan ke dalam dua bentuk, yaitu DDL</w:t>
      </w:r>
      <w:r w:rsidR="003918B3" w:rsidRPr="00C60FA7">
        <w:t xml:space="preserve"> (</w:t>
      </w:r>
      <w:r w:rsidR="00D87C6D" w:rsidRPr="00C60FA7">
        <w:rPr>
          <w:i/>
        </w:rPr>
        <w:t>data-definition language</w:t>
      </w:r>
      <w:r w:rsidR="003918B3" w:rsidRPr="00C60FA7">
        <w:t>)</w:t>
      </w:r>
      <w:r w:rsidRPr="00C60FA7">
        <w:t xml:space="preserve"> dan DML</w:t>
      </w:r>
      <w:r w:rsidR="003918B3" w:rsidRPr="00C60FA7">
        <w:t xml:space="preserve"> (</w:t>
      </w:r>
      <w:r w:rsidR="003918B3" w:rsidRPr="00C60FA7">
        <w:rPr>
          <w:i/>
        </w:rPr>
        <w:t>data-manipulation language</w:t>
      </w:r>
      <w:r w:rsidR="003918B3" w:rsidRPr="00C60FA7">
        <w:t>)</w:t>
      </w:r>
      <w:r w:rsidR="00503B79" w:rsidRPr="00C60FA7">
        <w:t xml:space="preserve"> </w:t>
      </w:r>
      <w:r w:rsidR="00503B79" w:rsidRPr="00C60FA7">
        <w:fldChar w:fldCharType="begin" w:fldLock="1"/>
      </w:r>
      <w:r w:rsidR="00314C1B" w:rsidRPr="00C60FA7">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C60FA7">
        <w:fldChar w:fldCharType="separate"/>
      </w:r>
      <w:r w:rsidR="00503B79" w:rsidRPr="00C60FA7">
        <w:rPr>
          <w:noProof/>
        </w:rPr>
        <w:t>[8]</w:t>
      </w:r>
      <w:r w:rsidR="00503B79" w:rsidRPr="00C60FA7">
        <w:fldChar w:fldCharType="end"/>
      </w:r>
      <w:r w:rsidRPr="00C60FA7">
        <w:t>.</w:t>
      </w:r>
    </w:p>
    <w:p w14:paraId="14C68AA9" w14:textId="2D2A14F2" w:rsidR="00383181" w:rsidRPr="00C60FA7" w:rsidRDefault="00383181" w:rsidP="00DD1F81">
      <w:pPr>
        <w:pStyle w:val="ListParagraph"/>
        <w:numPr>
          <w:ilvl w:val="0"/>
          <w:numId w:val="17"/>
        </w:numPr>
      </w:pPr>
      <w:r w:rsidRPr="00C60FA7">
        <w:t>DDL (</w:t>
      </w:r>
      <w:r w:rsidRPr="00C60FA7">
        <w:rPr>
          <w:i/>
        </w:rPr>
        <w:t>Data Definition Language</w:t>
      </w:r>
      <w:r w:rsidRPr="00C60FA7">
        <w:t>)</w:t>
      </w:r>
    </w:p>
    <w:p w14:paraId="037FC23A" w14:textId="4D13DD29" w:rsidR="00383181" w:rsidRPr="00C60FA7" w:rsidRDefault="00D87C6D" w:rsidP="00383181">
      <w:pPr>
        <w:ind w:firstLine="709"/>
      </w:pPr>
      <w:r w:rsidRPr="00C60FA7">
        <w:lastRenderedPageBreak/>
        <w:t xml:space="preserve">DDL digunakan untuk membuat skema dan memberikan properti tambahan data, dengan kata lain </w:t>
      </w:r>
      <w:r w:rsidR="00383181" w:rsidRPr="00C60FA7">
        <w:t>DDL adalah bahasa untuk membuat tabel, membuat indeks, mengubah tabel, dan menentukan struktur pen</w:t>
      </w:r>
      <w:r w:rsidR="00083F89" w:rsidRPr="00C60FA7">
        <w:t>yimpanan</w:t>
      </w:r>
      <w:r w:rsidR="00383181" w:rsidRPr="00C60FA7">
        <w:t xml:space="preserve"> tabel.</w:t>
      </w:r>
      <w:r w:rsidR="00A83153" w:rsidRPr="00C60FA7">
        <w:t xml:space="preserve"> Keluaran dari perintah DDL adalah kumpulan tabel yang disimpan dalam berkas khusus yang disebut </w:t>
      </w:r>
      <w:r w:rsidR="00A83153" w:rsidRPr="00C60FA7">
        <w:rPr>
          <w:i/>
        </w:rPr>
        <w:t>data dictionary</w:t>
      </w:r>
      <w:r w:rsidR="00A83153" w:rsidRPr="00C60FA7">
        <w:t>.</w:t>
      </w:r>
    </w:p>
    <w:p w14:paraId="213B55DB" w14:textId="47139454" w:rsidR="003918B3" w:rsidRPr="00C60FA7" w:rsidRDefault="00383181" w:rsidP="003918B3">
      <w:pPr>
        <w:pStyle w:val="ListParagraph"/>
        <w:numPr>
          <w:ilvl w:val="0"/>
          <w:numId w:val="17"/>
        </w:numPr>
      </w:pPr>
      <w:r w:rsidRPr="00C60FA7">
        <w:t>DML (</w:t>
      </w:r>
      <w:r w:rsidRPr="00C60FA7">
        <w:rPr>
          <w:i/>
        </w:rPr>
        <w:t>Data Manipulation Language</w:t>
      </w:r>
      <w:r w:rsidRPr="00C60FA7">
        <w:t>)</w:t>
      </w:r>
    </w:p>
    <w:p w14:paraId="4E9E7995" w14:textId="7F073EDF" w:rsidR="00503B79" w:rsidRPr="00C60FA7" w:rsidRDefault="003918B3" w:rsidP="00EA51F4">
      <w:pPr>
        <w:pStyle w:val="ListParagraph"/>
        <w:ind w:left="0" w:firstLine="720"/>
      </w:pPr>
      <w:r w:rsidRPr="00C60FA7">
        <w:t>DML adalah bahasa yang memungkinkan pengguna DBMS mengakses atau melakukan manipulasi data yang diorganisasikan dengan model data yang sesuai.</w:t>
      </w:r>
      <w:r w:rsidR="00EA51F4" w:rsidRPr="00C60FA7">
        <w:t xml:space="preserve"> Tipe akses tersebut yaitu:</w:t>
      </w:r>
    </w:p>
    <w:p w14:paraId="230B0661" w14:textId="28140373" w:rsidR="00EA51F4" w:rsidRPr="00C60FA7" w:rsidRDefault="00EA51F4" w:rsidP="00EA51F4">
      <w:pPr>
        <w:pStyle w:val="ListParagraph"/>
        <w:numPr>
          <w:ilvl w:val="0"/>
          <w:numId w:val="26"/>
        </w:numPr>
      </w:pPr>
      <w:r w:rsidRPr="00C60FA7">
        <w:t>Mengambil (</w:t>
      </w:r>
      <w:r w:rsidRPr="00C60FA7">
        <w:rPr>
          <w:i/>
        </w:rPr>
        <w:t>retrieve</w:t>
      </w:r>
      <w:r w:rsidRPr="00C60FA7">
        <w:t>) informasi dari basis data.</w:t>
      </w:r>
    </w:p>
    <w:p w14:paraId="23A18159" w14:textId="46A0BC5D" w:rsidR="00EA51F4" w:rsidRPr="00C60FA7" w:rsidRDefault="00EA51F4" w:rsidP="00EA51F4">
      <w:pPr>
        <w:pStyle w:val="ListParagraph"/>
        <w:numPr>
          <w:ilvl w:val="0"/>
          <w:numId w:val="26"/>
        </w:numPr>
      </w:pPr>
      <w:r w:rsidRPr="00C60FA7">
        <w:t>Memasukan (</w:t>
      </w:r>
      <w:r w:rsidRPr="00C60FA7">
        <w:rPr>
          <w:i/>
        </w:rPr>
        <w:t>insert</w:t>
      </w:r>
      <w:r w:rsidRPr="00C60FA7">
        <w:t>) informasi baru ke basis data.</w:t>
      </w:r>
    </w:p>
    <w:p w14:paraId="5F6D5079" w14:textId="1F670ECF" w:rsidR="00EA51F4" w:rsidRPr="00C60FA7" w:rsidRDefault="00EA51F4" w:rsidP="00EA51F4">
      <w:pPr>
        <w:pStyle w:val="ListParagraph"/>
        <w:numPr>
          <w:ilvl w:val="0"/>
          <w:numId w:val="26"/>
        </w:numPr>
      </w:pPr>
      <w:r w:rsidRPr="00C60FA7">
        <w:t>Menghapus (</w:t>
      </w:r>
      <w:r w:rsidRPr="00C60FA7">
        <w:rPr>
          <w:i/>
        </w:rPr>
        <w:t>delete</w:t>
      </w:r>
      <w:r w:rsidRPr="00C60FA7">
        <w:t>) infromasi dari basis data.</w:t>
      </w:r>
    </w:p>
    <w:p w14:paraId="5403E779" w14:textId="4FAFD891" w:rsidR="00EA51F4" w:rsidRPr="00C60FA7" w:rsidRDefault="00EA51F4" w:rsidP="00EA51F4">
      <w:pPr>
        <w:pStyle w:val="ListParagraph"/>
        <w:numPr>
          <w:ilvl w:val="0"/>
          <w:numId w:val="26"/>
        </w:numPr>
      </w:pPr>
      <w:r w:rsidRPr="00C60FA7">
        <w:t>Modifikasi (</w:t>
      </w:r>
      <w:r w:rsidRPr="00C60FA7">
        <w:rPr>
          <w:i/>
        </w:rPr>
        <w:t>update</w:t>
      </w:r>
      <w:r w:rsidRPr="00C60FA7">
        <w:t>) informasi yang terdapat dari basis data.</w:t>
      </w:r>
    </w:p>
    <w:p w14:paraId="348E9935" w14:textId="77777777" w:rsidR="00EA51F4" w:rsidRPr="00C60FA7" w:rsidRDefault="00EA51F4" w:rsidP="00EA51F4">
      <w:pPr>
        <w:pStyle w:val="ListParagraph"/>
        <w:ind w:left="0" w:firstLine="720"/>
      </w:pPr>
    </w:p>
    <w:p w14:paraId="1C59003F" w14:textId="611874D7" w:rsidR="003E059B" w:rsidRPr="00C60FA7" w:rsidRDefault="003E059B" w:rsidP="00DD1F81">
      <w:pPr>
        <w:pStyle w:val="Heading2"/>
        <w:numPr>
          <w:ilvl w:val="1"/>
          <w:numId w:val="10"/>
        </w:numPr>
        <w:ind w:left="567"/>
      </w:pPr>
      <w:bookmarkStart w:id="45" w:name="_Toc435178502"/>
      <w:r w:rsidRPr="00C60FA7">
        <w:t>Visualisasi Data</w:t>
      </w:r>
      <w:bookmarkEnd w:id="45"/>
    </w:p>
    <w:p w14:paraId="0AD18BC5" w14:textId="74677D48" w:rsidR="00314C1B" w:rsidRPr="00C60FA7" w:rsidRDefault="007B0E10" w:rsidP="007B0E10">
      <w:pPr>
        <w:ind w:firstLine="709"/>
      </w:pPr>
      <w:r w:rsidRPr="00C60FA7">
        <w:t xml:space="preserve">Data yang sangat banyak, kompleks, dan tidak teratur sangat sulit untuk dimengerti sekilas pandang oleh manusia. Membaca data </w:t>
      </w:r>
      <w:r w:rsidR="00886F2B" w:rsidRPr="00C60FA7">
        <w:t>akan</w:t>
      </w:r>
      <w:r w:rsidRPr="00C60FA7">
        <w:t xml:space="preserve"> menjadi masalah ketika data secara inkremental bertambah atau berubah</w:t>
      </w:r>
      <w:r w:rsidR="00886F2B" w:rsidRPr="00C60FA7">
        <w:t>. Tujuan visualisasi</w:t>
      </w:r>
      <w:r w:rsidR="00314C1B" w:rsidRPr="00C60FA7">
        <w:t xml:space="preserve"> data adalah </w:t>
      </w:r>
      <w:r w:rsidR="00886F2B" w:rsidRPr="00C60FA7">
        <w:t>menunjukan mana hal-hal yang penting</w:t>
      </w:r>
      <w:r w:rsidR="00006AB7" w:rsidRPr="00C60FA7">
        <w:t xml:space="preserve"> secara jelas</w:t>
      </w:r>
      <w:r w:rsidR="00886F2B" w:rsidRPr="00C60FA7">
        <w:t>, melihat pola, dan menunjukan informasi dari berbagai dimensi</w:t>
      </w:r>
      <w:r w:rsidR="00314C1B" w:rsidRPr="00C60FA7">
        <w:t>.</w:t>
      </w:r>
      <w:r w:rsidR="00006AB7" w:rsidRPr="00C60FA7">
        <w:t xml:space="preserve"> Visualisasi yang efektif membantu pengguna dalam melakukan analisis, mempermudah menyimpulkan data, dan membuat data yang kompleks menjadi lebih mudah untuk dimengerti</w:t>
      </w:r>
      <w:r w:rsidR="0064140F" w:rsidRPr="00C60FA7">
        <w:t xml:space="preserve"> </w:t>
      </w:r>
      <w:r w:rsidR="0064140F" w:rsidRPr="00C60FA7">
        <w:fldChar w:fldCharType="begin" w:fldLock="1"/>
      </w:r>
      <w:r w:rsidR="0064140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0064140F" w:rsidRPr="00C60FA7">
        <w:fldChar w:fldCharType="separate"/>
      </w:r>
      <w:r w:rsidR="0064140F" w:rsidRPr="00C60FA7">
        <w:rPr>
          <w:noProof/>
        </w:rPr>
        <w:t>[10]</w:t>
      </w:r>
      <w:r w:rsidR="0064140F" w:rsidRPr="00C60FA7">
        <w:fldChar w:fldCharType="end"/>
      </w:r>
      <w:r w:rsidR="00006AB7" w:rsidRPr="00C60FA7">
        <w:t xml:space="preserve">. </w:t>
      </w:r>
    </w:p>
    <w:p w14:paraId="03EDD29D" w14:textId="5E424310" w:rsidR="00314C1B" w:rsidRPr="00C60FA7" w:rsidRDefault="00314C1B" w:rsidP="007B0E10">
      <w:pPr>
        <w:ind w:firstLine="709"/>
      </w:pPr>
      <w:r w:rsidRPr="00C60FA7">
        <w:t>Visualisasi data tidak semerta-merta me</w:t>
      </w:r>
      <w:r w:rsidR="00AA0FC3" w:rsidRPr="00C60FA7">
        <w:t>ng</w:t>
      </w:r>
      <w:r w:rsidRPr="00C60FA7">
        <w:t>ubah data menjadi grafik visual, visualisasi data memerlukan perencanaan. Setiap jenis data memiliki teknik visuali</w:t>
      </w:r>
      <w:r w:rsidR="00AA0FC3" w:rsidRPr="00C60FA7">
        <w:t>sasi</w:t>
      </w:r>
      <w:r w:rsidRPr="00C60FA7">
        <w:t xml:space="preserve"> berdasarkan kebutuhannya. </w:t>
      </w:r>
      <w:r w:rsidR="00AA0FC3" w:rsidRPr="00C60FA7">
        <w:t>Berdasarkan tingkat</w:t>
      </w:r>
      <w:r w:rsidRPr="00C60FA7">
        <w:t xml:space="preserve"> kompleksitas data, untuk menghasilkan solusi yang berharga </w:t>
      </w:r>
      <w:r w:rsidR="00C027FB" w:rsidRPr="00C60FA7">
        <w:t xml:space="preserve">diperlukan </w:t>
      </w:r>
      <w:r w:rsidR="00BE626B" w:rsidRPr="00C60FA7">
        <w:t xml:space="preserve">dari berbagai </w:t>
      </w:r>
      <w:r w:rsidR="00C027FB" w:rsidRPr="00C60FA7">
        <w:t xml:space="preserve">disiplin ilmu, yaitu: statistika, </w:t>
      </w:r>
      <w:r w:rsidR="00C027FB" w:rsidRPr="00C60FA7">
        <w:rPr>
          <w:i/>
        </w:rPr>
        <w:t>data mining</w:t>
      </w:r>
      <w:r w:rsidR="00C027FB" w:rsidRPr="00C60FA7">
        <w:t xml:space="preserve">, desain grafis, dan visualisasi informasi </w:t>
      </w:r>
      <w:r w:rsidR="00C027FB"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00C027FB" w:rsidRPr="00C60FA7">
        <w:fldChar w:fldCharType="separate"/>
      </w:r>
      <w:r w:rsidR="00781385" w:rsidRPr="00C60FA7">
        <w:rPr>
          <w:noProof/>
        </w:rPr>
        <w:t>[10]</w:t>
      </w:r>
      <w:r w:rsidR="00C027FB" w:rsidRPr="00C60FA7">
        <w:fldChar w:fldCharType="end"/>
      </w:r>
      <w:r w:rsidR="00C027FB" w:rsidRPr="00C60FA7">
        <w:t>.</w:t>
      </w:r>
    </w:p>
    <w:p w14:paraId="39206B27" w14:textId="45B1A52E" w:rsidR="007B0E10" w:rsidRPr="00C60FA7" w:rsidRDefault="007B0E10" w:rsidP="00C027FB"/>
    <w:p w14:paraId="39109BD2" w14:textId="62C1D770" w:rsidR="0009520F" w:rsidRPr="00C60FA7" w:rsidRDefault="0009520F" w:rsidP="00DD1F81">
      <w:pPr>
        <w:pStyle w:val="Heading3"/>
        <w:numPr>
          <w:ilvl w:val="0"/>
          <w:numId w:val="16"/>
        </w:numPr>
        <w:tabs>
          <w:tab w:val="left" w:pos="851"/>
        </w:tabs>
        <w:ind w:left="709" w:hanging="709"/>
      </w:pPr>
      <w:bookmarkStart w:id="46" w:name="_Toc435178503"/>
      <w:r w:rsidRPr="00C60FA7">
        <w:t>Tipe</w:t>
      </w:r>
      <w:r w:rsidR="00E05F27" w:rsidRPr="00C60FA7">
        <w:t>-Tipe</w:t>
      </w:r>
      <w:r w:rsidRPr="00C60FA7">
        <w:t xml:space="preserve"> Visualisasi</w:t>
      </w:r>
      <w:bookmarkEnd w:id="46"/>
    </w:p>
    <w:p w14:paraId="5A9C375E" w14:textId="6CFE868C" w:rsidR="00484F4E" w:rsidRPr="00C60FA7" w:rsidRDefault="004509CD" w:rsidP="00484F4E">
      <w:pPr>
        <w:ind w:firstLine="567"/>
      </w:pPr>
      <w:r w:rsidRPr="00C60FA7">
        <w:t>Tipe visualisasi data dibedakan berdasarkan tujuan yang hendak ingin dicapai.</w:t>
      </w:r>
      <w:r w:rsidR="00484F4E" w:rsidRPr="00C60FA7">
        <w:t xml:space="preserve"> Terdapat tujuh </w:t>
      </w:r>
      <w:r w:rsidR="00173BFF" w:rsidRPr="00C60FA7">
        <w:t>hal yang harus dipenuhi</w:t>
      </w:r>
      <w:r w:rsidR="00F47DE9" w:rsidRPr="00C60FA7">
        <w:t xml:space="preserve"> dalam melakukan </w:t>
      </w:r>
      <w:r w:rsidR="00484F4E" w:rsidRPr="00C60FA7">
        <w:t>abstraksi</w:t>
      </w:r>
      <w:r w:rsidR="00173BFF" w:rsidRPr="00C60FA7">
        <w:t xml:space="preserve"> tingkat </w:t>
      </w:r>
      <w:r w:rsidR="00173BFF" w:rsidRPr="00C60FA7">
        <w:lastRenderedPageBreak/>
        <w:t>tinggi</w:t>
      </w:r>
      <w:r w:rsidR="00BE626B" w:rsidRPr="00C60FA7">
        <w:t xml:space="preserve"> (</w:t>
      </w:r>
      <w:r w:rsidR="00BE626B" w:rsidRPr="00C60FA7">
        <w:rPr>
          <w:i/>
        </w:rPr>
        <w:t>high-level abstraction</w:t>
      </w:r>
      <w:r w:rsidR="00BE626B" w:rsidRPr="00C60FA7">
        <w:t>)</w:t>
      </w:r>
      <w:r w:rsidR="00484F4E" w:rsidRPr="00C60FA7">
        <w:t>,</w:t>
      </w:r>
      <w:r w:rsidRPr="00C60FA7">
        <w:t xml:space="preserve"> semakin banyak hal yang disembunyikan, semakin banyak juga langkah-langkah yang harus dipenuhi, langkah</w:t>
      </w:r>
      <w:r w:rsidR="00F47DE9" w:rsidRPr="00C60FA7">
        <w:t xml:space="preserve"> </w:t>
      </w:r>
      <w:r w:rsidR="00484F4E" w:rsidRPr="00C60FA7">
        <w:t>tersebut yaitu</w:t>
      </w:r>
      <w:r w:rsidR="00F47DE9" w:rsidRPr="00C60FA7">
        <w:t xml:space="preserve"> </w:t>
      </w:r>
      <w:r w:rsidR="00F47DE9" w:rsidRPr="00C60FA7">
        <w:fldChar w:fldCharType="begin" w:fldLock="1"/>
      </w:r>
      <w:r w:rsidR="00F03D3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F47DE9" w:rsidRPr="00C60FA7">
        <w:fldChar w:fldCharType="separate"/>
      </w:r>
      <w:r w:rsidR="00781385" w:rsidRPr="00C60FA7">
        <w:rPr>
          <w:noProof/>
        </w:rPr>
        <w:t>[11]</w:t>
      </w:r>
      <w:r w:rsidR="00F47DE9" w:rsidRPr="00C60FA7">
        <w:fldChar w:fldCharType="end"/>
      </w:r>
      <w:r w:rsidR="00484F4E" w:rsidRPr="00C60FA7">
        <w:t xml:space="preserve">: </w:t>
      </w:r>
    </w:p>
    <w:p w14:paraId="5906D07D" w14:textId="2C28828A" w:rsidR="00F47DE9" w:rsidRPr="00C60FA7" w:rsidRDefault="00484F4E" w:rsidP="00DD1F81">
      <w:pPr>
        <w:pStyle w:val="ListParagraph"/>
        <w:numPr>
          <w:ilvl w:val="0"/>
          <w:numId w:val="18"/>
        </w:numPr>
        <w:rPr>
          <w:i/>
        </w:rPr>
      </w:pPr>
      <w:r w:rsidRPr="00C60FA7">
        <w:rPr>
          <w:i/>
        </w:rPr>
        <w:t>Overview</w:t>
      </w:r>
      <w:r w:rsidR="00F47DE9" w:rsidRPr="00C60FA7">
        <w:t>: Melihat gambaran dari keseluruhan data;</w:t>
      </w:r>
    </w:p>
    <w:p w14:paraId="77475EE6" w14:textId="1FC53EB1" w:rsidR="00484F4E" w:rsidRPr="00C60FA7" w:rsidRDefault="00484F4E" w:rsidP="00DD1F81">
      <w:pPr>
        <w:pStyle w:val="ListParagraph"/>
        <w:numPr>
          <w:ilvl w:val="0"/>
          <w:numId w:val="18"/>
        </w:numPr>
        <w:rPr>
          <w:i/>
        </w:rPr>
      </w:pPr>
      <w:r w:rsidRPr="00C60FA7">
        <w:rPr>
          <w:i/>
        </w:rPr>
        <w:t>Zoom</w:t>
      </w:r>
      <w:r w:rsidR="00F47DE9" w:rsidRPr="00C60FA7">
        <w:t xml:space="preserve">: Memperbesar </w:t>
      </w:r>
      <w:r w:rsidR="00F47DE9" w:rsidRPr="00C60FA7">
        <w:rPr>
          <w:i/>
        </w:rPr>
        <w:t xml:space="preserve">item </w:t>
      </w:r>
      <w:r w:rsidR="00F47DE9" w:rsidRPr="00C60FA7">
        <w:t>yang terlihat menarik.</w:t>
      </w:r>
    </w:p>
    <w:p w14:paraId="35194308" w14:textId="0671C3E6" w:rsidR="00484F4E" w:rsidRPr="00C60FA7" w:rsidRDefault="00484F4E" w:rsidP="00DD1F81">
      <w:pPr>
        <w:pStyle w:val="ListParagraph"/>
        <w:numPr>
          <w:ilvl w:val="0"/>
          <w:numId w:val="18"/>
        </w:numPr>
        <w:rPr>
          <w:i/>
        </w:rPr>
      </w:pPr>
      <w:r w:rsidRPr="00C60FA7">
        <w:rPr>
          <w:i/>
        </w:rPr>
        <w:t>Filter</w:t>
      </w:r>
      <w:r w:rsidR="00F47DE9" w:rsidRPr="00C60FA7">
        <w:t xml:space="preserve">: Melakukan penyaringan terhadap </w:t>
      </w:r>
      <w:r w:rsidR="00F47DE9" w:rsidRPr="00C60FA7">
        <w:rPr>
          <w:i/>
        </w:rPr>
        <w:t>item</w:t>
      </w:r>
      <w:r w:rsidR="00F47DE9" w:rsidRPr="00C60FA7">
        <w:t xml:space="preserve"> yang dirasa kurang menarik.</w:t>
      </w:r>
    </w:p>
    <w:p w14:paraId="6FC5FC13" w14:textId="5DF3D306" w:rsidR="00484F4E" w:rsidRPr="00C60FA7" w:rsidRDefault="00F47DE9" w:rsidP="00DD1F81">
      <w:pPr>
        <w:pStyle w:val="ListParagraph"/>
        <w:numPr>
          <w:ilvl w:val="0"/>
          <w:numId w:val="18"/>
        </w:numPr>
        <w:rPr>
          <w:i/>
        </w:rPr>
      </w:pPr>
      <w:r w:rsidRPr="00C60FA7">
        <w:rPr>
          <w:i/>
        </w:rPr>
        <w:t>Details-on-demand</w:t>
      </w:r>
      <w:r w:rsidRPr="00C60FA7">
        <w:t xml:space="preserve">: Pilih satu </w:t>
      </w:r>
      <w:r w:rsidRPr="00C60FA7">
        <w:rPr>
          <w:i/>
        </w:rPr>
        <w:t>item</w:t>
      </w:r>
      <w:r w:rsidRPr="00C60FA7">
        <w:t xml:space="preserve"> dari grup tertentu dan dapat melihat detail kapan saja.</w:t>
      </w:r>
    </w:p>
    <w:p w14:paraId="30578C8F" w14:textId="71AA0413" w:rsidR="00F47DE9" w:rsidRPr="00C60FA7" w:rsidRDefault="00F47DE9" w:rsidP="00DD1F81">
      <w:pPr>
        <w:pStyle w:val="ListParagraph"/>
        <w:numPr>
          <w:ilvl w:val="0"/>
          <w:numId w:val="18"/>
        </w:numPr>
        <w:rPr>
          <w:i/>
        </w:rPr>
      </w:pPr>
      <w:r w:rsidRPr="00C60FA7">
        <w:rPr>
          <w:i/>
        </w:rPr>
        <w:t>Relate</w:t>
      </w:r>
      <w:r w:rsidRPr="00C60FA7">
        <w:t xml:space="preserve">: Lihat relasi dari setiap </w:t>
      </w:r>
      <w:r w:rsidRPr="00C60FA7">
        <w:rPr>
          <w:i/>
        </w:rPr>
        <w:t>item</w:t>
      </w:r>
      <w:r w:rsidRPr="00C60FA7">
        <w:t>.</w:t>
      </w:r>
    </w:p>
    <w:p w14:paraId="5D5A0126" w14:textId="153FA389" w:rsidR="00F47DE9" w:rsidRPr="00C60FA7" w:rsidRDefault="00F47DE9" w:rsidP="00DD1F81">
      <w:pPr>
        <w:pStyle w:val="ListParagraph"/>
        <w:numPr>
          <w:ilvl w:val="0"/>
          <w:numId w:val="18"/>
        </w:numPr>
      </w:pPr>
      <w:r w:rsidRPr="00C60FA7">
        <w:rPr>
          <w:i/>
        </w:rPr>
        <w:t>History</w:t>
      </w:r>
      <w:r w:rsidRPr="00C60FA7">
        <w:t>: Dapat mengulang kembali atau kembali ke aksi sebelumnya.</w:t>
      </w:r>
    </w:p>
    <w:p w14:paraId="76AAE9B0" w14:textId="201765C3" w:rsidR="00F47DE9" w:rsidRPr="00C60FA7" w:rsidRDefault="00F47DE9" w:rsidP="00DD1F81">
      <w:pPr>
        <w:pStyle w:val="ListParagraph"/>
        <w:numPr>
          <w:ilvl w:val="0"/>
          <w:numId w:val="18"/>
        </w:numPr>
      </w:pPr>
      <w:r w:rsidRPr="00C60FA7">
        <w:rPr>
          <w:i/>
        </w:rPr>
        <w:t>Extract</w:t>
      </w:r>
      <w:r w:rsidRPr="00C60FA7">
        <w:t>: Dapat melakukan ek</w:t>
      </w:r>
      <w:r w:rsidR="006C466E" w:rsidRPr="00C60FA7">
        <w:t>s</w:t>
      </w:r>
      <w:r w:rsidRPr="00C60FA7">
        <w:t>traksi dari parameter yang diberikan.</w:t>
      </w:r>
    </w:p>
    <w:p w14:paraId="0F68467F" w14:textId="6E78511C" w:rsidR="00F47DE9" w:rsidRPr="00C60FA7" w:rsidRDefault="00173BFF" w:rsidP="00173BFF">
      <w:pPr>
        <w:ind w:firstLine="567"/>
      </w:pPr>
      <w:r w:rsidRPr="00C60FA7">
        <w:t>Berdasarkan taksonominya, grafik visual dibedakan menjadi</w:t>
      </w:r>
      <w:r w:rsidR="00EC32EC" w:rsidRPr="00C60FA7">
        <w:t xml:space="preserve"> </w:t>
      </w:r>
      <w:r w:rsidR="00EC32EC" w:rsidRPr="00C60FA7">
        <w:fldChar w:fldCharType="begin" w:fldLock="1"/>
      </w:r>
      <w:r w:rsidR="00F03D3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EC32EC" w:rsidRPr="00C60FA7">
        <w:fldChar w:fldCharType="separate"/>
      </w:r>
      <w:r w:rsidR="00781385" w:rsidRPr="00C60FA7">
        <w:rPr>
          <w:noProof/>
        </w:rPr>
        <w:t>[11]</w:t>
      </w:r>
      <w:r w:rsidR="00EC32EC" w:rsidRPr="00C60FA7">
        <w:fldChar w:fldCharType="end"/>
      </w:r>
      <w:r w:rsidRPr="00C60FA7">
        <w:t>: 1D/Linear; 2D/Planar; 3D/Volumetric; Temporal; Multidimensional; Tree/Hierarchical; dan Network.</w:t>
      </w:r>
    </w:p>
    <w:p w14:paraId="00D2B83A" w14:textId="77777777" w:rsidR="00173BFF" w:rsidRPr="00C60FA7" w:rsidRDefault="00173BFF" w:rsidP="00173BFF"/>
    <w:p w14:paraId="343486C2" w14:textId="77777777" w:rsidR="00173BFF" w:rsidRPr="00C60FA7" w:rsidRDefault="00173BFF" w:rsidP="00DD1F81">
      <w:pPr>
        <w:pStyle w:val="Heading4"/>
        <w:numPr>
          <w:ilvl w:val="3"/>
          <w:numId w:val="5"/>
        </w:numPr>
        <w:ind w:left="851" w:hanging="851"/>
      </w:pPr>
      <w:r w:rsidRPr="00C60FA7">
        <w:t>1D/Linear</w:t>
      </w:r>
    </w:p>
    <w:p w14:paraId="204464D9" w14:textId="61B1E011" w:rsidR="00EC32EC" w:rsidRPr="00C60FA7" w:rsidRDefault="00EC32EC" w:rsidP="00173BFF">
      <w:pPr>
        <w:ind w:firstLine="720"/>
      </w:pPr>
      <w:r w:rsidRPr="00C60FA7">
        <w:t>Grafik 1-dimensi termasuk di dalamnya adalah tipe data tekstual, kode sumber program, dan huruf al</w:t>
      </w:r>
      <w:r w:rsidR="00AA0FC3" w:rsidRPr="00C60FA7">
        <w:t>f</w:t>
      </w:r>
      <w:r w:rsidRPr="00C60FA7">
        <w:t xml:space="preserve">abet. Setiap </w:t>
      </w:r>
      <w:r w:rsidRPr="00C60FA7">
        <w:rPr>
          <w:i/>
        </w:rPr>
        <w:t>item</w:t>
      </w:r>
      <w:r w:rsidRPr="00C60FA7">
        <w:t xml:space="preserve"> yang digambarkan memiliki elemen garis . Contoh dari grafik 1D seperti kode-kode DNA, perbedaan kode sumber, dan lain-lain.</w:t>
      </w:r>
    </w:p>
    <w:p w14:paraId="56FA53B7" w14:textId="7ADD972B" w:rsidR="00173BFF" w:rsidRPr="00C60FA7" w:rsidRDefault="00EC32EC" w:rsidP="00173BFF">
      <w:pPr>
        <w:ind w:firstLine="720"/>
      </w:pPr>
      <w:r w:rsidRPr="00C60FA7">
        <w:t xml:space="preserve">  </w:t>
      </w:r>
    </w:p>
    <w:p w14:paraId="412D38DE" w14:textId="77777777" w:rsidR="00173BFF" w:rsidRPr="00C60FA7" w:rsidRDefault="00173BFF" w:rsidP="00DD1F81">
      <w:pPr>
        <w:pStyle w:val="Heading4"/>
        <w:numPr>
          <w:ilvl w:val="3"/>
          <w:numId w:val="5"/>
        </w:numPr>
        <w:ind w:left="851" w:hanging="851"/>
      </w:pPr>
      <w:r w:rsidRPr="00C60FA7">
        <w:t>2D/Planar</w:t>
      </w:r>
    </w:p>
    <w:p w14:paraId="4D2925DA" w14:textId="54996970" w:rsidR="00EC32EC" w:rsidRPr="00C60FA7" w:rsidRDefault="00EC32EC" w:rsidP="00EC32EC">
      <w:pPr>
        <w:ind w:firstLine="709"/>
      </w:pPr>
      <w:r w:rsidRPr="00C60FA7">
        <w:t xml:space="preserve">Grafik 2-dimensi </w:t>
      </w:r>
      <w:r w:rsidR="00AA0FC3" w:rsidRPr="00C60FA7">
        <w:t>termasu</w:t>
      </w:r>
      <w:r w:rsidRPr="00C60FA7">
        <w:t xml:space="preserve">k di dalamnya peta geografis, denah rancangan, atau </w:t>
      </w:r>
      <w:r w:rsidRPr="00C60FA7">
        <w:rPr>
          <w:i/>
        </w:rPr>
        <w:t>layout</w:t>
      </w:r>
      <w:r w:rsidRPr="00C60FA7">
        <w:t xml:space="preserve"> koran. Setiap </w:t>
      </w:r>
      <w:r w:rsidRPr="00C60FA7">
        <w:rPr>
          <w:i/>
        </w:rPr>
        <w:t>item</w:t>
      </w:r>
      <w:r w:rsidRPr="00C60FA7">
        <w:t xml:space="preserve"> pada grafik 2-dimensi memiliki total area dan</w:t>
      </w:r>
      <w:r w:rsidR="001A61AF" w:rsidRPr="00C60FA7">
        <w:t xml:space="preserve"> atribut (warna, ukuran, dll). </w:t>
      </w:r>
    </w:p>
    <w:p w14:paraId="12B74AA7" w14:textId="77777777" w:rsidR="001A61AF" w:rsidRPr="00C60FA7" w:rsidRDefault="001A61AF" w:rsidP="001A61AF">
      <w:pPr>
        <w:keepNext/>
        <w:jc w:val="center"/>
      </w:pPr>
      <w:r w:rsidRPr="00C60FA7">
        <w:rPr>
          <w:noProof/>
          <w:lang w:eastAsia="id-ID"/>
        </w:rPr>
        <w:lastRenderedPageBreak/>
        <w:drawing>
          <wp:inline distT="0" distB="0" distL="0" distR="0" wp14:anchorId="402978CC" wp14:editId="17072D7A">
            <wp:extent cx="3709555" cy="2443468"/>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spasial.png"/>
                    <pic:cNvPicPr/>
                  </pic:nvPicPr>
                  <pic:blipFill>
                    <a:blip r:embed="rId23">
                      <a:extLst>
                        <a:ext uri="{28A0092B-C50C-407E-A947-70E740481C1C}">
                          <a14:useLocalDpi xmlns:a14="http://schemas.microsoft.com/office/drawing/2010/main" val="0"/>
                        </a:ext>
                      </a:extLst>
                    </a:blip>
                    <a:stretch>
                      <a:fillRect/>
                    </a:stretch>
                  </pic:blipFill>
                  <pic:spPr>
                    <a:xfrm>
                      <a:off x="0" y="0"/>
                      <a:ext cx="3714724" cy="2446873"/>
                    </a:xfrm>
                    <a:prstGeom prst="rect">
                      <a:avLst/>
                    </a:prstGeom>
                  </pic:spPr>
                </pic:pic>
              </a:graphicData>
            </a:graphic>
          </wp:inline>
        </w:drawing>
      </w:r>
    </w:p>
    <w:p w14:paraId="3A25BB90" w14:textId="6B406E06" w:rsidR="001A61AF" w:rsidRPr="00C60FA7" w:rsidRDefault="001A61AF" w:rsidP="001A61AF">
      <w:pPr>
        <w:pStyle w:val="Caption"/>
      </w:pPr>
      <w:bookmarkStart w:id="47" w:name="_Toc435178879"/>
      <w:r w:rsidRPr="00C60FA7">
        <w:t xml:space="preserve">Gambar </w:t>
      </w:r>
      <w:r w:rsidRPr="00C60FA7">
        <w:fldChar w:fldCharType="begin"/>
      </w:r>
      <w:r w:rsidRPr="00C60FA7">
        <w:instrText xml:space="preserve"> STYLEREF 1 \s </w:instrText>
      </w:r>
      <w:r w:rsidRPr="00C60FA7">
        <w:fldChar w:fldCharType="separate"/>
      </w:r>
      <w:r w:rsidR="00772C78" w:rsidRPr="00C60FA7">
        <w:rPr>
          <w:noProof/>
        </w:rPr>
        <w:t>II</w:t>
      </w:r>
      <w:r w:rsidRPr="00C60FA7">
        <w:fldChar w:fldCharType="end"/>
      </w:r>
      <w:r w:rsidRPr="00C60FA7">
        <w:noBreakHyphen/>
      </w:r>
      <w:r w:rsidRPr="00C60FA7">
        <w:fldChar w:fldCharType="begin"/>
      </w:r>
      <w:r w:rsidRPr="00C60FA7">
        <w:instrText xml:space="preserve"> SEQ Gambar \* ARABIC \s 1 </w:instrText>
      </w:r>
      <w:r w:rsidRPr="00C60FA7">
        <w:fldChar w:fldCharType="separate"/>
      </w:r>
      <w:r w:rsidR="00772C78" w:rsidRPr="00C60FA7">
        <w:rPr>
          <w:noProof/>
        </w:rPr>
        <w:t>1</w:t>
      </w:r>
      <w:r w:rsidRPr="00C60FA7">
        <w:fldChar w:fldCharType="end"/>
      </w:r>
      <w:r w:rsidRPr="00C60FA7">
        <w:t xml:space="preserve"> Contoh Grafik Planar/2D </w:t>
      </w:r>
      <w:r w:rsidRPr="00C60FA7">
        <w:fldChar w:fldCharType="begin" w:fldLock="1"/>
      </w:r>
      <w:r w:rsidR="0067349C"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Pr="00C60FA7">
        <w:rPr>
          <w:b w:val="0"/>
          <w:noProof/>
        </w:rPr>
        <w:t>[12]</w:t>
      </w:r>
      <w:bookmarkEnd w:id="47"/>
      <w:r w:rsidRPr="00C60FA7">
        <w:fldChar w:fldCharType="end"/>
      </w:r>
    </w:p>
    <w:p w14:paraId="3EC7858F" w14:textId="77777777" w:rsidR="00EC32EC" w:rsidRPr="00C60FA7" w:rsidRDefault="00EC32EC" w:rsidP="00EC32EC"/>
    <w:p w14:paraId="74ADA4CC" w14:textId="77777777" w:rsidR="00173BFF" w:rsidRPr="00C60FA7" w:rsidRDefault="00173BFF" w:rsidP="00DD1F81">
      <w:pPr>
        <w:pStyle w:val="Heading4"/>
        <w:numPr>
          <w:ilvl w:val="3"/>
          <w:numId w:val="5"/>
        </w:numPr>
        <w:ind w:left="851" w:hanging="851"/>
      </w:pPr>
      <w:r w:rsidRPr="00C60FA7">
        <w:t>3D/Volumetric</w:t>
      </w:r>
    </w:p>
    <w:p w14:paraId="075B8A55" w14:textId="57957A25" w:rsidR="00EC32EC" w:rsidRPr="00C60FA7" w:rsidRDefault="00733B10" w:rsidP="00733B10">
      <w:pPr>
        <w:ind w:firstLine="709"/>
      </w:pPr>
      <w:r w:rsidRPr="00C60FA7">
        <w:t xml:space="preserve">Grafik 3-dimensi adalah visual yang menggambarkan objek nyata, seperti tubuh manusia, bentuk bangunan, dll. Setiap </w:t>
      </w:r>
      <w:r w:rsidRPr="00C60FA7">
        <w:rPr>
          <w:i/>
        </w:rPr>
        <w:t>item</w:t>
      </w:r>
      <w:r w:rsidRPr="00C60FA7">
        <w:t xml:space="preserve"> pada grafik 3-dimensi memiliki volume.</w:t>
      </w:r>
    </w:p>
    <w:p w14:paraId="1C7BCFB6" w14:textId="77777777" w:rsidR="00733B10" w:rsidRPr="00C60FA7" w:rsidRDefault="00733B10" w:rsidP="00733B10">
      <w:pPr>
        <w:ind w:firstLine="709"/>
      </w:pPr>
    </w:p>
    <w:p w14:paraId="646D1D33" w14:textId="77777777" w:rsidR="00173BFF" w:rsidRPr="00C60FA7" w:rsidRDefault="00173BFF" w:rsidP="00DD1F81">
      <w:pPr>
        <w:pStyle w:val="Heading4"/>
        <w:numPr>
          <w:ilvl w:val="3"/>
          <w:numId w:val="5"/>
        </w:numPr>
        <w:ind w:left="851" w:hanging="851"/>
      </w:pPr>
      <w:r w:rsidRPr="00C60FA7">
        <w:t>Temporal</w:t>
      </w:r>
    </w:p>
    <w:p w14:paraId="428AD932" w14:textId="42ACE756" w:rsidR="00733B10" w:rsidRPr="00C60FA7" w:rsidRDefault="00733B10" w:rsidP="00733B10">
      <w:pPr>
        <w:ind w:firstLine="709"/>
      </w:pPr>
      <w:r w:rsidRPr="00C60FA7">
        <w:t>Grafik temporal adalah grafik yang berhubungan dengan waktu (</w:t>
      </w:r>
      <w:r w:rsidRPr="00C60FA7">
        <w:rPr>
          <w:i/>
        </w:rPr>
        <w:t>time lines</w:t>
      </w:r>
      <w:r w:rsidRPr="00C60FA7">
        <w:t xml:space="preserve">). Grafik ini menggambarkan persentasi historikal dari data 1-dimensi. Yang membedakan, grafik temporal memiliki </w:t>
      </w:r>
      <w:r w:rsidRPr="00C60FA7">
        <w:rPr>
          <w:i/>
        </w:rPr>
        <w:t>item</w:t>
      </w:r>
      <w:r w:rsidRPr="00C60FA7">
        <w:t xml:space="preserve"> dengan waktu awal dan waktu akhir, atau periode tertentu. </w:t>
      </w:r>
    </w:p>
    <w:p w14:paraId="5A24EF93" w14:textId="77777777" w:rsidR="00451383" w:rsidRPr="00C60FA7" w:rsidRDefault="00733B10" w:rsidP="00451383">
      <w:pPr>
        <w:keepNext/>
      </w:pPr>
      <w:r w:rsidRPr="00C60FA7">
        <w:rPr>
          <w:noProof/>
          <w:lang w:eastAsia="id-ID"/>
        </w:rPr>
        <w:drawing>
          <wp:inline distT="0" distB="0" distL="0" distR="0" wp14:anchorId="3CA2DF66" wp14:editId="05C2A973">
            <wp:extent cx="5040630" cy="21145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oh-grafik-temporal.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114550"/>
                    </a:xfrm>
                    <a:prstGeom prst="rect">
                      <a:avLst/>
                    </a:prstGeom>
                  </pic:spPr>
                </pic:pic>
              </a:graphicData>
            </a:graphic>
          </wp:inline>
        </w:drawing>
      </w:r>
    </w:p>
    <w:p w14:paraId="256A7BA4" w14:textId="1EFBEB81" w:rsidR="00733B10" w:rsidRPr="00C60FA7" w:rsidRDefault="00451383" w:rsidP="0064140F">
      <w:pPr>
        <w:pStyle w:val="Caption"/>
      </w:pPr>
      <w:bookmarkStart w:id="48" w:name="_Toc435178880"/>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2</w:t>
      </w:r>
      <w:r w:rsidR="001A61AF" w:rsidRPr="00C60FA7">
        <w:fldChar w:fldCharType="end"/>
      </w:r>
      <w:r w:rsidRPr="00C60FA7">
        <w:t xml:space="preserve"> Contoh Grafik Temporal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48"/>
      <w:r w:rsidRPr="00C60FA7">
        <w:fldChar w:fldCharType="end"/>
      </w:r>
    </w:p>
    <w:p w14:paraId="6933E1F6" w14:textId="77777777" w:rsidR="00AE6AA4" w:rsidRPr="00C60FA7" w:rsidRDefault="00AE6AA4" w:rsidP="00AE6AA4"/>
    <w:p w14:paraId="482DE35C" w14:textId="26EC310B" w:rsidR="00173BFF" w:rsidRPr="00C60FA7" w:rsidRDefault="00173BFF" w:rsidP="00DD1F81">
      <w:pPr>
        <w:pStyle w:val="Heading4"/>
        <w:numPr>
          <w:ilvl w:val="3"/>
          <w:numId w:val="5"/>
        </w:numPr>
        <w:ind w:left="851" w:hanging="851"/>
      </w:pPr>
      <w:r w:rsidRPr="00C60FA7">
        <w:t>Multi</w:t>
      </w:r>
      <w:r w:rsidR="00AE6AA4" w:rsidRPr="00C60FA7">
        <w:t>-</w:t>
      </w:r>
      <w:r w:rsidRPr="00C60FA7">
        <w:t>dimensional</w:t>
      </w:r>
    </w:p>
    <w:p w14:paraId="6FA6FAE3" w14:textId="3CA7B3CB" w:rsidR="00AE6AA4" w:rsidRPr="00C60FA7" w:rsidRDefault="00AE6AA4" w:rsidP="00AE6AA4">
      <w:pPr>
        <w:ind w:firstLine="709"/>
      </w:pPr>
      <w:r w:rsidRPr="00C60FA7">
        <w:t xml:space="preserve">Grafik temporal didalamnya termasuk grafik-grafik yang dihasilkan dari manipulasi data dari disiplin ilmu statistika. Antarmuka representasi milti-dimensional adalah grafik 2-dimensi. Grafik multi-dimensi termasuk didalamnya grafik </w:t>
      </w:r>
      <w:r w:rsidRPr="00C60FA7">
        <w:rPr>
          <w:i/>
        </w:rPr>
        <w:t>pie</w:t>
      </w:r>
      <w:r w:rsidRPr="00C60FA7">
        <w:t xml:space="preserve">, histogram, </w:t>
      </w:r>
      <w:r w:rsidRPr="00C60FA7">
        <w:rPr>
          <w:i/>
        </w:rPr>
        <w:t>tag cloud</w:t>
      </w:r>
      <w:r w:rsidRPr="00C60FA7">
        <w:t xml:space="preserve">, </w:t>
      </w:r>
      <w:r w:rsidRPr="00C60FA7">
        <w:rPr>
          <w:i/>
        </w:rPr>
        <w:t>bubble cloud</w:t>
      </w:r>
      <w:r w:rsidRPr="00C60FA7">
        <w:t xml:space="preserve">, bar, </w:t>
      </w:r>
      <w:r w:rsidRPr="00C60FA7">
        <w:rPr>
          <w:i/>
        </w:rPr>
        <w:t>tree-map</w:t>
      </w:r>
      <w:r w:rsidRPr="00C60FA7">
        <w:t xml:space="preserve">, </w:t>
      </w:r>
      <w:r w:rsidRPr="00C60FA7">
        <w:rPr>
          <w:i/>
        </w:rPr>
        <w:t>scatter plot</w:t>
      </w:r>
      <w:r w:rsidRPr="00C60FA7">
        <w:t xml:space="preserve">, </w:t>
      </w:r>
      <w:r w:rsidRPr="00C60FA7">
        <w:rPr>
          <w:i/>
        </w:rPr>
        <w:t>bubble chart, line chart</w:t>
      </w:r>
      <w:r w:rsidRPr="00C60FA7">
        <w:t xml:space="preserve">, </w:t>
      </w:r>
      <w:r w:rsidRPr="00C60FA7">
        <w:rPr>
          <w:i/>
        </w:rPr>
        <w:t>step chart</w:t>
      </w:r>
      <w:r w:rsidRPr="00C60FA7">
        <w:t xml:space="preserve">, </w:t>
      </w:r>
      <w:r w:rsidRPr="00C60FA7">
        <w:rPr>
          <w:i/>
        </w:rPr>
        <w:t>heat-map</w:t>
      </w:r>
      <w:r w:rsidRPr="00C60FA7">
        <w:t xml:space="preserve">, </w:t>
      </w:r>
      <w:r w:rsidRPr="00C60FA7">
        <w:rPr>
          <w:i/>
        </w:rPr>
        <w:t>parallel sets, spider chart</w:t>
      </w:r>
      <w:r w:rsidRPr="00C60FA7">
        <w:t xml:space="preserve">, </w:t>
      </w:r>
      <w:r w:rsidRPr="00C60FA7">
        <w:rPr>
          <w:i/>
        </w:rPr>
        <w:t>box-plot</w:t>
      </w:r>
      <w:r w:rsidRPr="00C60FA7">
        <w:t xml:space="preserve">, </w:t>
      </w:r>
      <w:r w:rsidRPr="00C60FA7">
        <w:rPr>
          <w:i/>
        </w:rPr>
        <w:t>mosaic display</w:t>
      </w:r>
      <w:r w:rsidRPr="00C60FA7">
        <w:t xml:space="preserve">, </w:t>
      </w:r>
      <w:r w:rsidRPr="00C60FA7">
        <w:rPr>
          <w:i/>
        </w:rPr>
        <w:t>waterfall</w:t>
      </w:r>
      <w:r w:rsidRPr="00C60FA7">
        <w:t>, dan tabular.</w:t>
      </w:r>
    </w:p>
    <w:p w14:paraId="2F8709D3" w14:textId="77777777" w:rsidR="00451383" w:rsidRPr="00C60FA7" w:rsidRDefault="00451383" w:rsidP="0064140F">
      <w:pPr>
        <w:keepNext/>
        <w:jc w:val="center"/>
      </w:pPr>
      <w:r w:rsidRPr="00C60FA7">
        <w:rPr>
          <w:noProof/>
          <w:lang w:eastAsia="id-ID"/>
        </w:rPr>
        <w:drawing>
          <wp:inline distT="0" distB="0" distL="0" distR="0" wp14:anchorId="6848DF9A" wp14:editId="47A9B3F7">
            <wp:extent cx="4050030" cy="214287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map.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1639" cy="2143724"/>
                    </a:xfrm>
                    <a:prstGeom prst="rect">
                      <a:avLst/>
                    </a:prstGeom>
                  </pic:spPr>
                </pic:pic>
              </a:graphicData>
            </a:graphic>
          </wp:inline>
        </w:drawing>
      </w:r>
    </w:p>
    <w:p w14:paraId="6A90BF96" w14:textId="5D98DF24" w:rsidR="00451383" w:rsidRPr="00C60FA7" w:rsidRDefault="00451383" w:rsidP="00451383">
      <w:pPr>
        <w:pStyle w:val="Caption"/>
      </w:pPr>
      <w:bookmarkStart w:id="49" w:name="_Toc435178881"/>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3</w:t>
      </w:r>
      <w:r w:rsidR="001A61AF" w:rsidRPr="00C60FA7">
        <w:fldChar w:fldCharType="end"/>
      </w:r>
      <w:r w:rsidRPr="00C60FA7">
        <w:t xml:space="preserve"> Tree-map (Multi-dimensi)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49"/>
      <w:r w:rsidRPr="00C60FA7">
        <w:fldChar w:fldCharType="end"/>
      </w:r>
    </w:p>
    <w:p w14:paraId="06708718" w14:textId="7FF68631" w:rsidR="00AE6AA4" w:rsidRPr="00C60FA7" w:rsidRDefault="00AE6AA4" w:rsidP="00451383">
      <w:r w:rsidRPr="00C60FA7">
        <w:t xml:space="preserve"> </w:t>
      </w:r>
    </w:p>
    <w:p w14:paraId="002A1632" w14:textId="77777777" w:rsidR="00173BFF" w:rsidRPr="00C60FA7" w:rsidRDefault="00173BFF" w:rsidP="00DD1F81">
      <w:pPr>
        <w:pStyle w:val="Heading4"/>
        <w:numPr>
          <w:ilvl w:val="3"/>
          <w:numId w:val="5"/>
        </w:numPr>
        <w:ind w:left="851" w:hanging="851"/>
      </w:pPr>
      <w:r w:rsidRPr="00C60FA7">
        <w:t>Tree/Hierarchical</w:t>
      </w:r>
    </w:p>
    <w:p w14:paraId="3027F900" w14:textId="3591811E" w:rsidR="00451383" w:rsidRPr="00C60FA7" w:rsidRDefault="00451383" w:rsidP="00451383">
      <w:pPr>
        <w:ind w:firstLine="709"/>
      </w:pPr>
      <w:r w:rsidRPr="00C60FA7">
        <w:rPr>
          <w:i/>
        </w:rPr>
        <w:t>Tree</w:t>
      </w:r>
      <w:r w:rsidRPr="00C60FA7">
        <w:t xml:space="preserve"> adalah grafik herarkikal dari item-item yang memiliki hubungan satu dengan lainnya, atau yang memiliki induk (kecuali </w:t>
      </w:r>
      <w:r w:rsidRPr="00C60FA7">
        <w:rPr>
          <w:i/>
        </w:rPr>
        <w:t>root</w:t>
      </w:r>
      <w:r w:rsidRPr="00C60FA7">
        <w:t xml:space="preserve">). Setiap </w:t>
      </w:r>
      <w:r w:rsidRPr="00C60FA7">
        <w:rPr>
          <w:i/>
        </w:rPr>
        <w:t>item</w:t>
      </w:r>
      <w:r w:rsidRPr="00C60FA7">
        <w:t xml:space="preserve"> antara induk dan anak bisa memiliki banyak atribut.</w:t>
      </w:r>
      <w:r w:rsidR="00BA6D54" w:rsidRPr="00C60FA7">
        <w:t xml:space="preserve"> Grafik </w:t>
      </w:r>
      <w:r w:rsidR="00BA6D54" w:rsidRPr="00C60FA7">
        <w:rPr>
          <w:i/>
        </w:rPr>
        <w:t>tree</w:t>
      </w:r>
      <w:r w:rsidR="00BA6D54" w:rsidRPr="00C60FA7">
        <w:t xml:space="preserve"> termasuk didalamnya grafik </w:t>
      </w:r>
      <w:r w:rsidR="00BA6D54" w:rsidRPr="00C60FA7">
        <w:rPr>
          <w:i/>
        </w:rPr>
        <w:t>tree, dendorogram, radial-tree, hyperbolic-tree, tree-map</w:t>
      </w:r>
      <w:r w:rsidR="00BA6D54" w:rsidRPr="00C60FA7">
        <w:t xml:space="preserve">, dan </w:t>
      </w:r>
      <w:r w:rsidR="00BA6D54" w:rsidRPr="00C60FA7">
        <w:rPr>
          <w:i/>
        </w:rPr>
        <w:t>sunburst</w:t>
      </w:r>
      <w:r w:rsidR="00BA6D54" w:rsidRPr="00C60FA7">
        <w:t>.</w:t>
      </w:r>
    </w:p>
    <w:p w14:paraId="5F9C1046" w14:textId="77777777" w:rsidR="00BA6D54" w:rsidRPr="00C60FA7" w:rsidRDefault="00BA6D54" w:rsidP="00BA6D54">
      <w:pPr>
        <w:keepNext/>
        <w:jc w:val="center"/>
      </w:pPr>
      <w:r w:rsidRPr="00C60FA7">
        <w:rPr>
          <w:noProof/>
          <w:lang w:eastAsia="id-ID"/>
        </w:rPr>
        <w:lastRenderedPageBreak/>
        <w:drawing>
          <wp:inline distT="0" distB="0" distL="0" distR="0" wp14:anchorId="5BD518CE" wp14:editId="05F4A85C">
            <wp:extent cx="3600450" cy="3248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al-tree.png"/>
                    <pic:cNvPicPr/>
                  </pic:nvPicPr>
                  <pic:blipFill>
                    <a:blip r:embed="rId26">
                      <a:extLst>
                        <a:ext uri="{28A0092B-C50C-407E-A947-70E740481C1C}">
                          <a14:useLocalDpi xmlns:a14="http://schemas.microsoft.com/office/drawing/2010/main" val="0"/>
                        </a:ext>
                      </a:extLst>
                    </a:blip>
                    <a:stretch>
                      <a:fillRect/>
                    </a:stretch>
                  </pic:blipFill>
                  <pic:spPr>
                    <a:xfrm>
                      <a:off x="0" y="0"/>
                      <a:ext cx="3600450" cy="3248025"/>
                    </a:xfrm>
                    <a:prstGeom prst="rect">
                      <a:avLst/>
                    </a:prstGeom>
                  </pic:spPr>
                </pic:pic>
              </a:graphicData>
            </a:graphic>
          </wp:inline>
        </w:drawing>
      </w:r>
    </w:p>
    <w:p w14:paraId="2A1338E3" w14:textId="7278CEBE" w:rsidR="00BA6D54" w:rsidRPr="00C60FA7" w:rsidRDefault="00BA6D54" w:rsidP="00BA6D54">
      <w:pPr>
        <w:pStyle w:val="Caption"/>
      </w:pPr>
      <w:bookmarkStart w:id="50" w:name="_Toc435178882"/>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4</w:t>
      </w:r>
      <w:r w:rsidR="001A61AF" w:rsidRPr="00C60FA7">
        <w:fldChar w:fldCharType="end"/>
      </w:r>
      <w:r w:rsidRPr="00C60FA7">
        <w:t xml:space="preserve"> Contoh Radial-tree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50"/>
      <w:r w:rsidRPr="00C60FA7">
        <w:fldChar w:fldCharType="end"/>
      </w:r>
    </w:p>
    <w:p w14:paraId="4F1E0E9B" w14:textId="77777777" w:rsidR="00BA6D54" w:rsidRPr="00C60FA7" w:rsidRDefault="00BA6D54" w:rsidP="00BA6D54"/>
    <w:p w14:paraId="43D76EB9" w14:textId="6497454E" w:rsidR="00173BFF" w:rsidRPr="00C60FA7" w:rsidRDefault="00173BFF" w:rsidP="00DD1F81">
      <w:pPr>
        <w:pStyle w:val="Heading4"/>
        <w:numPr>
          <w:ilvl w:val="3"/>
          <w:numId w:val="5"/>
        </w:numPr>
        <w:ind w:left="851" w:hanging="851"/>
      </w:pPr>
      <w:r w:rsidRPr="00C60FA7">
        <w:t>Network</w:t>
      </w:r>
    </w:p>
    <w:p w14:paraId="4F11452A" w14:textId="5D0C22E7" w:rsidR="00173BFF" w:rsidRPr="00C60FA7" w:rsidRDefault="00BA6D54" w:rsidP="00BA6D54">
      <w:pPr>
        <w:ind w:firstLine="709"/>
      </w:pPr>
      <w:r w:rsidRPr="00C60FA7">
        <w:rPr>
          <w:i/>
        </w:rPr>
        <w:t>Network</w:t>
      </w:r>
      <w:r w:rsidRPr="00C60FA7">
        <w:t xml:space="preserve"> adalah grafik relasi yang tidak bisa digambarkan oleh grafik </w:t>
      </w:r>
      <w:r w:rsidRPr="00C60FA7">
        <w:rPr>
          <w:i/>
        </w:rPr>
        <w:t>tree</w:t>
      </w:r>
      <w:r w:rsidRPr="00C60FA7">
        <w:t xml:space="preserve">, </w:t>
      </w:r>
      <w:r w:rsidRPr="00C60FA7">
        <w:rPr>
          <w:i/>
        </w:rPr>
        <w:t xml:space="preserve">network </w:t>
      </w:r>
      <w:r w:rsidRPr="00C60FA7">
        <w:t xml:space="preserve">memvisualisasikan relasi-relasi </w:t>
      </w:r>
      <w:r w:rsidRPr="00C60FA7">
        <w:rPr>
          <w:i/>
        </w:rPr>
        <w:t xml:space="preserve">item </w:t>
      </w:r>
      <w:r w:rsidRPr="00C60FA7">
        <w:t xml:space="preserve">yang banyak (semena-mena). Grafik </w:t>
      </w:r>
      <w:r w:rsidRPr="00C60FA7">
        <w:rPr>
          <w:i/>
        </w:rPr>
        <w:t>network</w:t>
      </w:r>
      <w:r w:rsidRPr="00C60FA7">
        <w:t xml:space="preserve"> termasuk di dalamnya grafik matrix, </w:t>
      </w:r>
      <w:r w:rsidRPr="00C60FA7">
        <w:rPr>
          <w:i/>
        </w:rPr>
        <w:t>node-diagram</w:t>
      </w:r>
      <w:r w:rsidRPr="00C60FA7">
        <w:t xml:space="preserve">, </w:t>
      </w:r>
      <w:r w:rsidRPr="00C60FA7">
        <w:rPr>
          <w:i/>
        </w:rPr>
        <w:t>dependency</w:t>
      </w:r>
      <w:r w:rsidRPr="00C60FA7">
        <w:t xml:space="preserve">, </w:t>
      </w:r>
      <w:r w:rsidRPr="00C60FA7">
        <w:rPr>
          <w:i/>
        </w:rPr>
        <w:t>hive-plot</w:t>
      </w:r>
      <w:r w:rsidRPr="00C60FA7">
        <w:t xml:space="preserve">, </w:t>
      </w:r>
      <w:r w:rsidRPr="00C60FA7">
        <w:rPr>
          <w:i/>
        </w:rPr>
        <w:t>alluvial diagram</w:t>
      </w:r>
      <w:r w:rsidRPr="00C60FA7">
        <w:t xml:space="preserve">, dan </w:t>
      </w:r>
      <w:r w:rsidRPr="00C60FA7">
        <w:rPr>
          <w:i/>
        </w:rPr>
        <w:t>subway</w:t>
      </w:r>
      <w:r w:rsidRPr="00C60FA7">
        <w:t>.</w:t>
      </w:r>
    </w:p>
    <w:p w14:paraId="261C1E0E" w14:textId="77777777" w:rsidR="00D440AF" w:rsidRPr="00C60FA7" w:rsidRDefault="00D440AF" w:rsidP="00D440AF">
      <w:pPr>
        <w:keepNext/>
        <w:ind w:firstLine="709"/>
        <w:jc w:val="center"/>
      </w:pPr>
      <w:r w:rsidRPr="00C60FA7">
        <w:rPr>
          <w:noProof/>
          <w:lang w:eastAsia="id-ID"/>
        </w:rPr>
        <w:drawing>
          <wp:inline distT="0" distB="0" distL="0" distR="0" wp14:anchorId="3A605E21" wp14:editId="371606BD">
            <wp:extent cx="3000375" cy="211342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diagram.png"/>
                    <pic:cNvPicPr/>
                  </pic:nvPicPr>
                  <pic:blipFill>
                    <a:blip r:embed="rId27">
                      <a:extLst>
                        <a:ext uri="{28A0092B-C50C-407E-A947-70E740481C1C}">
                          <a14:useLocalDpi xmlns:a14="http://schemas.microsoft.com/office/drawing/2010/main" val="0"/>
                        </a:ext>
                      </a:extLst>
                    </a:blip>
                    <a:stretch>
                      <a:fillRect/>
                    </a:stretch>
                  </pic:blipFill>
                  <pic:spPr>
                    <a:xfrm>
                      <a:off x="0" y="0"/>
                      <a:ext cx="3013833" cy="2122908"/>
                    </a:xfrm>
                    <a:prstGeom prst="rect">
                      <a:avLst/>
                    </a:prstGeom>
                  </pic:spPr>
                </pic:pic>
              </a:graphicData>
            </a:graphic>
          </wp:inline>
        </w:drawing>
      </w:r>
    </w:p>
    <w:p w14:paraId="1FB9D15C" w14:textId="0FE8CE0A" w:rsidR="00D440AF" w:rsidRPr="00C60FA7" w:rsidRDefault="00D440AF" w:rsidP="00D440AF">
      <w:pPr>
        <w:pStyle w:val="Caption"/>
      </w:pPr>
      <w:bookmarkStart w:id="51" w:name="_Toc435178883"/>
      <w:r w:rsidRPr="00C60FA7">
        <w:t xml:space="preserve">Gambar </w:t>
      </w:r>
      <w:r w:rsidR="001A61AF" w:rsidRPr="00C60FA7">
        <w:fldChar w:fldCharType="begin"/>
      </w:r>
      <w:r w:rsidR="001A61AF" w:rsidRPr="00C60FA7">
        <w:instrText xml:space="preserve"> STYLEREF 1 \s </w:instrText>
      </w:r>
      <w:r w:rsidR="001A61AF" w:rsidRPr="00C60FA7">
        <w:fldChar w:fldCharType="separate"/>
      </w:r>
      <w:r w:rsidR="00772C78" w:rsidRPr="00C60FA7">
        <w:rPr>
          <w:noProof/>
        </w:rPr>
        <w:t>II</w:t>
      </w:r>
      <w:r w:rsidR="001A61AF" w:rsidRPr="00C60FA7">
        <w:fldChar w:fldCharType="end"/>
      </w:r>
      <w:r w:rsidR="001A61AF" w:rsidRPr="00C60FA7">
        <w:noBreakHyphen/>
      </w:r>
      <w:r w:rsidR="001A61AF" w:rsidRPr="00C60FA7">
        <w:fldChar w:fldCharType="begin"/>
      </w:r>
      <w:r w:rsidR="001A61AF" w:rsidRPr="00C60FA7">
        <w:instrText xml:space="preserve"> SEQ Gambar \* ARABIC \s 1 </w:instrText>
      </w:r>
      <w:r w:rsidR="001A61AF" w:rsidRPr="00C60FA7">
        <w:fldChar w:fldCharType="separate"/>
      </w:r>
      <w:r w:rsidR="00772C78" w:rsidRPr="00C60FA7">
        <w:rPr>
          <w:noProof/>
        </w:rPr>
        <w:t>5</w:t>
      </w:r>
      <w:r w:rsidR="001A61AF" w:rsidRPr="00C60FA7">
        <w:fldChar w:fldCharType="end"/>
      </w:r>
      <w:r w:rsidRPr="00C60FA7">
        <w:t xml:space="preserve"> Contoh Node-diagram </w:t>
      </w:r>
      <w:r w:rsidRPr="00C60FA7">
        <w:fldChar w:fldCharType="begin" w:fldLock="1"/>
      </w:r>
      <w:r w:rsidR="00F03D3F" w:rsidRPr="00C60FA7">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2]", "plainTextFormattedCitation" : "[12]", "previouslyFormattedCitation" : "[12]" }, "properties" : { "noteIndex" : 0 }, "schema" : "https://github.com/citation-style-language/schema/raw/master/csl-citation.json" }</w:instrText>
      </w:r>
      <w:r w:rsidRPr="00C60FA7">
        <w:fldChar w:fldCharType="separate"/>
      </w:r>
      <w:r w:rsidR="00781385" w:rsidRPr="00C60FA7">
        <w:rPr>
          <w:b w:val="0"/>
          <w:noProof/>
        </w:rPr>
        <w:t>[12]</w:t>
      </w:r>
      <w:bookmarkEnd w:id="51"/>
      <w:r w:rsidRPr="00C60FA7">
        <w:fldChar w:fldCharType="end"/>
      </w:r>
    </w:p>
    <w:p w14:paraId="549E6EC3" w14:textId="26264B1B" w:rsidR="00BA6D54" w:rsidRPr="00C60FA7" w:rsidRDefault="00BA6D54" w:rsidP="00D440AF">
      <w:pPr>
        <w:ind w:firstLine="709"/>
        <w:jc w:val="center"/>
      </w:pPr>
    </w:p>
    <w:p w14:paraId="3290D3DC" w14:textId="6906D1F5" w:rsidR="0009520F" w:rsidRPr="00C60FA7" w:rsidRDefault="00C027FB" w:rsidP="00DD1F81">
      <w:pPr>
        <w:pStyle w:val="Heading3"/>
        <w:numPr>
          <w:ilvl w:val="0"/>
          <w:numId w:val="16"/>
        </w:numPr>
        <w:ind w:left="709" w:hanging="709"/>
      </w:pPr>
      <w:bookmarkStart w:id="52" w:name="_Toc435178504"/>
      <w:r w:rsidRPr="00C60FA7">
        <w:lastRenderedPageBreak/>
        <w:t>Proses</w:t>
      </w:r>
      <w:r w:rsidR="0009520F" w:rsidRPr="00C60FA7">
        <w:t xml:space="preserve"> Visualisasi Data</w:t>
      </w:r>
      <w:bookmarkEnd w:id="52"/>
    </w:p>
    <w:p w14:paraId="7E533E86" w14:textId="55743D39" w:rsidR="00BE626B" w:rsidRPr="00C60FA7" w:rsidRDefault="00BE626B" w:rsidP="00BE626B">
      <w:pPr>
        <w:ind w:firstLine="709"/>
      </w:pPr>
      <w:r w:rsidRPr="00C60FA7">
        <w:t xml:space="preserve">Visualisasi data sama halnya seperti berkomunikasi, berhasil atau tidaknya komunikasi ditentukan oleh </w:t>
      </w:r>
      <w:r w:rsidR="006C466E" w:rsidRPr="00C60FA7">
        <w:t>bagaimana cara pembicara menyampaikan informasi yang diberikan kepada lawan komunikasi</w:t>
      </w:r>
      <w:r w:rsidRPr="00C60FA7">
        <w:t xml:space="preserve">. Terlalu meluas apa yang dibicarakan juga termasuk hal yang buruk  dalam berkomunikasi. Visualisasi yang </w:t>
      </w:r>
      <w:r w:rsidR="00F03D3F" w:rsidRPr="00C60FA7">
        <w:t>baik</w:t>
      </w:r>
      <w:r w:rsidRPr="00C60FA7">
        <w:t xml:space="preserve"> tentu terfokus, memberikan jawaban yang jelas, dan tidak terlalu detail </w:t>
      </w:r>
      <w:r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Pr="00C60FA7">
        <w:fldChar w:fldCharType="separate"/>
      </w:r>
      <w:r w:rsidR="00781385" w:rsidRPr="00C60FA7">
        <w:rPr>
          <w:noProof/>
        </w:rPr>
        <w:t>[10]</w:t>
      </w:r>
      <w:r w:rsidRPr="00C60FA7">
        <w:fldChar w:fldCharType="end"/>
      </w:r>
      <w:r w:rsidRPr="00C60FA7">
        <w:t>.</w:t>
      </w:r>
      <w:r w:rsidR="00F03D3F" w:rsidRPr="00C60FA7">
        <w:t xml:space="preserve"> Banyak metode dan cara untuk membuat visualisasi yang baik, akan tetapi pada prinsip dasarnya, visualisasi yang bagus memenuhi aspek: </w:t>
      </w:r>
      <w:r w:rsidR="00F03D3F" w:rsidRPr="00C60FA7">
        <w:rPr>
          <w:i/>
        </w:rPr>
        <w:t>overview</w:t>
      </w:r>
      <w:r w:rsidR="00F03D3F" w:rsidRPr="00C60FA7">
        <w:t xml:space="preserve">, </w:t>
      </w:r>
      <w:r w:rsidR="00F03D3F" w:rsidRPr="00C60FA7">
        <w:rPr>
          <w:i/>
        </w:rPr>
        <w:t>zoom</w:t>
      </w:r>
      <w:r w:rsidR="00F03D3F" w:rsidRPr="00C60FA7">
        <w:t xml:space="preserve"> dan </w:t>
      </w:r>
      <w:r w:rsidR="00F03D3F" w:rsidRPr="00C60FA7">
        <w:rPr>
          <w:i/>
        </w:rPr>
        <w:t>filtering</w:t>
      </w:r>
      <w:r w:rsidR="00F03D3F" w:rsidRPr="00C60FA7">
        <w:t xml:space="preserve">, selanjutnya </w:t>
      </w:r>
      <w:r w:rsidR="00F03D3F" w:rsidRPr="00C60FA7">
        <w:rPr>
          <w:i/>
        </w:rPr>
        <w:t xml:space="preserve">details-on-demand </w:t>
      </w:r>
      <w:r w:rsidR="00F03D3F" w:rsidRPr="00C60FA7">
        <w:fldChar w:fldCharType="begin" w:fldLock="1"/>
      </w:r>
      <w:r w:rsidR="0064140F" w:rsidRPr="00C60FA7">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1]", "plainTextFormattedCitation" : "[11]", "previouslyFormattedCitation" : "[11]" }, "properties" : { "noteIndex" : 0 }, "schema" : "https://github.com/citation-style-language/schema/raw/master/csl-citation.json" }</w:instrText>
      </w:r>
      <w:r w:rsidR="00F03D3F" w:rsidRPr="00C60FA7">
        <w:fldChar w:fldCharType="separate"/>
      </w:r>
      <w:r w:rsidR="00F03D3F" w:rsidRPr="00C60FA7">
        <w:rPr>
          <w:noProof/>
        </w:rPr>
        <w:t>[11]</w:t>
      </w:r>
      <w:r w:rsidR="00F03D3F" w:rsidRPr="00C60FA7">
        <w:fldChar w:fldCharType="end"/>
      </w:r>
      <w:r w:rsidR="00F03D3F" w:rsidRPr="00C60FA7">
        <w:t>.</w:t>
      </w:r>
    </w:p>
    <w:p w14:paraId="4AB5678D" w14:textId="5A924007" w:rsidR="00BE626B" w:rsidRPr="00C60FA7" w:rsidRDefault="00BF674D" w:rsidP="00BE626B">
      <w:pPr>
        <w:ind w:firstLine="709"/>
      </w:pPr>
      <w:r w:rsidRPr="00C60FA7">
        <w:t xml:space="preserve">Proses memahami sebuah data dimulai dari beberapa pertanyaan. Selanjutnya tidak semerta-merta dijawab begitu saja, tetapi terdapat langkah-langkah dalam menjawab pertanyaan berdasarkan data. Langkah-langkah tersebut yaitu </w:t>
      </w:r>
      <w:r w:rsidRPr="00C60FA7">
        <w:fldChar w:fldCharType="begin" w:fldLock="1"/>
      </w:r>
      <w:r w:rsidR="00F03D3F" w:rsidRPr="00C60FA7">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10]", "plainTextFormattedCitation" : "[10]", "previouslyFormattedCitation" : "[10]" }, "properties" : { "noteIndex" : 0 }, "schema" : "https://github.com/citation-style-language/schema/raw/master/csl-citation.json" }</w:instrText>
      </w:r>
      <w:r w:rsidRPr="00C60FA7">
        <w:fldChar w:fldCharType="separate"/>
      </w:r>
      <w:r w:rsidR="00781385" w:rsidRPr="00C60FA7">
        <w:rPr>
          <w:noProof/>
        </w:rPr>
        <w:t>[10]</w:t>
      </w:r>
      <w:r w:rsidRPr="00C60FA7">
        <w:fldChar w:fldCharType="end"/>
      </w:r>
      <w:r w:rsidRPr="00C60FA7">
        <w:t>:</w:t>
      </w:r>
    </w:p>
    <w:p w14:paraId="4B7C498D" w14:textId="745FE622" w:rsidR="00BF674D" w:rsidRPr="00C60FA7" w:rsidRDefault="00BF674D" w:rsidP="00DD1F81">
      <w:pPr>
        <w:pStyle w:val="ListParagraph"/>
        <w:numPr>
          <w:ilvl w:val="0"/>
          <w:numId w:val="20"/>
        </w:numPr>
        <w:rPr>
          <w:i/>
        </w:rPr>
      </w:pPr>
      <w:r w:rsidRPr="00C60FA7">
        <w:rPr>
          <w:i/>
        </w:rPr>
        <w:t>Acquire</w:t>
      </w:r>
    </w:p>
    <w:p w14:paraId="61B09114" w14:textId="4CBD8755" w:rsidR="00BF674D" w:rsidRPr="00C60FA7" w:rsidRDefault="00BF674D" w:rsidP="00B473F8">
      <w:pPr>
        <w:pStyle w:val="ListParagraph"/>
        <w:ind w:left="0" w:firstLine="709"/>
      </w:pPr>
      <w:r w:rsidRPr="00C60FA7">
        <w:t xml:space="preserve">Tahap ini adalah tahap dimana data dikumpulkan dari berbagai sumber. </w:t>
      </w:r>
      <w:r w:rsidR="00B473F8" w:rsidRPr="00C60FA7">
        <w:t xml:space="preserve">Tahap ini bisa menjadi sangat rumit (contoh: mengambil data dari berkas log sistem yang besar). Tahap </w:t>
      </w:r>
      <w:r w:rsidR="00B473F8" w:rsidRPr="00C60FA7">
        <w:rPr>
          <w:i/>
        </w:rPr>
        <w:t xml:space="preserve">acquire </w:t>
      </w:r>
      <w:r w:rsidR="00B473F8" w:rsidRPr="00C60FA7">
        <w:t>hanya peduli bagaimana data didapatkan, jika produk akhir akan didistribusikan melalui internet, maka data yang ada harus memiliki struktur yang bisa disimpan dalam suatu server.</w:t>
      </w:r>
    </w:p>
    <w:p w14:paraId="60D91FF3" w14:textId="77777777" w:rsidR="00B473F8" w:rsidRPr="00C60FA7" w:rsidRDefault="00B473F8" w:rsidP="00B473F8"/>
    <w:p w14:paraId="35C57D2D" w14:textId="4AF32D90" w:rsidR="00BF674D" w:rsidRPr="00C60FA7" w:rsidRDefault="00BF674D" w:rsidP="00DD1F81">
      <w:pPr>
        <w:pStyle w:val="ListParagraph"/>
        <w:numPr>
          <w:ilvl w:val="0"/>
          <w:numId w:val="20"/>
        </w:numPr>
        <w:rPr>
          <w:i/>
        </w:rPr>
      </w:pPr>
      <w:r w:rsidRPr="00C60FA7">
        <w:rPr>
          <w:i/>
        </w:rPr>
        <w:t>Parse</w:t>
      </w:r>
    </w:p>
    <w:p w14:paraId="07AEEBDF" w14:textId="230EBBAF" w:rsidR="00BF674D" w:rsidRPr="00C60FA7" w:rsidRDefault="00BF674D" w:rsidP="00B473F8">
      <w:pPr>
        <w:pStyle w:val="ListParagraph"/>
        <w:ind w:left="0" w:firstLine="709"/>
      </w:pPr>
      <w:r w:rsidRPr="00C60FA7">
        <w:t xml:space="preserve">Tahap ini adalah tahap dimana data dekemas ke dalam bentuk atau format data baku dan dikelompokan ke dalam beberapa kategori. </w:t>
      </w:r>
      <w:r w:rsidR="00B473F8" w:rsidRPr="00C60FA7">
        <w:t>Setiap berkas data harus dapat dibaca dan bisa dibedakan dengan data lain.</w:t>
      </w:r>
    </w:p>
    <w:p w14:paraId="3BA4243B" w14:textId="77777777" w:rsidR="00B473F8" w:rsidRPr="00C60FA7" w:rsidRDefault="00B473F8" w:rsidP="00B473F8"/>
    <w:p w14:paraId="142E2FF9" w14:textId="2726FC68" w:rsidR="00BF674D" w:rsidRPr="00C60FA7" w:rsidRDefault="00BF674D" w:rsidP="00DD1F81">
      <w:pPr>
        <w:pStyle w:val="ListParagraph"/>
        <w:numPr>
          <w:ilvl w:val="0"/>
          <w:numId w:val="20"/>
        </w:numPr>
        <w:rPr>
          <w:i/>
        </w:rPr>
      </w:pPr>
      <w:r w:rsidRPr="00C60FA7">
        <w:rPr>
          <w:i/>
        </w:rPr>
        <w:t>Filter</w:t>
      </w:r>
    </w:p>
    <w:p w14:paraId="4976824C" w14:textId="18153F54" w:rsidR="00BF674D" w:rsidRPr="00C60FA7" w:rsidRDefault="00BF674D" w:rsidP="00B473F8">
      <w:pPr>
        <w:pStyle w:val="ListParagraph"/>
        <w:ind w:left="0" w:firstLine="709"/>
      </w:pPr>
      <w:r w:rsidRPr="00C60FA7">
        <w:t>Pada tahap ini beberapa data yang tidak terlalu penting dengan pertanyaan</w:t>
      </w:r>
      <w:r w:rsidR="004F6226" w:rsidRPr="00C60FA7">
        <w:t xml:space="preserve">  yang akan dijawab</w:t>
      </w:r>
      <w:r w:rsidRPr="00C60FA7">
        <w:t xml:space="preserve"> dihilangkan.</w:t>
      </w:r>
      <w:r w:rsidR="004F6226" w:rsidRPr="00C60FA7">
        <w:t xml:space="preserve"> Beberapa data pada berkas, mungkin perlu diterjemahkan ke dalam model matematika atau dilakukan  normalisasi terlebih dahulu.</w:t>
      </w:r>
    </w:p>
    <w:p w14:paraId="5DA1826C" w14:textId="77777777" w:rsidR="004F6226" w:rsidRPr="00C60FA7" w:rsidRDefault="004F6226" w:rsidP="00B473F8">
      <w:pPr>
        <w:pStyle w:val="ListParagraph"/>
        <w:ind w:left="0" w:firstLine="709"/>
      </w:pPr>
    </w:p>
    <w:p w14:paraId="7FCE4481" w14:textId="508F6ADC" w:rsidR="00BF674D" w:rsidRPr="00C60FA7" w:rsidRDefault="00BF674D" w:rsidP="00DD1F81">
      <w:pPr>
        <w:pStyle w:val="ListParagraph"/>
        <w:numPr>
          <w:ilvl w:val="0"/>
          <w:numId w:val="20"/>
        </w:numPr>
        <w:rPr>
          <w:i/>
        </w:rPr>
      </w:pPr>
      <w:r w:rsidRPr="00C60FA7">
        <w:rPr>
          <w:i/>
        </w:rPr>
        <w:lastRenderedPageBreak/>
        <w:t>Mine</w:t>
      </w:r>
    </w:p>
    <w:p w14:paraId="377037E5" w14:textId="6651C7D0" w:rsidR="00BF674D" w:rsidRPr="00C60FA7" w:rsidRDefault="00BF674D" w:rsidP="004F6226">
      <w:pPr>
        <w:pStyle w:val="ListParagraph"/>
        <w:ind w:left="0" w:firstLine="720"/>
      </w:pPr>
      <w:r w:rsidRPr="00C60FA7">
        <w:t xml:space="preserve">Pada tahap ini, data diaplikasikan ke dalam metode disiplin ilmu statistika atau </w:t>
      </w:r>
      <w:r w:rsidRPr="00C60FA7">
        <w:rPr>
          <w:i/>
        </w:rPr>
        <w:t>data mining</w:t>
      </w:r>
      <w:r w:rsidRPr="00C60FA7">
        <w:t xml:space="preserve"> sebagai jalan untuk mencari pola atau dijabarkan  pada konteks matematis.</w:t>
      </w:r>
    </w:p>
    <w:p w14:paraId="5C33723A" w14:textId="77777777" w:rsidR="004F6226" w:rsidRPr="00C60FA7" w:rsidRDefault="004F6226" w:rsidP="004F6226">
      <w:pPr>
        <w:pStyle w:val="ListParagraph"/>
        <w:ind w:left="0" w:firstLine="720"/>
      </w:pPr>
    </w:p>
    <w:p w14:paraId="312E195A" w14:textId="049157D4" w:rsidR="00BF674D" w:rsidRPr="00C60FA7" w:rsidRDefault="00BF674D" w:rsidP="00DD1F81">
      <w:pPr>
        <w:pStyle w:val="ListParagraph"/>
        <w:numPr>
          <w:ilvl w:val="0"/>
          <w:numId w:val="20"/>
        </w:numPr>
        <w:rPr>
          <w:i/>
        </w:rPr>
      </w:pPr>
      <w:r w:rsidRPr="00C60FA7">
        <w:rPr>
          <w:i/>
        </w:rPr>
        <w:t>Represent</w:t>
      </w:r>
    </w:p>
    <w:p w14:paraId="6A6B727E" w14:textId="3946F5F2" w:rsidR="00BF674D" w:rsidRPr="00C60FA7" w:rsidRDefault="00BF674D" w:rsidP="004F6226">
      <w:pPr>
        <w:pStyle w:val="ListParagraph"/>
        <w:ind w:left="0" w:firstLine="720"/>
      </w:pPr>
      <w:r w:rsidRPr="00C60FA7">
        <w:t>Pada tahap ini data di</w:t>
      </w:r>
      <w:r w:rsidR="00C576E2" w:rsidRPr="00C60FA7">
        <w:t>ubah dan disajikan dalam bentuk model visual dasar, sep</w:t>
      </w:r>
      <w:r w:rsidR="00C60FA7">
        <w:rPr>
          <w:lang w:val="en-US"/>
        </w:rPr>
        <w:t>e</w:t>
      </w:r>
      <w:r w:rsidR="00C576E2" w:rsidRPr="00C60FA7">
        <w:t xml:space="preserve">rti bar, </w:t>
      </w:r>
      <w:r w:rsidR="00C576E2" w:rsidRPr="00C60FA7">
        <w:rPr>
          <w:i/>
        </w:rPr>
        <w:t>list</w:t>
      </w:r>
      <w:r w:rsidR="00C576E2" w:rsidRPr="00C60FA7">
        <w:t xml:space="preserve">, atau </w:t>
      </w:r>
      <w:r w:rsidR="00C576E2" w:rsidRPr="00C60FA7">
        <w:rPr>
          <w:i/>
        </w:rPr>
        <w:t>tree</w:t>
      </w:r>
      <w:r w:rsidR="00C576E2" w:rsidRPr="00C60FA7">
        <w:t>.</w:t>
      </w:r>
      <w:r w:rsidR="004F6226" w:rsidRPr="00C60FA7">
        <w:t xml:space="preserve"> Tahap </w:t>
      </w:r>
      <w:r w:rsidR="004F6226" w:rsidRPr="00C60FA7">
        <w:rPr>
          <w:i/>
        </w:rPr>
        <w:t>represent</w:t>
      </w:r>
      <w:r w:rsidR="004F6226" w:rsidRPr="00C60FA7">
        <w:t xml:space="preserve"> menunjukan bentuk dasar data yang akan diambil. Tahap ini adalah tahap yang sangat penting dalam membuat visualisasi data. Pemilihan model visualisasi yang tepat dapat memengaruhi bagaimana nantinya kualitas produk yang akan dihasilkan.</w:t>
      </w:r>
    </w:p>
    <w:p w14:paraId="4104A713" w14:textId="77777777" w:rsidR="004F6226" w:rsidRPr="00C60FA7" w:rsidRDefault="004F6226" w:rsidP="004F6226">
      <w:pPr>
        <w:pStyle w:val="ListParagraph"/>
        <w:ind w:left="0" w:firstLine="720"/>
      </w:pPr>
    </w:p>
    <w:p w14:paraId="0A233ABF" w14:textId="35A0E938" w:rsidR="00BF674D" w:rsidRPr="00C60FA7" w:rsidRDefault="00BF674D" w:rsidP="00DD1F81">
      <w:pPr>
        <w:pStyle w:val="ListParagraph"/>
        <w:numPr>
          <w:ilvl w:val="0"/>
          <w:numId w:val="20"/>
        </w:numPr>
        <w:rPr>
          <w:i/>
        </w:rPr>
      </w:pPr>
      <w:r w:rsidRPr="00C60FA7">
        <w:rPr>
          <w:i/>
        </w:rPr>
        <w:t>Refine</w:t>
      </w:r>
    </w:p>
    <w:p w14:paraId="01A276FA" w14:textId="2FCF7484" w:rsidR="00C576E2" w:rsidRPr="00C60FA7" w:rsidRDefault="00C576E2" w:rsidP="004F6226">
      <w:pPr>
        <w:pStyle w:val="ListParagraph"/>
        <w:ind w:left="0" w:firstLine="709"/>
      </w:pPr>
      <w:r w:rsidRPr="00C60FA7">
        <w:t>Pada tahap ini, model visual dibuat lebih jelas lagi dan lebih menarik.</w:t>
      </w:r>
      <w:r w:rsidR="004F6226" w:rsidRPr="00C60FA7">
        <w:t xml:space="preserve"> Grafik desain lebih banyak berbicara pada tahap ini. Titik-titik</w:t>
      </w:r>
      <w:r w:rsidR="00AE7FCB" w:rsidRPr="00C60FA7">
        <w:t xml:space="preserve"> yang cukup penting pada visual grafik dibandingkan titik lainnya diberikan pembeda agar dapat mudah dibaca.</w:t>
      </w:r>
    </w:p>
    <w:p w14:paraId="49893552" w14:textId="77777777" w:rsidR="00AE7FCB" w:rsidRPr="00C60FA7" w:rsidRDefault="00AE7FCB" w:rsidP="004F6226">
      <w:pPr>
        <w:pStyle w:val="ListParagraph"/>
        <w:ind w:left="0" w:firstLine="709"/>
      </w:pPr>
    </w:p>
    <w:p w14:paraId="6DBE3916" w14:textId="74482C85" w:rsidR="00BF674D" w:rsidRPr="00C60FA7" w:rsidRDefault="00BF674D" w:rsidP="00DD1F81">
      <w:pPr>
        <w:pStyle w:val="ListParagraph"/>
        <w:numPr>
          <w:ilvl w:val="0"/>
          <w:numId w:val="20"/>
        </w:numPr>
        <w:rPr>
          <w:i/>
        </w:rPr>
      </w:pPr>
      <w:r w:rsidRPr="00C60FA7">
        <w:rPr>
          <w:i/>
        </w:rPr>
        <w:t>Interact</w:t>
      </w:r>
    </w:p>
    <w:p w14:paraId="267F14A8" w14:textId="17CA1979" w:rsidR="00BF674D" w:rsidRPr="00C60FA7" w:rsidRDefault="00C576E2" w:rsidP="00AE7FCB">
      <w:pPr>
        <w:pStyle w:val="ListParagraph"/>
        <w:ind w:left="0" w:firstLine="720"/>
      </w:pPr>
      <w:r w:rsidRPr="00C60FA7">
        <w:t xml:space="preserve">Pada tahap </w:t>
      </w:r>
      <w:r w:rsidRPr="00C60FA7">
        <w:rPr>
          <w:i/>
        </w:rPr>
        <w:t>interact</w:t>
      </w:r>
      <w:r w:rsidRPr="00C60FA7">
        <w:t>, metode untuk memanipulasi data ditambahkan, dengan arti bahwa data bisa ditampilkan sesuai kehendak</w:t>
      </w:r>
      <w:r w:rsidR="00AE7FCB" w:rsidRPr="00C60FA7">
        <w:t xml:space="preserve"> pengguna</w:t>
      </w:r>
      <w:r w:rsidRPr="00C60FA7">
        <w:t>.</w:t>
      </w:r>
      <w:r w:rsidR="00AE7FCB" w:rsidRPr="00C60FA7">
        <w:t xml:space="preserve"> Contoh interaksi antara pengguna dan data seperti </w:t>
      </w:r>
      <w:r w:rsidR="00AE7FCB" w:rsidRPr="00C60FA7">
        <w:rPr>
          <w:i/>
        </w:rPr>
        <w:t>zoom-in</w:t>
      </w:r>
      <w:r w:rsidR="00AE7FCB" w:rsidRPr="00C60FA7">
        <w:t xml:space="preserve">, </w:t>
      </w:r>
      <w:r w:rsidR="00AE7FCB" w:rsidRPr="00C60FA7">
        <w:rPr>
          <w:i/>
        </w:rPr>
        <w:t>zoom-out</w:t>
      </w:r>
      <w:r w:rsidR="00AE7FCB" w:rsidRPr="00C60FA7">
        <w:t xml:space="preserve">, merubah rentang data, melakukan </w:t>
      </w:r>
      <w:r w:rsidR="00AE7FCB" w:rsidRPr="00C60FA7">
        <w:rPr>
          <w:i/>
        </w:rPr>
        <w:t>filtering</w:t>
      </w:r>
      <w:r w:rsidR="00AE7FCB" w:rsidRPr="00C60FA7">
        <w:t>, dll.</w:t>
      </w:r>
    </w:p>
    <w:p w14:paraId="43CA6AFF" w14:textId="77777777" w:rsidR="00BF674D" w:rsidRPr="00C60FA7" w:rsidRDefault="00BF674D" w:rsidP="00BF674D"/>
    <w:p w14:paraId="375717CD" w14:textId="62528F9D" w:rsidR="00A24FCF" w:rsidRPr="00C60FA7" w:rsidRDefault="001A61AF" w:rsidP="00DD1F81">
      <w:pPr>
        <w:pStyle w:val="Heading2"/>
        <w:numPr>
          <w:ilvl w:val="1"/>
          <w:numId w:val="10"/>
        </w:numPr>
        <w:ind w:left="567"/>
      </w:pPr>
      <w:bookmarkStart w:id="53" w:name="_Toc435178505"/>
      <w:bookmarkEnd w:id="42"/>
      <w:r w:rsidRPr="00C60FA7">
        <w:t>Statistika Deskriptif</w:t>
      </w:r>
      <w:bookmarkEnd w:id="53"/>
    </w:p>
    <w:p w14:paraId="4FEE3C1D" w14:textId="77777777" w:rsidR="00A17C9A" w:rsidRPr="00C60FA7" w:rsidRDefault="001A61AF" w:rsidP="009248DE">
      <w:pPr>
        <w:ind w:firstLine="709"/>
      </w:pPr>
      <w:r w:rsidRPr="00C60FA7">
        <w:t>Statistika deskriptif (</w:t>
      </w:r>
      <w:r w:rsidRPr="00C60FA7">
        <w:rPr>
          <w:i/>
        </w:rPr>
        <w:t>descriptive statistics</w:t>
      </w:r>
      <w:r w:rsidRPr="00C60FA7">
        <w:t>)</w:t>
      </w:r>
      <w:r w:rsidR="00815B9F" w:rsidRPr="00C60FA7">
        <w:t xml:space="preserve"> adalah suatu metode untuk mengorganisasikan dan melihat gambaran umum dari pengukuran sampel dan populasi. </w:t>
      </w:r>
      <w:r w:rsidRPr="00C60FA7">
        <w:t>Statistika deskriptif</w:t>
      </w:r>
      <w:r w:rsidR="00815B9F" w:rsidRPr="00C60FA7">
        <w:rPr>
          <w:i/>
        </w:rPr>
        <w:t xml:space="preserve"> </w:t>
      </w:r>
      <w:r w:rsidR="00815B9F" w:rsidRPr="00C60FA7">
        <w:t>seperti namanya biasa dipakai untuk membaca data, seringkali digunakan pada sebuah sampel populasi karena sulitnya untuk mendapatkan seluruh data populasi</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815B9F" w:rsidRPr="00C60FA7">
        <w:t>.</w:t>
      </w:r>
      <w:r w:rsidR="0090412A" w:rsidRPr="00C60FA7">
        <w:t xml:space="preserve"> </w:t>
      </w:r>
      <w:r w:rsidR="00A17C9A" w:rsidRPr="00C60FA7">
        <w:t xml:space="preserve">Bila perhitungan diperoleh dari sampel </w:t>
      </w:r>
      <w:r w:rsidR="00A17C9A" w:rsidRPr="00C60FA7">
        <w:lastRenderedPageBreak/>
        <w:t>yang diambil dari populasi, maka hasil tersebut disebut statistika. Sementara bila perhitungan ditarik dari seluruh populasi, maka hasilnya disebut parameter.</w:t>
      </w:r>
    </w:p>
    <w:p w14:paraId="72E805CF" w14:textId="65BADF12" w:rsidR="00A24FCF" w:rsidRPr="00C60FA7" w:rsidRDefault="001A61AF" w:rsidP="009248DE">
      <w:pPr>
        <w:ind w:firstLine="709"/>
      </w:pPr>
      <w:r w:rsidRPr="00C60FA7">
        <w:t xml:space="preserve">Statistika deskriptif </w:t>
      </w:r>
      <w:r w:rsidR="0090412A" w:rsidRPr="00C60FA7">
        <w:t xml:space="preserve">mencakup metode untuk menyusun dan mengelompokan distribusi data dan termasuk mencari satu nilai yang dapat menggambarkan semua nilai dari sampel atau populasi. Menurut Arthur M. Glenberg dan Matthew E. Andrzejewski dalam bukunya yang berjudul </w:t>
      </w:r>
      <w:r w:rsidR="0090412A" w:rsidRPr="00C60FA7">
        <w:rPr>
          <w:i/>
        </w:rPr>
        <w:t>“Learning from Data an Introduction to Statistical Reasoning 3</w:t>
      </w:r>
      <w:r w:rsidR="0090412A" w:rsidRPr="00C60FA7">
        <w:rPr>
          <w:i/>
          <w:vertAlign w:val="superscript"/>
        </w:rPr>
        <w:t>rd</w:t>
      </w:r>
      <w:r w:rsidR="0090412A" w:rsidRPr="00C60FA7">
        <w:rPr>
          <w:i/>
        </w:rPr>
        <w:t>”</w:t>
      </w:r>
      <w:r w:rsidR="0090412A" w:rsidRPr="00C60FA7">
        <w:t xml:space="preserve"> terdapat tiga </w:t>
      </w:r>
      <w:r w:rsidR="00592A69" w:rsidRPr="00C60FA7">
        <w:t xml:space="preserve">teknik penting pada </w:t>
      </w:r>
      <w:r w:rsidRPr="00C60FA7">
        <w:t>statistika deskriptif</w:t>
      </w:r>
      <w:r w:rsidR="00592A69" w:rsidRPr="00C60FA7">
        <w:t>, distribusi frekuensi dan p</w:t>
      </w:r>
      <w:r w:rsidRPr="00C60FA7">
        <w:t>e</w:t>
      </w:r>
      <w:r w:rsidR="00592A69" w:rsidRPr="00C60FA7">
        <w:t>resentil, titik tengah dan variabilitas,</w:t>
      </w:r>
      <w:r w:rsidR="00C9587F" w:rsidRPr="00C60FA7">
        <w:t xml:space="preserve"> dan</w:t>
      </w:r>
      <w:r w:rsidR="00592A69" w:rsidRPr="00C60FA7">
        <w:t xml:space="preserve"> </w:t>
      </w:r>
      <w:r w:rsidR="00592A69" w:rsidRPr="00C60FA7">
        <w:rPr>
          <w:i/>
        </w:rPr>
        <w:t>z</w:t>
      </w:r>
      <w:r w:rsidR="00592A69" w:rsidRPr="00C60FA7">
        <w:t xml:space="preserve"> skor dan distribusi normal.</w:t>
      </w:r>
    </w:p>
    <w:p w14:paraId="1418DDC8" w14:textId="77777777" w:rsidR="00592A69" w:rsidRPr="00C60FA7" w:rsidRDefault="00592A69" w:rsidP="009248DE"/>
    <w:p w14:paraId="2F14047B" w14:textId="0FCD6210" w:rsidR="00592A69" w:rsidRPr="00C60FA7" w:rsidRDefault="00592A69" w:rsidP="00DD1F81">
      <w:pPr>
        <w:pStyle w:val="Heading3"/>
        <w:numPr>
          <w:ilvl w:val="2"/>
          <w:numId w:val="11"/>
        </w:numPr>
        <w:ind w:left="142" w:hanging="147"/>
      </w:pPr>
      <w:bookmarkStart w:id="54" w:name="_Toc431443321"/>
      <w:bookmarkStart w:id="55" w:name="_Toc435178506"/>
      <w:r w:rsidRPr="00C60FA7">
        <w:t xml:space="preserve">Distribusi Frekuensi dan </w:t>
      </w:r>
      <w:bookmarkEnd w:id="54"/>
      <w:r w:rsidR="00A17C9A" w:rsidRPr="00C60FA7">
        <w:t>Persentil</w:t>
      </w:r>
      <w:bookmarkEnd w:id="55"/>
    </w:p>
    <w:p w14:paraId="13EB28AE" w14:textId="2B7E941E" w:rsidR="00592A69" w:rsidRPr="00C60FA7" w:rsidRDefault="002A5A1C" w:rsidP="009248DE">
      <w:pPr>
        <w:ind w:firstLine="709"/>
      </w:pPr>
      <w:r w:rsidRPr="00C60FA7">
        <w:t>Distribusi frekuensi adalah tabulasi</w:t>
      </w:r>
      <w:r w:rsidR="000349A8" w:rsidRPr="00C60FA7">
        <w:t xml:space="preserve"> jumlah kemunculan dari setiap nilai. Distribusi frekuensi mengelola dan memberikan gambaran umum data, yaitu dengan cara menampilkan karakteristik terbanyak</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0349A8" w:rsidRPr="00C60FA7">
        <w:t>.</w:t>
      </w:r>
      <w:r w:rsidR="00DB78AF" w:rsidRPr="00C60FA7">
        <w:t xml:space="preserve"> </w:t>
      </w:r>
      <w:r w:rsidR="00A17C9A" w:rsidRPr="00C60FA7">
        <w:t xml:space="preserve">Persentil </w:t>
      </w:r>
      <w:r w:rsidR="00DB78AF" w:rsidRPr="00C60FA7">
        <w:t>adalah persentasi skor nilai yang didapatkan dari perhitungan distribusi</w:t>
      </w:r>
      <w:r w:rsidR="00F32707" w:rsidRPr="00C60FA7">
        <w:t xml:space="preserve"> di bawah skor nilai</w:t>
      </w:r>
      <w:r w:rsidR="00DB78AF" w:rsidRPr="00C60FA7">
        <w:t xml:space="preserve">. </w:t>
      </w:r>
      <w:r w:rsidR="00A17C9A" w:rsidRPr="00C60FA7">
        <w:t xml:space="preserve">Persentil </w:t>
      </w:r>
      <w:r w:rsidR="00DB78AF" w:rsidRPr="00C60FA7">
        <w:t>dan persen tidaklah sama.</w:t>
      </w:r>
      <w:r w:rsidR="00F32707" w:rsidRPr="00C60FA7">
        <w:t xml:space="preserve"> Skor nilai sendiri sering disebut sebagai </w:t>
      </w:r>
      <w:r w:rsidR="00A17C9A" w:rsidRPr="00C60FA7">
        <w:t xml:space="preserve">persentil </w:t>
      </w:r>
      <w:r w:rsidR="00F32707" w:rsidRPr="00C60FA7">
        <w:t>(</w:t>
      </w:r>
      <w:r w:rsidR="00F32707" w:rsidRPr="00C60FA7">
        <w:rPr>
          <w:i/>
        </w:rPr>
        <w:t>P</w:t>
      </w:r>
      <w:r w:rsidR="00F32707" w:rsidRPr="00C60FA7">
        <w:t xml:space="preserve">th), adalah skor nilai </w:t>
      </w:r>
      <w:r w:rsidR="00F32707" w:rsidRPr="00C60FA7">
        <w:rPr>
          <w:i/>
        </w:rPr>
        <w:t>P</w:t>
      </w:r>
      <w:r w:rsidR="00F32707" w:rsidRPr="00C60FA7">
        <w:t>% dari perhitungan di bawah distribusi</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F32707" w:rsidRPr="00C60FA7">
        <w:t>.</w:t>
      </w:r>
    </w:p>
    <w:p w14:paraId="3F84513C" w14:textId="77777777" w:rsidR="00592A69" w:rsidRPr="00C60FA7" w:rsidRDefault="00592A69" w:rsidP="009248DE"/>
    <w:p w14:paraId="5FA2102F" w14:textId="32050882" w:rsidR="00592A69" w:rsidRPr="00C60FA7" w:rsidRDefault="004B177A" w:rsidP="00DD1F81">
      <w:pPr>
        <w:pStyle w:val="Heading3"/>
        <w:numPr>
          <w:ilvl w:val="2"/>
          <w:numId w:val="12"/>
        </w:numPr>
        <w:ind w:left="709"/>
      </w:pPr>
      <w:bookmarkStart w:id="56" w:name="_Toc431443322"/>
      <w:bookmarkStart w:id="57" w:name="_Toc435178507"/>
      <w:r w:rsidRPr="00C60FA7">
        <w:t>Ukuran Gejala Pusat dan Varia</w:t>
      </w:r>
      <w:r w:rsidR="00A17C9A" w:rsidRPr="00C60FA7">
        <w:t>n</w:t>
      </w:r>
      <w:r w:rsidRPr="00C60FA7">
        <w:t>si</w:t>
      </w:r>
      <w:bookmarkEnd w:id="56"/>
      <w:bookmarkEnd w:id="57"/>
    </w:p>
    <w:p w14:paraId="1EE5D231" w14:textId="70925169" w:rsidR="00DB78AF" w:rsidRPr="00C60FA7" w:rsidRDefault="009001CE" w:rsidP="009248DE">
      <w:pPr>
        <w:ind w:firstLine="709"/>
      </w:pPr>
      <w:r w:rsidRPr="00C60FA7">
        <w:t>Ukuran gejala pusat distribusi adalah nilai yang dekat dengan titik tengah dari distribusi.</w:t>
      </w:r>
      <w:r w:rsidR="00DB78AF" w:rsidRPr="00C60FA7">
        <w:t xml:space="preserve"> Biasanya digunakan sebagai representasi nilai distribusi keseluruhan</w:t>
      </w:r>
      <w:r w:rsidR="00B42A21" w:rsidRPr="00C60FA7">
        <w:t xml:space="preserve"> </w:t>
      </w:r>
      <w:r w:rsidR="00B42A21"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fldChar w:fldCharType="separate"/>
      </w:r>
      <w:r w:rsidR="00781385" w:rsidRPr="00C60FA7">
        <w:rPr>
          <w:noProof/>
        </w:rPr>
        <w:t>[13]</w:t>
      </w:r>
      <w:r w:rsidR="00B42A21" w:rsidRPr="00C60FA7">
        <w:fldChar w:fldCharType="end"/>
      </w:r>
      <w:r w:rsidR="00DB78AF" w:rsidRPr="00C60FA7">
        <w:t>.</w:t>
      </w:r>
    </w:p>
    <w:p w14:paraId="1FAC06D4" w14:textId="2180A151" w:rsidR="00A9789B" w:rsidRPr="00C60FA7" w:rsidRDefault="00A9789B" w:rsidP="00513E4B">
      <w:pPr>
        <w:jc w:val="center"/>
      </w:pPr>
    </w:p>
    <w:p w14:paraId="68492A71" w14:textId="77777777" w:rsidR="00F642E7" w:rsidRPr="00C60FA7" w:rsidRDefault="00F32707" w:rsidP="00DD1F81">
      <w:pPr>
        <w:pStyle w:val="Heading4"/>
        <w:numPr>
          <w:ilvl w:val="3"/>
          <w:numId w:val="13"/>
        </w:numPr>
        <w:ind w:left="851" w:hanging="852"/>
      </w:pPr>
      <w:r w:rsidRPr="00C60FA7">
        <w:t>Notasi Sigma</w:t>
      </w:r>
    </w:p>
    <w:p w14:paraId="02CFEC8C" w14:textId="0C88A9DA" w:rsidR="00F642E7" w:rsidRPr="00C60FA7" w:rsidRDefault="0021156C" w:rsidP="00CB41D1">
      <w:pPr>
        <w:ind w:firstLine="720"/>
      </w:pPr>
      <w:r w:rsidRPr="00C60FA7">
        <w:rPr>
          <w:rFonts w:cs="Times New Roman"/>
        </w:rPr>
        <w:t>∑</w:t>
      </w:r>
      <w:r w:rsidRPr="00C60FA7">
        <w:t xml:space="preserve"> adalah karakter kapital dari huruf Yunani yang disebut dengan </w:t>
      </w:r>
      <w:r w:rsidRPr="00C60FA7">
        <w:rPr>
          <w:i/>
        </w:rPr>
        <w:t>sigma</w:t>
      </w:r>
      <w:r w:rsidRPr="00C60FA7">
        <w:t xml:space="preserve">. </w:t>
      </w:r>
      <w:r w:rsidRPr="00C60FA7">
        <w:rPr>
          <w:rFonts w:cs="Times New Roman"/>
        </w:rPr>
        <w:t>∑</w:t>
      </w:r>
      <w:r w:rsidRPr="00C60FA7">
        <w:t xml:space="preserve"> digunakan sebagai persamaan jumlah dalam bentuk lebih pendek. Contoh: </w:t>
      </w:r>
      <w:r w:rsidR="00A95001" w:rsidRPr="00C60FA7">
        <w:t xml:space="preserve">terdapat sebuah data pelanggaran dari sebuah aktivitas olah raga </w:t>
      </w:r>
      <w:sdt>
        <w:sdtPr>
          <w:id w:val="360945164"/>
          <w:citation/>
        </w:sdtPr>
        <w:sdtContent>
          <w:r w:rsidR="00A95001" w:rsidRPr="00C60FA7">
            <w:fldChar w:fldCharType="begin"/>
          </w:r>
          <w:r w:rsidR="00A95001" w:rsidRPr="00C60FA7">
            <w:instrText xml:space="preserve"> CITATION Art08 \l 1033 </w:instrText>
          </w:r>
          <w:r w:rsidR="00A95001" w:rsidRPr="00C60FA7">
            <w:fldChar w:fldCharType="separate"/>
          </w:r>
          <w:r w:rsidR="00986347" w:rsidRPr="00C60FA7">
            <w:t>[7]</w:t>
          </w:r>
          <w:r w:rsidR="00A95001" w:rsidRPr="00C60FA7">
            <w:fldChar w:fldCharType="end"/>
          </w:r>
        </w:sdtContent>
      </w:sdt>
      <w:r w:rsidR="00A95001" w:rsidRPr="00C60FA7">
        <w:t>, berikut adalah data tersebut:</w:t>
      </w:r>
    </w:p>
    <w:tbl>
      <w:tblPr>
        <w:tblW w:w="0" w:type="auto"/>
        <w:tblLook w:val="04A0" w:firstRow="1" w:lastRow="0" w:firstColumn="1" w:lastColumn="0" w:noHBand="0" w:noVBand="1"/>
      </w:tblPr>
      <w:tblGrid>
        <w:gridCol w:w="2334"/>
        <w:gridCol w:w="622"/>
        <w:gridCol w:w="623"/>
        <w:gridCol w:w="623"/>
        <w:gridCol w:w="622"/>
        <w:gridCol w:w="623"/>
        <w:gridCol w:w="623"/>
        <w:gridCol w:w="622"/>
        <w:gridCol w:w="623"/>
        <w:gridCol w:w="623"/>
      </w:tblGrid>
      <w:tr w:rsidR="00A95001" w:rsidRPr="00C60FA7" w14:paraId="6E98DA2A" w14:textId="77777777" w:rsidTr="00A95001">
        <w:tc>
          <w:tcPr>
            <w:tcW w:w="2802" w:type="dxa"/>
          </w:tcPr>
          <w:p w14:paraId="7B21B6DD" w14:textId="526978BA" w:rsidR="00A95001" w:rsidRPr="00C60FA7" w:rsidRDefault="00A95001" w:rsidP="00650FB9">
            <w:pPr>
              <w:jc w:val="left"/>
              <w:rPr>
                <w:rFonts w:asciiTheme="minorHAnsi" w:hAnsiTheme="minorHAnsi" w:cstheme="minorHAnsi"/>
                <w:b/>
                <w:sz w:val="20"/>
                <w:szCs w:val="20"/>
              </w:rPr>
            </w:pPr>
            <w:r w:rsidRPr="00C60FA7">
              <w:rPr>
                <w:rFonts w:asciiTheme="minorHAnsi" w:hAnsiTheme="minorHAnsi" w:cstheme="minorHAnsi"/>
                <w:b/>
                <w:sz w:val="20"/>
                <w:szCs w:val="20"/>
              </w:rPr>
              <w:t>Atlit</w:t>
            </w:r>
          </w:p>
        </w:tc>
        <w:tc>
          <w:tcPr>
            <w:tcW w:w="752" w:type="dxa"/>
          </w:tcPr>
          <w:p w14:paraId="577130F3" w14:textId="34BEEE5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3" w:type="dxa"/>
          </w:tcPr>
          <w:p w14:paraId="2C6FAD13" w14:textId="1BCACDE3"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534F80BA" w14:textId="4E49331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2" w:type="dxa"/>
          </w:tcPr>
          <w:p w14:paraId="2C0A3CB5" w14:textId="6E5506D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4</w:t>
            </w:r>
          </w:p>
        </w:tc>
        <w:tc>
          <w:tcPr>
            <w:tcW w:w="753" w:type="dxa"/>
          </w:tcPr>
          <w:p w14:paraId="1FC7BD21" w14:textId="6837CC6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4CAF5881" w14:textId="74F9DC2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6</w:t>
            </w:r>
          </w:p>
        </w:tc>
        <w:tc>
          <w:tcPr>
            <w:tcW w:w="752" w:type="dxa"/>
          </w:tcPr>
          <w:p w14:paraId="7DE32B92" w14:textId="5471C581"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7</w:t>
            </w:r>
          </w:p>
        </w:tc>
        <w:tc>
          <w:tcPr>
            <w:tcW w:w="753" w:type="dxa"/>
          </w:tcPr>
          <w:p w14:paraId="0F0B70A9" w14:textId="049F007D"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8</w:t>
            </w:r>
          </w:p>
        </w:tc>
        <w:tc>
          <w:tcPr>
            <w:tcW w:w="753" w:type="dxa"/>
          </w:tcPr>
          <w:p w14:paraId="44EDB72C" w14:textId="62E263B8"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9</w:t>
            </w:r>
          </w:p>
        </w:tc>
      </w:tr>
      <w:tr w:rsidR="00A95001" w:rsidRPr="00C60FA7" w14:paraId="6BCAC0FD" w14:textId="77777777" w:rsidTr="00A95001">
        <w:tc>
          <w:tcPr>
            <w:tcW w:w="2802" w:type="dxa"/>
          </w:tcPr>
          <w:p w14:paraId="78F66C86" w14:textId="33494FC3" w:rsidR="00A95001" w:rsidRPr="00C60FA7" w:rsidRDefault="00A95001" w:rsidP="00650FB9">
            <w:pPr>
              <w:rPr>
                <w:rFonts w:asciiTheme="minorHAnsi" w:hAnsiTheme="minorHAnsi" w:cstheme="minorHAnsi"/>
                <w:b/>
                <w:sz w:val="20"/>
                <w:szCs w:val="20"/>
              </w:rPr>
            </w:pPr>
            <w:r w:rsidRPr="00C60FA7">
              <w:rPr>
                <w:rFonts w:asciiTheme="minorHAnsi" w:hAnsiTheme="minorHAnsi" w:cstheme="minorHAnsi"/>
                <w:b/>
                <w:sz w:val="20"/>
                <w:szCs w:val="20"/>
              </w:rPr>
              <w:t>Jumlah Pelanggaran (X)</w:t>
            </w:r>
          </w:p>
        </w:tc>
        <w:tc>
          <w:tcPr>
            <w:tcW w:w="752" w:type="dxa"/>
          </w:tcPr>
          <w:p w14:paraId="20AE46D8" w14:textId="22187F69"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58E0912D" w14:textId="20DC9266"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3</w:t>
            </w:r>
          </w:p>
        </w:tc>
        <w:tc>
          <w:tcPr>
            <w:tcW w:w="753" w:type="dxa"/>
          </w:tcPr>
          <w:p w14:paraId="3A2E5AD7" w14:textId="48E90FD2"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c>
          <w:tcPr>
            <w:tcW w:w="752" w:type="dxa"/>
          </w:tcPr>
          <w:p w14:paraId="1F5FCEBD" w14:textId="3010D10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0</w:t>
            </w:r>
          </w:p>
        </w:tc>
        <w:tc>
          <w:tcPr>
            <w:tcW w:w="753" w:type="dxa"/>
          </w:tcPr>
          <w:p w14:paraId="398AD9F7" w14:textId="1030601A"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1ED8A024" w14:textId="2AE37567"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2" w:type="dxa"/>
          </w:tcPr>
          <w:p w14:paraId="77843C86" w14:textId="731BAD7B"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2</w:t>
            </w:r>
          </w:p>
        </w:tc>
        <w:tc>
          <w:tcPr>
            <w:tcW w:w="753" w:type="dxa"/>
          </w:tcPr>
          <w:p w14:paraId="2712CA68" w14:textId="07DB4950"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5</w:t>
            </w:r>
          </w:p>
        </w:tc>
        <w:tc>
          <w:tcPr>
            <w:tcW w:w="753" w:type="dxa"/>
          </w:tcPr>
          <w:p w14:paraId="16EBB6A6" w14:textId="02983EAF" w:rsidR="00A95001" w:rsidRPr="00C60FA7" w:rsidRDefault="00A95001" w:rsidP="00513E4B">
            <w:pPr>
              <w:jc w:val="center"/>
              <w:rPr>
                <w:rFonts w:asciiTheme="minorHAnsi" w:hAnsiTheme="minorHAnsi" w:cstheme="minorHAnsi"/>
                <w:sz w:val="20"/>
                <w:szCs w:val="20"/>
              </w:rPr>
            </w:pPr>
            <w:r w:rsidRPr="00C60FA7">
              <w:rPr>
                <w:rFonts w:asciiTheme="minorHAnsi" w:hAnsiTheme="minorHAnsi" w:cstheme="minorHAnsi"/>
                <w:sz w:val="20"/>
                <w:szCs w:val="20"/>
              </w:rPr>
              <w:t>1</w:t>
            </w:r>
          </w:p>
        </w:tc>
      </w:tr>
    </w:tbl>
    <w:p w14:paraId="7CFDDD2F" w14:textId="6F0DB0B6" w:rsidR="00A95001" w:rsidRPr="00C60FA7" w:rsidRDefault="00A95001" w:rsidP="00CB41D1">
      <w:pPr>
        <w:ind w:firstLine="720"/>
      </w:pPr>
      <w:r w:rsidRPr="00C60FA7">
        <w:t>Dalam notasi sigma bisa ditulis sebagai berikut:</w:t>
      </w:r>
    </w:p>
    <w:p w14:paraId="39A0F617" w14:textId="5371B37A" w:rsidR="00A95001" w:rsidRPr="00C60FA7" w:rsidRDefault="00B76908"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Pr="00C60FA7" w:rsidRDefault="001C4A7A" w:rsidP="00CB41D1">
      <w:pPr>
        <w:ind w:firstLine="720"/>
      </w:pPr>
      <w:r w:rsidRPr="00C60FA7">
        <w:rPr>
          <w:i/>
        </w:rPr>
        <w:t xml:space="preserve">X </w:t>
      </w:r>
      <w:r w:rsidRPr="00C60FA7">
        <w:t xml:space="preserve">adalah variable yang dihitung, dalam contoh di atas adalah “jumlah pelanggaran”. </w:t>
      </w:r>
      <w:r w:rsidRPr="00C60FA7">
        <w:rPr>
          <w:i/>
        </w:rPr>
        <w:t>i</w:t>
      </w:r>
      <w:r w:rsidRPr="00C60FA7">
        <w:t xml:space="preserve"> menunjukan posisi index ke-</w:t>
      </w:r>
      <w:r w:rsidRPr="00C60FA7">
        <w:rPr>
          <w:i/>
        </w:rPr>
        <w:t>i</w:t>
      </w:r>
      <w:r w:rsidRPr="00C60FA7">
        <w:t xml:space="preserve">, </w:t>
      </w:r>
      <w:r w:rsidRPr="00C60FA7">
        <w:rPr>
          <w:i/>
        </w:rPr>
        <w:t>i</w:t>
      </w:r>
      <w:r w:rsidRPr="00C60FA7">
        <w:t xml:space="preserve">=1 di bawah </w:t>
      </w:r>
      <w:r w:rsidRPr="00C60FA7">
        <w:rPr>
          <w:rFonts w:cs="Times New Roman"/>
        </w:rPr>
        <w:t>∑</w:t>
      </w:r>
      <w:r w:rsidRPr="00C60FA7">
        <w:t xml:space="preserve"> menunjukan index posisi pertama yang akan dijumlahkan, </w:t>
      </w:r>
      <w:r w:rsidRPr="00C60FA7">
        <w:rPr>
          <w:i/>
        </w:rPr>
        <w:t>n</w:t>
      </w:r>
      <w:r w:rsidRPr="00C60FA7">
        <w:t xml:space="preserve"> di atas </w:t>
      </w:r>
      <w:r w:rsidRPr="00C60FA7">
        <w:rPr>
          <w:rFonts w:cs="Times New Roman"/>
        </w:rPr>
        <w:t>∑</w:t>
      </w:r>
      <w:r w:rsidRPr="00C60FA7">
        <w:t xml:space="preserve"> menunjukan index posisi terakhir yang akan dihitung.</w:t>
      </w:r>
      <w:r w:rsidR="000A4044" w:rsidRPr="00C60FA7">
        <w:t xml:space="preserve"> Sehingga expresi sigma di atas bisa ditulis seperti:</w:t>
      </w:r>
    </w:p>
    <w:p w14:paraId="433B5A25" w14:textId="4294A7ED" w:rsidR="000A4044" w:rsidRPr="00C60FA7" w:rsidRDefault="00B76908"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C60FA7" w:rsidRDefault="00B76908"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Pr="00C60FA7" w:rsidRDefault="00AF53A9" w:rsidP="00CB41D1">
      <w:pPr>
        <w:ind w:firstLine="720"/>
        <w:rPr>
          <w:rFonts w:eastAsiaTheme="minorEastAsia"/>
        </w:rPr>
      </w:pPr>
      <w:r w:rsidRPr="00C60FA7">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sidRPr="00C60FA7">
        <w:rPr>
          <w:rFonts w:eastAsiaTheme="minorEastAsia"/>
          <w:i/>
        </w:rPr>
        <w:t xml:space="preserve"> </w:t>
      </w:r>
      <w:r w:rsidRPr="00C60FA7">
        <w:rPr>
          <w:rFonts w:eastAsiaTheme="minorEastAsia"/>
        </w:rPr>
        <w:t>= 16.</w:t>
      </w:r>
    </w:p>
    <w:p w14:paraId="5580C09D" w14:textId="77777777" w:rsidR="00CB41D1" w:rsidRPr="00C60FA7" w:rsidRDefault="00CB41D1" w:rsidP="00CB41D1"/>
    <w:p w14:paraId="7D6119CE" w14:textId="77777777" w:rsidR="00F642E7" w:rsidRPr="00C60FA7" w:rsidRDefault="00F32707" w:rsidP="00DD1F81">
      <w:pPr>
        <w:pStyle w:val="Heading4"/>
        <w:numPr>
          <w:ilvl w:val="3"/>
          <w:numId w:val="13"/>
        </w:numPr>
        <w:ind w:left="851" w:hanging="851"/>
      </w:pPr>
      <w:r w:rsidRPr="00C60FA7">
        <w:t>Ukuran Gejala Pusat</w:t>
      </w:r>
    </w:p>
    <w:p w14:paraId="1A1CF720" w14:textId="733D233D" w:rsidR="00F642E7" w:rsidRPr="00C60FA7" w:rsidRDefault="00E348F2" w:rsidP="00E348F2">
      <w:pPr>
        <w:ind w:firstLine="720"/>
      </w:pPr>
      <w:r w:rsidRPr="00C60FA7">
        <w:t xml:space="preserve">Tedapat tiga perhitungan yang sering digunakan dalam mengukur gejala pusat, </w:t>
      </w:r>
      <w:r w:rsidR="00A17C9A" w:rsidRPr="00C60FA7">
        <w:t xml:space="preserve">mean, </w:t>
      </w:r>
      <w:r w:rsidRPr="00C60FA7">
        <w:t>median, dan modus (</w:t>
      </w:r>
      <w:r w:rsidRPr="00C60FA7">
        <w:rPr>
          <w:i/>
        </w:rPr>
        <w:t>mode</w:t>
      </w:r>
      <w:r w:rsidRPr="00C60FA7">
        <w:t xml:space="preserve">). Nilai pada </w:t>
      </w:r>
      <w:r w:rsidR="00A17C9A" w:rsidRPr="00C60FA7">
        <w:t>mean,</w:t>
      </w:r>
      <w:r w:rsidRPr="00C60FA7">
        <w:t xml:space="preserve"> </w:t>
      </w:r>
      <w:r w:rsidR="00A17C9A" w:rsidRPr="00C60FA7">
        <w:t>m</w:t>
      </w:r>
      <w:r w:rsidRPr="00C60FA7">
        <w:t>edian, dan modus tidak dapat mewakili seluruh distribusi, tetapi bisa memberikan gambaran umum.</w:t>
      </w:r>
    </w:p>
    <w:p w14:paraId="2EA30B32" w14:textId="1E6BE628" w:rsidR="00E348F2" w:rsidRPr="00C60FA7" w:rsidRDefault="00E348F2" w:rsidP="00E348F2">
      <w:pPr>
        <w:ind w:firstLine="720"/>
      </w:pPr>
      <w:r w:rsidRPr="00C60FA7">
        <w:t>Rata-rata distribusi didefinisikan sebagai nilai penjumlahan setiap nilai yang terdapat pada distribusi (</w:t>
      </w:r>
      <w:r w:rsidRPr="00C60FA7">
        <w:rPr>
          <w:rFonts w:cs="Times New Roman"/>
        </w:rPr>
        <w:t>∑</w:t>
      </w:r>
      <w:r w:rsidRPr="00C60FA7">
        <w:t>) dibagi dengan jumlah nilai yang terdapat pada distribusi (</w:t>
      </w:r>
      <w:r w:rsidRPr="00C60FA7">
        <w:rPr>
          <w:i/>
        </w:rPr>
        <w:t>n</w:t>
      </w:r>
      <w:r w:rsidRPr="00C60FA7">
        <w:t>). Formula yang dipakai untuk menghitung rata-rata adalah sebagai berikut:</w:t>
      </w:r>
    </w:p>
    <w:p w14:paraId="18E77714" w14:textId="6E81948B" w:rsidR="00F642E7" w:rsidRPr="00C60FA7" w:rsidRDefault="00112CF5" w:rsidP="00112CF5">
      <w:pPr>
        <w:jc w:val="center"/>
        <w:rPr>
          <w:rFonts w:eastAsiaTheme="minorEastAsia"/>
        </w:rPr>
      </w:pPr>
      <w:r w:rsidRPr="00C60FA7">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3F7FAC6B" w:rsidR="00112CF5" w:rsidRPr="00C60FA7" w:rsidRDefault="00112CF5" w:rsidP="00112CF5">
      <w:pPr>
        <w:rPr>
          <w:rFonts w:eastAsiaTheme="minorEastAsia" w:cs="Times New Roman"/>
        </w:rPr>
      </w:pPr>
      <w:r w:rsidRPr="00C60FA7">
        <w:rPr>
          <w:rFonts w:eastAsiaTheme="minorEastAsia"/>
        </w:rPr>
        <w:tab/>
        <w:t xml:space="preserve">Rata-rata pada sampel dan populasi dibedakan, untuk rata-rata sampel, dinotasikan sebagai </w:t>
      </w:r>
      <w:r w:rsidR="005011BF" w:rsidRPr="00C60FA7">
        <w:rPr>
          <w:rFonts w:eastAsiaTheme="minorEastAsia"/>
          <w:i/>
        </w:rPr>
        <w:t>M</w:t>
      </w:r>
      <w:r w:rsidRPr="00C60FA7">
        <w:rPr>
          <w:rFonts w:eastAsiaTheme="minorEastAsia"/>
        </w:rPr>
        <w:t xml:space="preserve">, sedangkan pada populasi dinotasikan sebagai </w:t>
      </w:r>
      <w:r w:rsidRPr="00C60FA7">
        <w:rPr>
          <w:rFonts w:eastAsiaTheme="minorEastAsia" w:cs="Times New Roman"/>
          <w:i/>
        </w:rPr>
        <w:t>µ</w:t>
      </w:r>
      <w:r w:rsidRPr="00C60FA7">
        <w:rPr>
          <w:rFonts w:eastAsiaTheme="minorEastAsia" w:cs="Times New Roman"/>
        </w:rPr>
        <w:t xml:space="preserve"> (m</w:t>
      </w:r>
      <w:r w:rsidR="00E403D5" w:rsidRPr="00C60FA7">
        <w:rPr>
          <w:rFonts w:eastAsiaTheme="minorEastAsia" w:cs="Times New Roman"/>
        </w:rPr>
        <w:t>i</w:t>
      </w:r>
      <w:r w:rsidRPr="00C60FA7">
        <w:rPr>
          <w:rFonts w:eastAsiaTheme="minorEastAsia" w:cs="Times New Roman"/>
        </w:rPr>
        <w:t>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112CF5" w:rsidRPr="00C60FA7" w14:paraId="7BBEA729" w14:textId="77777777" w:rsidTr="00112CF5">
        <w:trPr>
          <w:jc w:val="center"/>
        </w:trPr>
        <w:tc>
          <w:tcPr>
            <w:tcW w:w="4077" w:type="dxa"/>
            <w:vAlign w:val="center"/>
          </w:tcPr>
          <w:p w14:paraId="3591AD2B" w14:textId="3EF9F1BA" w:rsidR="00112CF5" w:rsidRPr="00C60FA7" w:rsidRDefault="00112CF5" w:rsidP="0028220C">
            <w:pPr>
              <w:jc w:val="center"/>
            </w:pPr>
            <w:r w:rsidRPr="00C60FA7">
              <w:rPr>
                <w:rFonts w:eastAsiaTheme="minorEastAsia" w:cs="Times New Roman"/>
                <w:i/>
              </w:rPr>
              <w:t>µ</w:t>
            </w:r>
            <w:r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Pr="00C60FA7" w:rsidRDefault="005011BF" w:rsidP="0028220C">
            <w:pPr>
              <w:jc w:val="center"/>
            </w:pPr>
            <w:r w:rsidRPr="00C60FA7">
              <w:rPr>
                <w:i/>
              </w:rPr>
              <w:t>M</w:t>
            </w:r>
            <w:r w:rsidR="00112CF5" w:rsidRPr="00C60FA7">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5D9EBF6E" w:rsidR="0028220C" w:rsidRPr="00C60FA7" w:rsidRDefault="0028220C" w:rsidP="00112CF5">
      <w:r w:rsidRPr="00C60FA7">
        <w:tab/>
        <w:t>Median distribusi adalah nilai yang berada pada titik tengah dist</w:t>
      </w:r>
      <w:r w:rsidR="00064E06" w:rsidRPr="00C60FA7">
        <w:t>r</w:t>
      </w:r>
      <w:r w:rsidRPr="00C60FA7">
        <w:t xml:space="preserve">ibusi. Formula median dapat dibedakan untuk jumlah distribusi genap dan ganjil. </w:t>
      </w:r>
    </w:p>
    <w:tbl>
      <w:tblPr>
        <w:tblStyle w:val="PlainTable4"/>
        <w:tblW w:w="0" w:type="auto"/>
        <w:tblLook w:val="04A0" w:firstRow="1" w:lastRow="0" w:firstColumn="1" w:lastColumn="0" w:noHBand="0" w:noVBand="1"/>
      </w:tblPr>
      <w:tblGrid>
        <w:gridCol w:w="3964"/>
        <w:gridCol w:w="3964"/>
      </w:tblGrid>
      <w:tr w:rsidR="008C4200" w:rsidRPr="00C60FA7" w14:paraId="0EF658D6" w14:textId="77777777" w:rsidTr="008C4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7FCEEE3" w14:textId="7C377BCC" w:rsidR="008C4200" w:rsidRPr="00C60FA7" w:rsidRDefault="008C4200" w:rsidP="00FA0B2A">
            <w:pPr>
              <w:spacing w:before="120" w:after="120"/>
              <w:jc w:val="center"/>
              <w:rPr>
                <w:b w:val="0"/>
                <w:vertAlign w:val="subscript"/>
              </w:rPr>
            </w:pPr>
            <w:r w:rsidRPr="00C60FA7">
              <w:rPr>
                <w:b w:val="0"/>
                <w:i/>
              </w:rPr>
              <w:t>Me</w:t>
            </w:r>
            <w:r w:rsidR="00FA0B2A" w:rsidRPr="00C60FA7">
              <w:rPr>
                <w:b w:val="0"/>
                <w:i/>
              </w:rPr>
              <w:t>dian</w:t>
            </w:r>
            <w:r w:rsidRPr="00C60FA7">
              <w:rPr>
                <w:b w:val="0"/>
                <w:vertAlign w:val="subscript"/>
              </w:rPr>
              <w:t>ganjil</w:t>
            </w:r>
            <w:r w:rsidRPr="00C60FA7">
              <w:rPr>
                <w:b w:val="0"/>
              </w:rPr>
              <w:t xml:space="preserve"> = </w:t>
            </w:r>
            <w:r w:rsidR="00145E7F" w:rsidRPr="00C60FA7">
              <w:rPr>
                <w:b w:val="0"/>
                <w:i/>
              </w:rPr>
              <w:t>X</w:t>
            </w:r>
            <w:r w:rsidR="004619C6" w:rsidRPr="00C60FA7">
              <w:rPr>
                <w:b w:val="0"/>
                <w:i/>
                <w:vertAlign w:val="subscript"/>
              </w:rPr>
              <w:t>( ½ * (n + 1))</w:t>
            </w:r>
          </w:p>
        </w:tc>
        <w:tc>
          <w:tcPr>
            <w:tcW w:w="3964" w:type="dxa"/>
          </w:tcPr>
          <w:p w14:paraId="5D6536DB" w14:textId="77954AAD" w:rsidR="008C4200" w:rsidRPr="00C60FA7" w:rsidRDefault="004619C6" w:rsidP="00FA0B2A">
            <w:pPr>
              <w:spacing w:before="120" w:after="120"/>
              <w:jc w:val="center"/>
              <w:cnfStyle w:val="100000000000" w:firstRow="1" w:lastRow="0" w:firstColumn="0" w:lastColumn="0" w:oddVBand="0" w:evenVBand="0" w:oddHBand="0" w:evenHBand="0" w:firstRowFirstColumn="0" w:firstRowLastColumn="0" w:lastRowFirstColumn="0" w:lastRowLastColumn="0"/>
              <w:rPr>
                <w:b w:val="0"/>
                <w:i/>
                <w:vertAlign w:val="subscript"/>
              </w:rPr>
            </w:pPr>
            <w:r w:rsidRPr="00C60FA7">
              <w:rPr>
                <w:b w:val="0"/>
                <w:i/>
              </w:rPr>
              <w:t>Me</w:t>
            </w:r>
            <w:r w:rsidR="00FA0B2A" w:rsidRPr="00C60FA7">
              <w:rPr>
                <w:b w:val="0"/>
                <w:i/>
              </w:rPr>
              <w:t>dian</w:t>
            </w:r>
            <w:r w:rsidRPr="00C60FA7">
              <w:rPr>
                <w:b w:val="0"/>
                <w:vertAlign w:val="subscript"/>
              </w:rPr>
              <w:t>genap</w:t>
            </w:r>
            <w:r w:rsidRPr="00C60FA7">
              <w:rPr>
                <w:b w:val="0"/>
              </w:rPr>
              <w:t xml:space="preserve"> = </w:t>
            </w:r>
            <w:r w:rsidRPr="00C60FA7">
              <w:rPr>
                <w:b w:val="0"/>
                <w:i/>
              </w:rPr>
              <w:t xml:space="preserve">½( </w:t>
            </w:r>
            <w:r w:rsidR="00145E7F" w:rsidRPr="00C60FA7">
              <w:rPr>
                <w:b w:val="0"/>
                <w:i/>
              </w:rPr>
              <w:t>X</w:t>
            </w:r>
            <w:r w:rsidRPr="00C60FA7">
              <w:rPr>
                <w:b w:val="0"/>
                <w:i/>
                <w:vertAlign w:val="subscript"/>
              </w:rPr>
              <w:t>(n/2)</w:t>
            </w:r>
            <w:r w:rsidRPr="00C60FA7">
              <w:rPr>
                <w:b w:val="0"/>
                <w:i/>
              </w:rPr>
              <w:t xml:space="preserve"> + </w:t>
            </w:r>
            <w:r w:rsidR="00145E7F" w:rsidRPr="00C60FA7">
              <w:rPr>
                <w:b w:val="0"/>
                <w:i/>
              </w:rPr>
              <w:t>X</w:t>
            </w:r>
            <w:r w:rsidRPr="00C60FA7">
              <w:rPr>
                <w:b w:val="0"/>
                <w:i/>
                <w:vertAlign w:val="subscript"/>
              </w:rPr>
              <w:t>(n/2 + 1)</w:t>
            </w:r>
            <w:r w:rsidRPr="00C60FA7">
              <w:rPr>
                <w:b w:val="0"/>
                <w:i/>
              </w:rPr>
              <w:t xml:space="preserve"> )</w:t>
            </w:r>
          </w:p>
        </w:tc>
      </w:tr>
    </w:tbl>
    <w:p w14:paraId="6134A89A" w14:textId="2C3BFF51" w:rsidR="0028220C" w:rsidRPr="00C60FA7" w:rsidRDefault="0028220C" w:rsidP="00112CF5">
      <w:r w:rsidRPr="00C60FA7">
        <w:lastRenderedPageBreak/>
        <w:tab/>
        <w:t>Modus distribusi adalah nilai pada distribusi yang paling sering muncul atau yang memiliki frekuensi terbanyak.</w:t>
      </w:r>
    </w:p>
    <w:p w14:paraId="5680F4CB" w14:textId="77777777" w:rsidR="0028220C" w:rsidRPr="00C60FA7" w:rsidRDefault="0028220C" w:rsidP="00112CF5"/>
    <w:p w14:paraId="258EA538" w14:textId="47369CE5" w:rsidR="00A9789B" w:rsidRPr="00C60FA7" w:rsidRDefault="00F32707" w:rsidP="00DD1F81">
      <w:pPr>
        <w:pStyle w:val="Heading4"/>
        <w:numPr>
          <w:ilvl w:val="0"/>
          <w:numId w:val="14"/>
        </w:numPr>
        <w:ind w:left="851" w:hanging="851"/>
      </w:pPr>
      <w:r w:rsidRPr="00C60FA7">
        <w:t>Variabilitas</w:t>
      </w:r>
      <w:r w:rsidR="00482E15" w:rsidRPr="00C60FA7">
        <w:t xml:space="preserve"> dan Standar Deviasi</w:t>
      </w:r>
    </w:p>
    <w:p w14:paraId="45C40A0E" w14:textId="1EB2D6F7" w:rsidR="00F642E7" w:rsidRPr="00C60FA7" w:rsidRDefault="00061561" w:rsidP="00061561">
      <w:pPr>
        <w:ind w:firstLine="720"/>
      </w:pPr>
      <w:r w:rsidRPr="00C60FA7">
        <w:t>Variabilitas adalah pengukuran beda nilai antara satu nilai distribusi dengan nilai distrib</w:t>
      </w:r>
      <w:r w:rsidR="00482E15" w:rsidRPr="00C60FA7">
        <w:t>usi pusat atau seberapa besar penyimpangan dengan nilai pusatnya</w:t>
      </w:r>
      <w:r w:rsidRPr="00C60FA7">
        <w:t xml:space="preserve">. Pengukuran yang lebih menggambarkan variabilitas adalah varian, varian </w:t>
      </w:r>
      <w:r w:rsidR="00355D8F" w:rsidRPr="00C60FA7">
        <w:t xml:space="preserve">menghitung variabilitas berdasarkan nilai beda dengan </w:t>
      </w:r>
      <w:r w:rsidR="00355D8F" w:rsidRPr="00C60FA7">
        <w:rPr>
          <w:rFonts w:cs="Times New Roman"/>
          <w:i/>
        </w:rPr>
        <w:t>µ</w:t>
      </w:r>
      <w:r w:rsidR="00B42A21" w:rsidRPr="00C60FA7">
        <w:rPr>
          <w:rFonts w:cs="Times New Roman"/>
        </w:rPr>
        <w:t xml:space="preserve"> </w:t>
      </w:r>
      <w:r w:rsidR="00B42A21" w:rsidRPr="00C60FA7">
        <w:rPr>
          <w:rFonts w:cs="Times New Roman"/>
        </w:rPr>
        <w:fldChar w:fldCharType="begin" w:fldLock="1"/>
      </w:r>
      <w:r w:rsidR="00F03D3F" w:rsidRPr="00C60FA7">
        <w:rPr>
          <w:rFonts w:cs="Times New Roman"/>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42A21" w:rsidRPr="00C60FA7">
        <w:rPr>
          <w:rFonts w:cs="Times New Roman"/>
        </w:rPr>
        <w:fldChar w:fldCharType="separate"/>
      </w:r>
      <w:r w:rsidR="00781385" w:rsidRPr="00C60FA7">
        <w:rPr>
          <w:rFonts w:cs="Times New Roman"/>
          <w:noProof/>
        </w:rPr>
        <w:t>[13]</w:t>
      </w:r>
      <w:r w:rsidR="00B42A21" w:rsidRPr="00C60FA7">
        <w:rPr>
          <w:rFonts w:cs="Times New Roman"/>
        </w:rPr>
        <w:fldChar w:fldCharType="end"/>
      </w:r>
      <w:r w:rsidR="00355D8F" w:rsidRPr="00C60FA7">
        <w:t>.</w:t>
      </w:r>
    </w:p>
    <w:p w14:paraId="35BBC225" w14:textId="2AF798B7" w:rsidR="00355D8F" w:rsidRPr="00C60FA7" w:rsidRDefault="00355D8F" w:rsidP="00061561">
      <w:pPr>
        <w:ind w:firstLine="720"/>
        <w:rPr>
          <w:rFonts w:cs="Times New Roman"/>
        </w:rPr>
      </w:pPr>
      <w:r w:rsidRPr="00C60FA7">
        <w:t>Varian dari sebuah populasi dapat dihitung dengan cara</w:t>
      </w:r>
      <w:r w:rsidR="004C53E3" w:rsidRPr="00C60FA7">
        <w:t xml:space="preserve"> </w:t>
      </w:r>
      <w:r w:rsidR="004C53E3"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4C53E3" w:rsidRPr="00C60FA7">
        <w:fldChar w:fldCharType="separate"/>
      </w:r>
      <w:r w:rsidR="00781385" w:rsidRPr="00C60FA7">
        <w:rPr>
          <w:noProof/>
        </w:rPr>
        <w:t>[13]</w:t>
      </w:r>
      <w:r w:rsidR="004C53E3" w:rsidRPr="00C60FA7">
        <w:fldChar w:fldCharType="end"/>
      </w:r>
      <w:r w:rsidRPr="00C60FA7">
        <w:t xml:space="preserve">: (a) Hitung setiap nilai distribusi dengan </w:t>
      </w:r>
      <w:r w:rsidRPr="00C60FA7">
        <w:rPr>
          <w:rFonts w:cs="Times New Roman"/>
          <w:i/>
        </w:rPr>
        <w:t>µ</w:t>
      </w:r>
      <w:r w:rsidRPr="00C60FA7">
        <w:rPr>
          <w:rFonts w:cs="Times New Roman"/>
        </w:rPr>
        <w:t xml:space="preserve">; (b) Kuadratkan setiap nilai yang sudah dihitung; (c) Bagi jumlah dari setiap perhitungan dengan populasi, </w:t>
      </w:r>
      <w:r w:rsidRPr="00C60FA7">
        <w:rPr>
          <w:rFonts w:cs="Times New Roman"/>
          <w:i/>
        </w:rPr>
        <w:t>N</w:t>
      </w:r>
      <w:r w:rsidRPr="00C60FA7">
        <w:rPr>
          <w:rFonts w:cs="Times New Roman"/>
        </w:rPr>
        <w:t>.</w:t>
      </w:r>
    </w:p>
    <w:p w14:paraId="78B694F9" w14:textId="4E8C1359" w:rsidR="00E253B4" w:rsidRPr="00C60FA7" w:rsidRDefault="00B76908"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Pr="00C60FA7" w:rsidRDefault="007D5952" w:rsidP="007D5952">
      <w:pPr>
        <w:ind w:firstLine="720"/>
      </w:pPr>
      <w:r w:rsidRPr="00C60FA7">
        <w:t>Varian dari sebuah sampel untuk m</w:t>
      </w:r>
      <w:r w:rsidR="00217A7A" w:rsidRPr="00C60FA7">
        <w:t>enggambarkan populasi</w:t>
      </w:r>
      <w:r w:rsidRPr="00C60FA7">
        <w:t>, dihitung dengan formula sebagai berikut:</w:t>
      </w:r>
    </w:p>
    <w:p w14:paraId="69A95E6B" w14:textId="45462B71" w:rsidR="007D5952" w:rsidRPr="00C60FA7" w:rsidRDefault="00B76908" w:rsidP="007D5952">
      <w:pPr>
        <w:ind w:firstLine="720"/>
        <w:rPr>
          <w:rFonts w:eastAsiaTheme="minorEastAsia"/>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33CAA6F3" w:rsidR="007D5952" w:rsidRPr="00C60FA7" w:rsidRDefault="00482E15" w:rsidP="007D5952">
      <w:r w:rsidRPr="00C60FA7">
        <w:tab/>
        <w:t xml:space="preserve">Varian dari populasi atau sampel tidak dapat dinyatakan dalam stauan ukur, karena alasan tersebut ukuran varian yang sering digunakan adalah standar deviasi. Secara matematis, standar deviasi didefinisikan sebagai akar kuadrat dari </w:t>
      </w:r>
      <w:r w:rsidR="00E10192" w:rsidRPr="00C60FA7">
        <w:t>varian.</w:t>
      </w:r>
    </w:p>
    <w:p w14:paraId="4F3EB5A0" w14:textId="2AF1CB26" w:rsidR="00E10192" w:rsidRPr="00C60FA7" w:rsidRDefault="00E10192" w:rsidP="00E10192">
      <w:pPr>
        <w:jc w:val="center"/>
        <w:rPr>
          <w:rFonts w:eastAsiaTheme="minorEastAsia"/>
          <w:i/>
        </w:rPr>
      </w:pPr>
      <m:oMath>
        <m:r>
          <w:rPr>
            <w:rFonts w:ascii="Cambria Math" w:hAnsi="Cambria Math" w:cs="Times New Roman"/>
          </w:rPr>
          <m:t xml:space="preserve">σ=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σ</m:t>
                </m:r>
              </m:e>
              <m:sup>
                <m:r>
                  <w:rPr>
                    <w:rFonts w:ascii="Cambria Math" w:hAnsi="Cambria Math"/>
                  </w:rPr>
                  <m:t>2</m:t>
                </m:r>
              </m:sup>
            </m:sSup>
          </m:e>
        </m:rad>
      </m:oMath>
      <w:r w:rsidRPr="00C60FA7">
        <w:rPr>
          <w:rFonts w:eastAsiaTheme="minorEastAsia"/>
        </w:rPr>
        <w:tab/>
      </w:r>
      <w:r w:rsidRPr="00C60FA7">
        <w:rPr>
          <w:rFonts w:eastAsiaTheme="minorEastAsia"/>
          <w:i/>
        </w:rPr>
        <w:t>(populasi)</w:t>
      </w:r>
    </w:p>
    <w:p w14:paraId="0F49F270" w14:textId="190B3EF5" w:rsidR="00E10192" w:rsidRPr="00C60FA7" w:rsidRDefault="00E10192" w:rsidP="00E10192">
      <w:pPr>
        <w:jc w:val="center"/>
      </w:pPr>
      <m:oMath>
        <m:r>
          <w:rPr>
            <w:rFonts w:ascii="Cambria Math" w:hAnsi="Cambria Math" w:cs="Times New Roman"/>
          </w:rPr>
          <m:t xml:space="preserve">s= </m:t>
        </m:r>
        <m:rad>
          <m:radPr>
            <m:degHide m:val="1"/>
            <m:ctrlPr>
              <w:rPr>
                <w:rFonts w:ascii="Cambria Math" w:hAnsi="Cambria Math"/>
                <w:i/>
              </w:rPr>
            </m:ctrlPr>
          </m:radPr>
          <m:deg/>
          <m:e>
            <m:sSup>
              <m:sSupPr>
                <m:ctrlPr>
                  <w:rPr>
                    <w:rFonts w:ascii="Cambria Math" w:hAnsi="Cambria Math"/>
                    <w:i/>
                  </w:rPr>
                </m:ctrlPr>
              </m:sSupPr>
              <m:e>
                <m:r>
                  <w:rPr>
                    <w:rFonts w:ascii="Cambria Math" w:hAnsi="Cambria Math" w:cs="Times New Roman"/>
                  </w:rPr>
                  <m:t>s</m:t>
                </m:r>
              </m:e>
              <m:sup>
                <m:r>
                  <w:rPr>
                    <w:rFonts w:ascii="Cambria Math" w:hAnsi="Cambria Math"/>
                  </w:rPr>
                  <m:t>2</m:t>
                </m:r>
              </m:sup>
            </m:sSup>
          </m:e>
        </m:rad>
      </m:oMath>
      <w:r w:rsidRPr="00C60FA7">
        <w:rPr>
          <w:rFonts w:eastAsiaTheme="minorEastAsia"/>
        </w:rPr>
        <w:t xml:space="preserve"> </w:t>
      </w:r>
      <w:r w:rsidRPr="00C60FA7">
        <w:rPr>
          <w:rFonts w:eastAsiaTheme="minorEastAsia"/>
        </w:rPr>
        <w:tab/>
      </w:r>
      <w:r w:rsidRPr="00C60FA7">
        <w:rPr>
          <w:rFonts w:eastAsiaTheme="minorEastAsia"/>
          <w:i/>
        </w:rPr>
        <w:t>(sampel)</w:t>
      </w:r>
    </w:p>
    <w:p w14:paraId="63D1415F" w14:textId="77777777" w:rsidR="00E10192" w:rsidRPr="00C60FA7" w:rsidRDefault="00E10192" w:rsidP="007D5952"/>
    <w:p w14:paraId="552CC4BD" w14:textId="35EA87D9" w:rsidR="00592A69" w:rsidRPr="00C60FA7" w:rsidRDefault="00F423D6" w:rsidP="00DD1F81">
      <w:pPr>
        <w:pStyle w:val="Heading3"/>
        <w:numPr>
          <w:ilvl w:val="2"/>
          <w:numId w:val="5"/>
        </w:numPr>
        <w:ind w:left="709" w:hanging="709"/>
      </w:pPr>
      <w:bookmarkStart w:id="58" w:name="_Toc431443323"/>
      <w:bookmarkStart w:id="59" w:name="_Toc435178508"/>
      <w:r w:rsidRPr="00C60FA7">
        <w:rPr>
          <w:i/>
        </w:rPr>
        <w:t>z</w:t>
      </w:r>
      <w:r w:rsidR="00592A69" w:rsidRPr="00C60FA7">
        <w:t xml:space="preserve"> Skor dan Distribusi Normal</w:t>
      </w:r>
      <w:bookmarkEnd w:id="58"/>
      <w:bookmarkEnd w:id="59"/>
    </w:p>
    <w:p w14:paraId="07350AC3" w14:textId="04545524" w:rsidR="00145E7F" w:rsidRPr="00C60FA7" w:rsidRDefault="00145E7F" w:rsidP="00CB41D1">
      <w:pPr>
        <w:ind w:firstLine="709"/>
      </w:pPr>
      <w:r w:rsidRPr="00C60FA7">
        <w:rPr>
          <w:i/>
        </w:rPr>
        <w:t xml:space="preserve">z </w:t>
      </w:r>
      <w:r w:rsidRPr="00C60FA7">
        <w:t xml:space="preserve">skor atau disebut juga dengan skor standar, sama seperti persentil, </w:t>
      </w:r>
      <w:r w:rsidRPr="00C60FA7">
        <w:rPr>
          <w:i/>
        </w:rPr>
        <w:t xml:space="preserve">z </w:t>
      </w:r>
      <w:r w:rsidRPr="00C60FA7">
        <w:t>skor juga menghitung posisi relatif</w:t>
      </w:r>
      <w:r w:rsidR="00541531" w:rsidRPr="00C60FA7">
        <w:t xml:space="preserve"> dari mean</w:t>
      </w:r>
      <w:r w:rsidRPr="00C60FA7">
        <w:t xml:space="preserve">. Index </w:t>
      </w:r>
      <w:r w:rsidRPr="00C60FA7">
        <w:rPr>
          <w:i/>
        </w:rPr>
        <w:t xml:space="preserve">z </w:t>
      </w:r>
      <w:r w:rsidRPr="00C60FA7">
        <w:t xml:space="preserve">skor adalah posisi distribusi relatif terhadap distribusi lain. </w:t>
      </w:r>
      <w:r w:rsidRPr="00C60FA7">
        <w:rPr>
          <w:i/>
        </w:rPr>
        <w:t xml:space="preserve">z </w:t>
      </w:r>
      <w:r w:rsidRPr="00C60FA7">
        <w:t xml:space="preserve">skor sangat berguna pada distribusi normal </w:t>
      </w:r>
      <w:r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Pr="00C60FA7">
        <w:fldChar w:fldCharType="separate"/>
      </w:r>
      <w:r w:rsidR="00781385" w:rsidRPr="00C60FA7">
        <w:rPr>
          <w:noProof/>
        </w:rPr>
        <w:t>[13]</w:t>
      </w:r>
      <w:r w:rsidRPr="00C60FA7">
        <w:fldChar w:fldCharType="end"/>
      </w:r>
      <w:r w:rsidRPr="00C60FA7">
        <w:t>.</w:t>
      </w:r>
    </w:p>
    <w:p w14:paraId="56E552B6" w14:textId="1276AAB5" w:rsidR="00592A69" w:rsidRPr="00C60FA7" w:rsidRDefault="00F423D6" w:rsidP="00CB41D1">
      <w:pPr>
        <w:ind w:firstLine="709"/>
      </w:pPr>
      <w:r w:rsidRPr="00C60FA7">
        <w:rPr>
          <w:i/>
        </w:rPr>
        <w:t xml:space="preserve">z </w:t>
      </w:r>
      <w:r w:rsidR="00145E7F" w:rsidRPr="00C60FA7">
        <w:t>skor adalah skor ya</w:t>
      </w:r>
      <w:r w:rsidR="00B511DA" w:rsidRPr="00C60FA7">
        <w:t xml:space="preserve">ng sudah dilakukan standarisasi dengan menjadikan 0 sebagai mean dari distribusi dan 1 sebagai standar deviasi </w:t>
      </w:r>
      <w:r w:rsidR="00B511DA"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B511DA" w:rsidRPr="00C60FA7">
        <w:fldChar w:fldCharType="separate"/>
      </w:r>
      <w:r w:rsidR="00781385" w:rsidRPr="00C60FA7">
        <w:rPr>
          <w:noProof/>
        </w:rPr>
        <w:t>[13]</w:t>
      </w:r>
      <w:r w:rsidR="00B511DA" w:rsidRPr="00C60FA7">
        <w:fldChar w:fldCharType="end"/>
      </w:r>
      <w:r w:rsidR="00B511DA" w:rsidRPr="00C60FA7">
        <w:t>. F</w:t>
      </w:r>
      <w:r w:rsidR="00AF329F" w:rsidRPr="00C60FA7">
        <w:t xml:space="preserve">ormula </w:t>
      </w:r>
      <w:r w:rsidR="00B511DA" w:rsidRPr="00C60FA7">
        <w:t xml:space="preserve">untuk </w:t>
      </w:r>
      <w:r w:rsidR="00AF329F" w:rsidRPr="00C60FA7">
        <w:t xml:space="preserve">menghitung </w:t>
      </w:r>
      <w:r w:rsidR="00AF329F" w:rsidRPr="00C60FA7">
        <w:rPr>
          <w:i/>
        </w:rPr>
        <w:t>z</w:t>
      </w:r>
      <w:r w:rsidR="00AF329F" w:rsidRPr="00C60FA7">
        <w:t xml:space="preserve"> skor adalah sebagai berikut:</w:t>
      </w:r>
    </w:p>
    <w:p w14:paraId="7F1543A9" w14:textId="4BFF2A24" w:rsidR="00A9789B" w:rsidRPr="00C60FA7" w:rsidRDefault="00DF37C0" w:rsidP="00CB41D1">
      <m:oMathPara>
        <m:oMath>
          <m:r>
            <w:rPr>
              <w:rFonts w:ascii="Cambria Math" w:hAnsi="Cambria Math"/>
            </w:rPr>
            <m:t>z=</m:t>
          </m:r>
          <m:f>
            <m:fPr>
              <m:ctrlPr>
                <w:rPr>
                  <w:rFonts w:ascii="Cambria Math" w:hAnsi="Cambria Math"/>
                </w:rPr>
              </m:ctrlPr>
            </m:fPr>
            <m:num>
              <m:r>
                <w:rPr>
                  <w:rFonts w:ascii="Cambria Math" w:hAnsi="Cambria Math"/>
                </w:rPr>
                <m:t>X- µ</m:t>
              </m:r>
            </m:num>
            <m:den>
              <m:r>
                <w:rPr>
                  <w:rFonts w:ascii="Cambria Math" w:hAnsi="Cambria Math"/>
                </w:rPr>
                <m:t>σ</m:t>
              </m:r>
            </m:den>
          </m:f>
        </m:oMath>
      </m:oMathPara>
    </w:p>
    <w:p w14:paraId="00BAE7A4" w14:textId="2E17D1DA" w:rsidR="00AF329F" w:rsidRPr="00C60FA7" w:rsidRDefault="00541531" w:rsidP="00CB41D1">
      <w:pPr>
        <w:rPr>
          <w:rFonts w:eastAsiaTheme="minorEastAsia"/>
        </w:rPr>
      </w:pPr>
      <w:r w:rsidRPr="00C60FA7">
        <w:lastRenderedPageBreak/>
        <w:tab/>
        <w:t xml:space="preserve">Jarak skor dari mean berdasarkan </w:t>
      </w:r>
      <w:r w:rsidRPr="00C60FA7">
        <w:rPr>
          <w:i/>
        </w:rPr>
        <w:t xml:space="preserve">z </w:t>
      </w:r>
      <w:r w:rsidRPr="00C60FA7">
        <w:t>skor adalah: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atas nilai mean (</w:t>
      </w:r>
      <m:oMath>
        <m:r>
          <w:rPr>
            <w:rFonts w:ascii="Cambria Math" w:hAnsi="Cambria Math"/>
          </w:rPr>
          <m:t>µ</m:t>
        </m:r>
      </m:oMath>
      <w:r w:rsidRPr="00C60FA7">
        <w:rPr>
          <w:rFonts w:eastAsiaTheme="minorEastAsia"/>
        </w:rPr>
        <w:t xml:space="preserve">) atau </w:t>
      </w:r>
      <w:r w:rsidRPr="00C60FA7">
        <w:t>: -</w:t>
      </w:r>
      <m:oMath>
        <m:r>
          <w:rPr>
            <w:rFonts w:ascii="Cambria Math" w:hAnsi="Cambria Math"/>
          </w:rPr>
          <m:t>σ</m:t>
        </m:r>
      </m:oMath>
      <w:r w:rsidRPr="00C60FA7">
        <w:rPr>
          <w:rFonts w:eastAsiaTheme="minorEastAsia"/>
        </w:rPr>
        <w:t xml:space="preserve"> dan -2</w:t>
      </w:r>
      <m:oMath>
        <m:r>
          <w:rPr>
            <w:rFonts w:ascii="Cambria Math" w:hAnsi="Cambria Math"/>
          </w:rPr>
          <m:t>σ</m:t>
        </m:r>
      </m:oMath>
      <w:r w:rsidRPr="00C60FA7">
        <w:rPr>
          <w:rFonts w:eastAsiaTheme="minorEastAsia"/>
        </w:rPr>
        <w:t xml:space="preserve"> di bawah nilai mean (</w:t>
      </w:r>
      <m:oMath>
        <m:r>
          <w:rPr>
            <w:rFonts w:ascii="Cambria Math" w:hAnsi="Cambria Math"/>
          </w:rPr>
          <m:t>µ</m:t>
        </m:r>
      </m:oMath>
      <w:r w:rsidRPr="00C60FA7">
        <w:rPr>
          <w:rFonts w:eastAsiaTheme="minorEastAsia"/>
        </w:rPr>
        <w:t>).</w:t>
      </w:r>
    </w:p>
    <w:p w14:paraId="5C1BB5BC" w14:textId="77777777" w:rsidR="00541531" w:rsidRPr="00C60FA7" w:rsidRDefault="00541531" w:rsidP="00CB41D1"/>
    <w:p w14:paraId="0B64C49A" w14:textId="1921A28A" w:rsidR="00A24FCF" w:rsidRPr="00C60FA7" w:rsidRDefault="00541531" w:rsidP="00DD1F81">
      <w:pPr>
        <w:pStyle w:val="Heading2"/>
        <w:numPr>
          <w:ilvl w:val="1"/>
          <w:numId w:val="10"/>
        </w:numPr>
        <w:ind w:left="567" w:hanging="567"/>
      </w:pPr>
      <w:bookmarkStart w:id="60" w:name="_Toc431443324"/>
      <w:bookmarkStart w:id="61" w:name="_Toc435178509"/>
      <w:bookmarkEnd w:id="60"/>
      <w:r w:rsidRPr="00C60FA7">
        <w:t>Statistika Inferensi</w:t>
      </w:r>
      <w:bookmarkEnd w:id="61"/>
    </w:p>
    <w:p w14:paraId="388B75DD" w14:textId="48EEB392" w:rsidR="00475DFE" w:rsidRPr="00C60FA7" w:rsidRDefault="00A60E87" w:rsidP="00475DFE">
      <w:pPr>
        <w:ind w:firstLine="567"/>
      </w:pPr>
      <w:r w:rsidRPr="00C60FA7">
        <w:t xml:space="preserve">Tahap pertama </w:t>
      </w:r>
      <w:r w:rsidR="00475DFE" w:rsidRPr="00C60FA7">
        <w:t xml:space="preserve">memahami data adalah memahami sampel, selanjutnya, sampel yang diambil seringkali digunakan untuk menyimpulkan kondisi populasi sesungguhnya dimana sampel tersebut diambil. </w:t>
      </w:r>
      <w:r w:rsidR="00541531" w:rsidRPr="00C60FA7">
        <w:t>Statistika inferensi</w:t>
      </w:r>
      <w:r w:rsidR="00475DFE" w:rsidRPr="00C60FA7">
        <w:t xml:space="preserve"> menggunakan sembarang sampel dari populasi yang diuji untuk membuat kesimpulan</w:t>
      </w:r>
      <w:r w:rsidR="00541531" w:rsidRPr="00C60FA7">
        <w:t xml:space="preserve"> atau menaksir</w:t>
      </w:r>
      <w:r w:rsidR="00475DFE" w:rsidRPr="00C60FA7">
        <w:t xml:space="preserve"> terhadap </w:t>
      </w:r>
      <w:r w:rsidR="00541531" w:rsidRPr="00C60FA7">
        <w:t xml:space="preserve">karakteristik </w:t>
      </w:r>
      <w:r w:rsidR="00475DFE" w:rsidRPr="00C60FA7">
        <w:t xml:space="preserve">populasi </w:t>
      </w:r>
      <w:r w:rsidR="00475DFE"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475DFE" w:rsidRPr="00C60FA7">
        <w:fldChar w:fldCharType="separate"/>
      </w:r>
      <w:r w:rsidR="00781385" w:rsidRPr="00C60FA7">
        <w:rPr>
          <w:noProof/>
        </w:rPr>
        <w:t>[13]</w:t>
      </w:r>
      <w:r w:rsidR="00475DFE" w:rsidRPr="00C60FA7">
        <w:fldChar w:fldCharType="end"/>
      </w:r>
      <w:r w:rsidR="00475DFE" w:rsidRPr="00C60FA7">
        <w:t xml:space="preserve">. </w:t>
      </w:r>
      <w:r w:rsidR="00511804" w:rsidRPr="00C60FA7">
        <w:t>Statistika inferensi</w:t>
      </w:r>
      <w:r w:rsidR="00475DFE" w:rsidRPr="00C60FA7">
        <w:t xml:space="preserve"> diperlukan karena terdapat dua masalah yang saling berhubungan. Pertama</w:t>
      </w:r>
      <w:r w:rsidR="00D7648D" w:rsidRPr="00C60FA7">
        <w:t>, skor dari populasi selalu dibutuhkan. Kedua, populasi biasanya sangat besar, menghitung skor populasi seringkali tidak bisa dilakukan.</w:t>
      </w:r>
    </w:p>
    <w:p w14:paraId="26044032" w14:textId="7E5A1E24" w:rsidR="00D7648D" w:rsidRPr="00C60FA7" w:rsidRDefault="00203B8C" w:rsidP="00475DFE">
      <w:pPr>
        <w:ind w:firstLine="567"/>
      </w:pPr>
      <w:r w:rsidRPr="00C60FA7">
        <w:t>Prosedur inferensial statistik dibedakan menjadi dua kategori, estimasi parameter dan</w:t>
      </w:r>
      <w:r w:rsidR="00511804" w:rsidRPr="00C60FA7">
        <w:rPr>
          <w:i/>
        </w:rPr>
        <w:t xml:space="preserve"> </w:t>
      </w:r>
      <w:r w:rsidR="00511804" w:rsidRPr="00C60FA7">
        <w:t>pengujian hipotesis</w:t>
      </w:r>
      <w:r w:rsidRPr="00C60FA7">
        <w:t>.</w:t>
      </w:r>
    </w:p>
    <w:p w14:paraId="6433314F" w14:textId="77777777" w:rsidR="00203B8C" w:rsidRPr="00C60FA7" w:rsidRDefault="00203B8C" w:rsidP="00DD1F81">
      <w:pPr>
        <w:pStyle w:val="ListParagraph"/>
        <w:numPr>
          <w:ilvl w:val="0"/>
          <w:numId w:val="25"/>
        </w:numPr>
        <w:ind w:left="360"/>
      </w:pPr>
      <w:r w:rsidRPr="00C60FA7">
        <w:t>Estimasi parameter melakukan estimasi parameter populasi dari sampel yang diambil secara acak.</w:t>
      </w:r>
    </w:p>
    <w:p w14:paraId="606963A5" w14:textId="3B08678E" w:rsidR="00203B8C" w:rsidRPr="00C60FA7" w:rsidRDefault="00511804" w:rsidP="00DD1F81">
      <w:pPr>
        <w:pStyle w:val="ListParagraph"/>
        <w:numPr>
          <w:ilvl w:val="0"/>
          <w:numId w:val="25"/>
        </w:numPr>
        <w:ind w:left="360"/>
      </w:pPr>
      <w:r w:rsidRPr="00C60FA7">
        <w:t xml:space="preserve">Pengujian hipotesis </w:t>
      </w:r>
      <w:r w:rsidR="00203B8C" w:rsidRPr="00C60FA7">
        <w:t>membandingkan dua hipotesis tentang populasi. Data dari sampel acak digunakan untuk menentukan hipotesis mana yang cenderung benar.</w:t>
      </w:r>
    </w:p>
    <w:p w14:paraId="08F9DA12" w14:textId="77777777" w:rsidR="00A60E87" w:rsidRPr="00C60FA7" w:rsidRDefault="00A60E87" w:rsidP="00A60E87"/>
    <w:p w14:paraId="7F1BE2E9" w14:textId="77777777" w:rsidR="00820AAA" w:rsidRPr="00C60FA7" w:rsidRDefault="00820AAA" w:rsidP="00DD1F81">
      <w:pPr>
        <w:pStyle w:val="Heading3"/>
        <w:numPr>
          <w:ilvl w:val="0"/>
          <w:numId w:val="24"/>
        </w:numPr>
        <w:ind w:left="630" w:hanging="630"/>
      </w:pPr>
      <w:bookmarkStart w:id="62" w:name="_Toc435178510"/>
      <w:r w:rsidRPr="00C60FA7">
        <w:t>Probabilitas</w:t>
      </w:r>
      <w:bookmarkEnd w:id="62"/>
    </w:p>
    <w:p w14:paraId="1DB8253D" w14:textId="597E787E" w:rsidR="008902C6" w:rsidRPr="00C60FA7" w:rsidRDefault="00585C5B" w:rsidP="00A60E87">
      <w:pPr>
        <w:ind w:firstLine="630"/>
      </w:pPr>
      <w:r w:rsidRPr="00C60FA7">
        <w:t>Probabilitas adalah kemungkinan yang dapat terjadi dalam suatu peristiwa (</w:t>
      </w:r>
      <w:r w:rsidRPr="00C60FA7">
        <w:rPr>
          <w:i/>
        </w:rPr>
        <w:t>event</w:t>
      </w:r>
      <w:r w:rsidRPr="00C60FA7">
        <w:t>) tertentu</w:t>
      </w:r>
      <w:r w:rsidR="00913E65" w:rsidRPr="00C60FA7">
        <w:t>.</w:t>
      </w:r>
      <w:r w:rsidRPr="00C60FA7">
        <w:t xml:space="preserve"> Secara matematis, probabilitas diartikan sebagai banyaknya pristiwa yang dimaksud dibagi dengan seluruh pristiwa yang mungkin</w:t>
      </w:r>
      <w:r w:rsidR="0067349C" w:rsidRPr="00C60FA7">
        <w:t xml:space="preserve"> </w:t>
      </w:r>
      <w:r w:rsidR="0067349C" w:rsidRPr="00C60FA7">
        <w:fldChar w:fldCharType="begin" w:fldLock="1"/>
      </w:r>
      <w:r w:rsidR="00563CF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67349C" w:rsidRPr="00C60FA7">
        <w:fldChar w:fldCharType="separate"/>
      </w:r>
      <w:r w:rsidR="0067349C" w:rsidRPr="00C60FA7">
        <w:rPr>
          <w:noProof/>
        </w:rPr>
        <w:t>[13]</w:t>
      </w:r>
      <w:r w:rsidR="0067349C" w:rsidRPr="00C60FA7">
        <w:fldChar w:fldCharType="end"/>
      </w:r>
      <w:r w:rsidRPr="00C60FA7">
        <w:t>. Formula probabilitas yaitu:</w:t>
      </w:r>
    </w:p>
    <w:p w14:paraId="742F9BFC" w14:textId="6E19E073" w:rsidR="00A60E87" w:rsidRPr="00C60FA7" w:rsidRDefault="00585C5B" w:rsidP="00A60E87">
      <w:pPr>
        <w:rPr>
          <w:rFonts w:eastAsiaTheme="minorEastAsia"/>
        </w:rPr>
      </w:pPr>
      <m:oMathPara>
        <m:oMath>
          <m:r>
            <w:rPr>
              <w:rFonts w:ascii="Cambria Math" w:hAnsi="Cambria Math" w:cs="Cambria Math"/>
            </w:rPr>
            <m:t>P(A)</m:t>
          </m:r>
          <m:r>
            <m:rPr>
              <m:sty m:val="p"/>
            </m:rPr>
            <w:rPr>
              <w:rFonts w:ascii="Cambria Math" w:hAnsi="Cambria Math" w:cs="Cambria Math"/>
            </w:rPr>
            <m:t>=</m:t>
          </m:r>
          <m:f>
            <m:fPr>
              <m:ctrlPr>
                <w:rPr>
                  <w:rFonts w:ascii="Cambria Math" w:hAnsi="Cambria Math"/>
                </w:rPr>
              </m:ctrlPr>
            </m:fPr>
            <m:num>
              <m:r>
                <w:rPr>
                  <w:rFonts w:ascii="Cambria Math" w:hAnsi="Cambria Math" w:cs="Cambria Math"/>
                </w:rPr>
                <m:t>n</m:t>
              </m:r>
              <m:r>
                <m:rPr>
                  <m:sty m:val="p"/>
                </m:rPr>
                <w:rPr>
                  <w:rFonts w:ascii="Cambria Math" w:hAnsi="Cambria Math" w:cs="Cambria Math"/>
                </w:rPr>
                <m:t>(</m:t>
              </m:r>
              <m:r>
                <w:rPr>
                  <w:rFonts w:ascii="Cambria Math" w:hAnsi="Cambria Math" w:cs="Cambria Math"/>
                </w:rPr>
                <m:t>A</m:t>
              </m:r>
              <m:r>
                <m:rPr>
                  <m:sty m:val="p"/>
                </m:rPr>
                <w:rPr>
                  <w:rFonts w:ascii="Cambria Math" w:hAnsi="Cambria Math" w:cs="Cambria Math"/>
                </w:rPr>
                <m:t>)</m:t>
              </m:r>
            </m:num>
            <m:den>
              <m:r>
                <w:rPr>
                  <w:rFonts w:ascii="Cambria Math" w:hAnsi="Cambria Math" w:cs="Cambria Math"/>
                </w:rPr>
                <m:t>n</m:t>
              </m:r>
              <m:r>
                <m:rPr>
                  <m:sty m:val="p"/>
                </m:rPr>
                <w:rPr>
                  <w:rFonts w:ascii="Cambria Math" w:hAnsi="Cambria Math" w:cs="Cambria Math"/>
                </w:rPr>
                <m:t>(</m:t>
              </m:r>
              <m:r>
                <w:rPr>
                  <w:rFonts w:ascii="Cambria Math" w:hAnsi="Cambria Math" w:cs="Cambria Math"/>
                </w:rPr>
                <m:t>S</m:t>
              </m:r>
              <m:r>
                <m:rPr>
                  <m:sty m:val="p"/>
                </m:rPr>
                <w:rPr>
                  <w:rFonts w:ascii="Cambria Math" w:hAnsi="Cambria Math" w:cs="Cambria Math"/>
                </w:rPr>
                <m:t>)</m:t>
              </m:r>
            </m:den>
          </m:f>
        </m:oMath>
      </m:oMathPara>
    </w:p>
    <w:p w14:paraId="787C336E" w14:textId="32F16F07" w:rsidR="00585C5B" w:rsidRPr="00C60FA7" w:rsidRDefault="00585C5B" w:rsidP="00A60E87">
      <w:pPr>
        <w:rPr>
          <w:rFonts w:eastAsiaTheme="minorEastAsia"/>
        </w:rPr>
      </w:pPr>
      <w:r w:rsidRPr="00C60FA7">
        <w:rPr>
          <w:rFonts w:eastAsiaTheme="minorEastAsia"/>
        </w:rPr>
        <w:t>dengan:</w:t>
      </w:r>
    </w:p>
    <w:p w14:paraId="331FDEEC" w14:textId="7EA0636B" w:rsidR="00585C5B" w:rsidRPr="00C60FA7" w:rsidRDefault="00585C5B" w:rsidP="00A60E87">
      <w:r w:rsidRPr="00C60FA7">
        <w:rPr>
          <w:i/>
        </w:rPr>
        <w:t>P</w:t>
      </w:r>
      <w:r w:rsidRPr="00C60FA7">
        <w:t>(</w:t>
      </w:r>
      <w:r w:rsidRPr="00C60FA7">
        <w:rPr>
          <w:i/>
        </w:rPr>
        <w:t>A</w:t>
      </w:r>
      <w:r w:rsidRPr="00C60FA7">
        <w:t xml:space="preserve">) = probabilitas terjadinya peristiwa </w:t>
      </w:r>
      <w:r w:rsidRPr="00C60FA7">
        <w:rPr>
          <w:i/>
        </w:rPr>
        <w:t>A</w:t>
      </w:r>
    </w:p>
    <w:p w14:paraId="2327DE79" w14:textId="0002C592" w:rsidR="00585C5B" w:rsidRPr="00C60FA7" w:rsidRDefault="00585C5B" w:rsidP="00A60E87">
      <w:r w:rsidRPr="00C60FA7">
        <w:rPr>
          <w:i/>
        </w:rPr>
        <w:t>n</w:t>
      </w:r>
      <w:r w:rsidRPr="00C60FA7">
        <w:t>(</w:t>
      </w:r>
      <w:r w:rsidRPr="00C60FA7">
        <w:rPr>
          <w:i/>
        </w:rPr>
        <w:t>A</w:t>
      </w:r>
      <w:r w:rsidRPr="00C60FA7">
        <w:t xml:space="preserve">) = jumlah peristiwa </w:t>
      </w:r>
      <w:r w:rsidRPr="00C60FA7">
        <w:rPr>
          <w:i/>
        </w:rPr>
        <w:t>A</w:t>
      </w:r>
    </w:p>
    <w:p w14:paraId="43892950" w14:textId="429EDFE7" w:rsidR="00585C5B" w:rsidRPr="00C60FA7" w:rsidRDefault="00585C5B" w:rsidP="00A60E87">
      <w:r w:rsidRPr="00C60FA7">
        <w:rPr>
          <w:i/>
        </w:rPr>
        <w:t>n</w:t>
      </w:r>
      <w:r w:rsidRPr="00C60FA7">
        <w:t>(</w:t>
      </w:r>
      <w:r w:rsidRPr="00C60FA7">
        <w:rPr>
          <w:i/>
        </w:rPr>
        <w:t>S</w:t>
      </w:r>
      <w:r w:rsidRPr="00C60FA7">
        <w:t>) = ju</w:t>
      </w:r>
      <w:r w:rsidR="00B3644D" w:rsidRPr="00C60FA7">
        <w:t>m</w:t>
      </w:r>
      <w:r w:rsidRPr="00C60FA7">
        <w:t>lah peristiwa yang mungkin</w:t>
      </w:r>
    </w:p>
    <w:p w14:paraId="24341F45" w14:textId="77777777" w:rsidR="00585C5B" w:rsidRPr="00C60FA7" w:rsidRDefault="00585C5B" w:rsidP="00A60E87"/>
    <w:p w14:paraId="696A771A" w14:textId="012439FB" w:rsidR="00820AAA" w:rsidRPr="00C60FA7" w:rsidRDefault="007B7EBA" w:rsidP="00DD1F81">
      <w:pPr>
        <w:pStyle w:val="Heading3"/>
        <w:numPr>
          <w:ilvl w:val="0"/>
          <w:numId w:val="24"/>
        </w:numPr>
        <w:ind w:left="630" w:hanging="630"/>
      </w:pPr>
      <w:bookmarkStart w:id="63" w:name="_Toc435178511"/>
      <w:r w:rsidRPr="00C60FA7">
        <w:t xml:space="preserve">Distribusi </w:t>
      </w:r>
      <w:r w:rsidR="00820AAA" w:rsidRPr="00C60FA7">
        <w:t>Sampling</w:t>
      </w:r>
      <w:bookmarkEnd w:id="63"/>
    </w:p>
    <w:p w14:paraId="1785EB54" w14:textId="464752F9" w:rsidR="00820AAA" w:rsidRPr="00C60FA7" w:rsidRDefault="00B86E1C" w:rsidP="00A60E87">
      <w:pPr>
        <w:ind w:firstLine="630"/>
      </w:pPr>
      <w:r w:rsidRPr="00C60FA7">
        <w:t xml:space="preserve">Keputusan diambil terhadap informasi yang diambil dari populasi. Informasi yang lengkap diperoleh dari seluruh populasi. Hanya saja, untuk mendapatkan seluruh data dari populasi hampir tidak mungkin </w:t>
      </w:r>
      <w:r w:rsidR="00C60FA7">
        <w:t>dilakukan secara singkat. Sampli</w:t>
      </w:r>
      <w:r w:rsidRPr="00C60FA7">
        <w:t xml:space="preserve">ng adalah metode yang digunakan untuk mengestimasi parameter-parameter populasi </w:t>
      </w:r>
      <w:r w:rsidR="00112B37" w:rsidRPr="00C60FA7">
        <w:fldChar w:fldCharType="begin" w:fldLock="1"/>
      </w:r>
      <w:r w:rsidR="00F03D3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previouslyFormattedCitation" : "[13]" }, "properties" : { "noteIndex" : 0 }, "schema" : "https://github.com/citation-style-language/schema/raw/master/csl-citation.json" }</w:instrText>
      </w:r>
      <w:r w:rsidR="00112B37" w:rsidRPr="00C60FA7">
        <w:fldChar w:fldCharType="separate"/>
      </w:r>
      <w:r w:rsidR="00781385" w:rsidRPr="00C60FA7">
        <w:rPr>
          <w:noProof/>
        </w:rPr>
        <w:t>[13]</w:t>
      </w:r>
      <w:r w:rsidR="00112B37" w:rsidRPr="00C60FA7">
        <w:fldChar w:fldCharType="end"/>
      </w:r>
      <w:r w:rsidR="00112B37" w:rsidRPr="00C60FA7">
        <w:t>.</w:t>
      </w:r>
    </w:p>
    <w:p w14:paraId="5BF30E22" w14:textId="77777777" w:rsidR="0009471D" w:rsidRPr="00C60FA7" w:rsidRDefault="00B86E1C" w:rsidP="0009471D">
      <w:pPr>
        <w:ind w:firstLine="630"/>
      </w:pPr>
      <w:r w:rsidRPr="00C60FA7">
        <w:t>Standar deviasi dari distribusi sampling disebut dengan standar error statistik</w:t>
      </w:r>
      <w:r w:rsidR="0009471D" w:rsidRPr="00C60FA7">
        <w:t xml:space="preserve"> (</w:t>
      </w:r>
      <w:r w:rsidR="0009471D" w:rsidRPr="00C60FA7">
        <w:rPr>
          <w:i/>
        </w:rPr>
        <w:t>SE</w:t>
      </w:r>
      <w:r w:rsidR="0009471D" w:rsidRPr="00C60FA7">
        <w:t xml:space="preserve">). </w:t>
      </w:r>
      <w:r w:rsidRPr="00C60FA7">
        <w:t>Perbedaan standar deviasi dan standar error adalah pada nilai, sementara standar error berk</w:t>
      </w:r>
      <w:r w:rsidR="0009471D" w:rsidRPr="00C60FA7">
        <w:t>aitan dengan hasil perhitungan.</w:t>
      </w:r>
    </w:p>
    <w:p w14:paraId="32ECEC3A" w14:textId="4EA850CE" w:rsidR="0009471D" w:rsidRPr="00C60FA7" w:rsidRDefault="0009471D" w:rsidP="0009471D">
      <m:oMathPara>
        <m:oMath>
          <m:r>
            <w:rPr>
              <w:rFonts w:ascii="Cambria Math" w:hAnsi="Cambria Math"/>
            </w:rPr>
            <m:t>SE=</m:t>
          </m:r>
          <m:f>
            <m:fPr>
              <m:ctrlPr>
                <w:rPr>
                  <w:rFonts w:ascii="Cambria Math" w:hAnsi="Cambria Math"/>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43165170" w14:textId="16721DC6" w:rsidR="0009471D" w:rsidRPr="00C60FA7" w:rsidRDefault="00B86E1C" w:rsidP="0009471D">
      <w:pPr>
        <w:ind w:firstLine="630"/>
      </w:pPr>
      <w:r w:rsidRPr="00C60FA7">
        <w:t>Perbedaan hasil yang diperoleh dari sampel statistik dan hasil yang diperoleh dari parameter populasi disebut sampling error. Sampling error dipakai untuk menunjukan ketepatan populasi yang didasarkan pada perhitungan terhadap sampel di bawah distribusi normal. Semakin kecil sampling error, semakin besar ketepatan penaksiran.</w:t>
      </w:r>
    </w:p>
    <w:p w14:paraId="31C71A05" w14:textId="77777777" w:rsidR="0056562F" w:rsidRPr="00C60FA7" w:rsidRDefault="0056562F" w:rsidP="00A60E87">
      <w:pPr>
        <w:ind w:firstLine="630"/>
      </w:pPr>
    </w:p>
    <w:p w14:paraId="06525B96" w14:textId="77777777" w:rsidR="0056562F" w:rsidRPr="00C60FA7" w:rsidRDefault="0056562F" w:rsidP="0056562F">
      <w:pPr>
        <w:pStyle w:val="Heading4"/>
        <w:numPr>
          <w:ilvl w:val="0"/>
          <w:numId w:val="27"/>
        </w:numPr>
        <w:ind w:left="851" w:hanging="851"/>
      </w:pPr>
      <w:r w:rsidRPr="00C60FA7">
        <w:t>Pendugaan Titik</w:t>
      </w:r>
    </w:p>
    <w:p w14:paraId="27032629" w14:textId="5EB0E8C6" w:rsidR="00124484" w:rsidRPr="00C60FA7" w:rsidRDefault="00124484" w:rsidP="00124484">
      <w:pPr>
        <w:ind w:firstLine="720"/>
      </w:pPr>
      <w:r w:rsidRPr="00C60FA7">
        <w:t>Cara penaksiran skor tunggal parameter populasi mean (</w:t>
      </w:r>
      <w:r w:rsidRPr="00C60FA7">
        <w:rPr>
          <w:rFonts w:cs="Times New Roman"/>
          <w:i/>
        </w:rPr>
        <w:t>µ</w:t>
      </w:r>
      <w:r w:rsidRPr="00C60FA7">
        <w:t>) dapat dilakukan dengan mengambil mean terhadap  sampel acak populasi (</w:t>
      </w:r>
      <w:r w:rsidRPr="00C60FA7">
        <w:rPr>
          <w:i/>
        </w:rPr>
        <w:t>M</w:t>
      </w:r>
      <w:r w:rsidRPr="00C60FA7">
        <w:t>). Mean sampel acak tersebut disebut pendugaan titik (</w:t>
      </w:r>
      <w:r w:rsidRPr="00C60FA7">
        <w:rPr>
          <w:i/>
        </w:rPr>
        <w:t>point estimator</w:t>
      </w:r>
      <w:r w:rsidR="000C1BD1">
        <w:rPr>
          <w:i/>
          <w:lang w:val="en-US"/>
        </w:rPr>
        <w:t xml:space="preserve"> --</w:t>
      </w:r>
      <w:r w:rsidR="000C1BD1" w:rsidRPr="000C1BD1">
        <w:rPr>
          <w:i/>
          <w:lang w:val="en-US"/>
        </w:rPr>
        <w:t xml:space="preserve"> </w:t>
      </w:r>
      <m:oMath>
        <m:sSub>
          <m:sSubPr>
            <m:ctrlPr>
              <w:rPr>
                <w:rFonts w:ascii="Cambria Math" w:hAnsi="Cambria Math"/>
                <w:i/>
                <w:lang w:val="en-US"/>
              </w:rPr>
            </m:ctrlPr>
          </m:sSubPr>
          <m:e>
            <m:r>
              <w:rPr>
                <w:rFonts w:ascii="Cambria Math" w:hAnsi="Cambria Math"/>
                <w:lang w:val="en-US"/>
              </w:rPr>
              <m:t>µ</m:t>
            </m:r>
          </m:e>
          <m:sub>
            <m:r>
              <w:rPr>
                <w:rFonts w:ascii="Cambria Math" w:hAnsi="Cambria Math"/>
                <w:lang w:val="en-US"/>
              </w:rPr>
              <m:t>i</m:t>
            </m:r>
          </m:sub>
        </m:sSub>
      </m:oMath>
      <w:r w:rsidRPr="00C60FA7">
        <w:t>)</w:t>
      </w:r>
      <w:r w:rsidR="00563CFF" w:rsidRPr="00C60FA7">
        <w:t xml:space="preserve"> </w:t>
      </w:r>
      <w:r w:rsidR="00563CFF" w:rsidRPr="00C60FA7">
        <w:fldChar w:fldCharType="begin" w:fldLock="1"/>
      </w:r>
      <w:r w:rsidR="00563CFF" w:rsidRPr="00C60FA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3]", "plainTextFormattedCitation" : "[13]" }, "properties" : { "noteIndex" : 0 }, "schema" : "https://github.com/citation-style-language/schema/raw/master/csl-citation.json" }</w:instrText>
      </w:r>
      <w:r w:rsidR="00563CFF" w:rsidRPr="00C60FA7">
        <w:fldChar w:fldCharType="separate"/>
      </w:r>
      <w:r w:rsidR="00563CFF" w:rsidRPr="00C60FA7">
        <w:rPr>
          <w:noProof/>
        </w:rPr>
        <w:t>[13]</w:t>
      </w:r>
      <w:r w:rsidR="00563CFF" w:rsidRPr="00C60FA7">
        <w:fldChar w:fldCharType="end"/>
      </w:r>
      <w:r w:rsidRPr="00C60FA7">
        <w:t>.</w:t>
      </w:r>
    </w:p>
    <w:p w14:paraId="58F5FC6A" w14:textId="77777777" w:rsidR="00124484" w:rsidRPr="00C60FA7" w:rsidRDefault="00124484" w:rsidP="00124484"/>
    <w:p w14:paraId="0FE83363" w14:textId="20BDA8D8" w:rsidR="0056562F" w:rsidRPr="00C60FA7" w:rsidRDefault="0056562F" w:rsidP="00124484">
      <w:pPr>
        <w:pStyle w:val="Heading4"/>
        <w:numPr>
          <w:ilvl w:val="0"/>
          <w:numId w:val="27"/>
        </w:numPr>
        <w:ind w:left="851" w:hanging="862"/>
      </w:pPr>
      <w:r w:rsidRPr="00C60FA7">
        <w:t>Pendugaan Interval</w:t>
      </w:r>
    </w:p>
    <w:p w14:paraId="676631AF" w14:textId="5A2A37BF" w:rsidR="00A9789B" w:rsidRPr="00C60FA7" w:rsidRDefault="008D280B" w:rsidP="008D280B">
      <w:pPr>
        <w:ind w:firstLine="567"/>
      </w:pPr>
      <w:r w:rsidRPr="00C60FA7">
        <w:t>Pendugaan interval (</w:t>
      </w:r>
      <w:r w:rsidRPr="00C60FA7">
        <w:rPr>
          <w:i/>
        </w:rPr>
        <w:t>interval estimation</w:t>
      </w:r>
      <w:r w:rsidRPr="00C60FA7">
        <w:t>) menunjukan interval berapa suatu parameter populasi akan berada pada dua nilai (dibatasi oleh dua nilai), nilai tersebut biasanya disebut batas bawah dan batas atas.</w:t>
      </w:r>
    </w:p>
    <w:p w14:paraId="767D05BE" w14:textId="18D200D3" w:rsidR="00975998" w:rsidRPr="00C60FA7" w:rsidRDefault="00B76908" w:rsidP="00B55231">
      <m:oMathPara>
        <m:oMath>
          <m:bar>
            <m:barPr>
              <m:pos m:val="top"/>
              <m:ctrlPr>
                <w:rPr>
                  <w:rFonts w:ascii="Cambria Math" w:hAnsi="Cambria Math"/>
                  <w:i/>
                </w:rPr>
              </m:ctrlPr>
            </m:barPr>
            <m:e>
              <m:r>
                <w:rPr>
                  <w:rFonts w:ascii="Cambria Math" w:hAnsi="Cambria Math"/>
                </w:rPr>
                <m:t xml:space="preserve">X </m:t>
              </m:r>
            </m:e>
          </m:ba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sSub>
            <m:sSubPr>
              <m:ctrlPr>
                <w:rPr>
                  <w:rFonts w:ascii="Cambria Math" w:hAnsi="Cambria Math"/>
                  <w:i/>
                </w:rPr>
              </m:ctrlPr>
            </m:sSubPr>
            <m:e>
              <m:r>
                <w:rPr>
                  <w:rFonts w:ascii="Cambria Math" w:hAnsi="Cambria Math"/>
                </w:rPr>
                <m:t>µ</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α/2</m:t>
              </m:r>
            </m:sub>
          </m:sSub>
          <m:f>
            <m:fPr>
              <m:type m:val="skw"/>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bar>
            <m:barPr>
              <m:pos m:val="top"/>
              <m:ctrlPr>
                <w:rPr>
                  <w:rFonts w:ascii="Cambria Math" w:hAnsi="Cambria Math"/>
                  <w:i/>
                </w:rPr>
              </m:ctrlPr>
            </m:barPr>
            <m:e>
              <m:r>
                <w:rPr>
                  <w:rFonts w:ascii="Cambria Math" w:hAnsi="Cambria Math"/>
                </w:rPr>
                <m:t>X</m:t>
              </m:r>
            </m:e>
          </m:bar>
        </m:oMath>
      </m:oMathPara>
    </w:p>
    <w:p w14:paraId="17BB3BC2" w14:textId="77777777" w:rsidR="00B55231" w:rsidRPr="00C60FA7" w:rsidRDefault="00B55231" w:rsidP="00B55231"/>
    <w:p w14:paraId="504DBC3F" w14:textId="65E74173" w:rsidR="00A25964" w:rsidRPr="00C60FA7" w:rsidRDefault="0009520F" w:rsidP="00DD1F81">
      <w:pPr>
        <w:pStyle w:val="Heading2"/>
        <w:numPr>
          <w:ilvl w:val="1"/>
          <w:numId w:val="10"/>
        </w:numPr>
        <w:ind w:left="567"/>
      </w:pPr>
      <w:bookmarkStart w:id="64" w:name="_Toc435178512"/>
      <w:r w:rsidRPr="00C60FA7">
        <w:t>Algoritma</w:t>
      </w:r>
      <w:bookmarkEnd w:id="64"/>
    </w:p>
    <w:p w14:paraId="6295623A" w14:textId="5E422608" w:rsidR="00DC07C4" w:rsidRPr="00C60FA7" w:rsidRDefault="00DC07C4" w:rsidP="00DC07C4">
      <w:pPr>
        <w:ind w:left="360"/>
        <w:rPr>
          <w:lang w:val="en-US"/>
        </w:rPr>
      </w:pPr>
      <w:r w:rsidRPr="00C60FA7">
        <w:t>Supervised Learning</w:t>
      </w:r>
    </w:p>
    <w:p w14:paraId="17E64847" w14:textId="77777777" w:rsidR="00DC07C4" w:rsidRPr="00C60FA7" w:rsidRDefault="00DC07C4" w:rsidP="00DC07C4">
      <w:pPr>
        <w:ind w:left="360"/>
      </w:pPr>
      <w:r w:rsidRPr="00C60FA7">
        <w:lastRenderedPageBreak/>
        <w:t xml:space="preserve">… regression </w:t>
      </w:r>
    </w:p>
    <w:p w14:paraId="786F9345" w14:textId="05EF9C00" w:rsidR="00DC07C4" w:rsidRPr="00C60FA7" w:rsidRDefault="00DC07C4" w:rsidP="00DC07C4">
      <w:pPr>
        <w:ind w:left="360"/>
      </w:pPr>
      <w:r w:rsidRPr="00C60FA7">
        <w:t>…</w:t>
      </w:r>
      <w:r w:rsidR="005360A2" w:rsidRPr="00C60FA7">
        <w:tab/>
      </w:r>
    </w:p>
    <w:p w14:paraId="6B71C935" w14:textId="77777777" w:rsidR="00DC07C4" w:rsidRPr="00C60FA7" w:rsidRDefault="00DC07C4" w:rsidP="00DC07C4">
      <w:pPr>
        <w:ind w:left="360"/>
      </w:pPr>
      <w:r w:rsidRPr="00C60FA7">
        <w:t>Unsupervised Learning</w:t>
      </w:r>
    </w:p>
    <w:p w14:paraId="0740DBEF" w14:textId="77777777" w:rsidR="00DC07C4" w:rsidRPr="00C60FA7" w:rsidRDefault="00DC07C4" w:rsidP="00DC07C4">
      <w:pPr>
        <w:ind w:left="360"/>
      </w:pPr>
      <w:r w:rsidRPr="00C60FA7">
        <w:t>... Classification</w:t>
      </w:r>
    </w:p>
    <w:p w14:paraId="58FA6939" w14:textId="7670DB2E" w:rsidR="00EF73FA" w:rsidRPr="00C60FA7" w:rsidRDefault="00EF73FA" w:rsidP="00DC07C4">
      <w:pPr>
        <w:ind w:firstLine="567"/>
        <w:sectPr w:rsidR="00EF73FA" w:rsidRPr="00C60FA7" w:rsidSect="009176AB">
          <w:pgSz w:w="11907" w:h="16840" w:code="9"/>
          <w:pgMar w:top="2268" w:right="1701" w:bottom="1701" w:left="2268" w:header="720" w:footer="720" w:gutter="0"/>
          <w:cols w:space="720"/>
          <w:titlePg/>
          <w:docGrid w:linePitch="360"/>
        </w:sectPr>
      </w:pPr>
    </w:p>
    <w:p w14:paraId="15A432DC" w14:textId="010AC21F" w:rsidR="00A25964" w:rsidRPr="00C60FA7" w:rsidRDefault="00B83C7A" w:rsidP="00DD1F81">
      <w:pPr>
        <w:pStyle w:val="Heading1"/>
        <w:numPr>
          <w:ilvl w:val="0"/>
          <w:numId w:val="19"/>
        </w:numPr>
        <w:ind w:left="0" w:firstLine="567"/>
      </w:pPr>
      <w:r w:rsidRPr="00C60FA7">
        <w:lastRenderedPageBreak/>
        <w:br/>
      </w:r>
      <w:bookmarkStart w:id="65" w:name="_Toc435178513"/>
      <w:r w:rsidR="00EF73FA" w:rsidRPr="00C60FA7">
        <w:t>ANALISIS DAN PERANCANGAN DATA</w:t>
      </w:r>
      <w:bookmarkEnd w:id="65"/>
    </w:p>
    <w:p w14:paraId="7C21F45E" w14:textId="77777777" w:rsidR="0041120B" w:rsidRPr="00C60FA7" w:rsidRDefault="0041120B" w:rsidP="0041120B"/>
    <w:p w14:paraId="65F74D47" w14:textId="32B9BF81" w:rsidR="00A24FCF" w:rsidRPr="00C60FA7" w:rsidRDefault="0041120B" w:rsidP="00DD1F81">
      <w:pPr>
        <w:pStyle w:val="Heading2"/>
        <w:numPr>
          <w:ilvl w:val="0"/>
          <w:numId w:val="21"/>
        </w:numPr>
        <w:ind w:left="709" w:hanging="709"/>
      </w:pPr>
      <w:bookmarkStart w:id="66" w:name="_Toc435178514"/>
      <w:r w:rsidRPr="00C60FA7">
        <w:t xml:space="preserve">Analisis </w:t>
      </w:r>
      <w:r w:rsidR="005D7DA8">
        <w:rPr>
          <w:lang w:val="en-US"/>
        </w:rPr>
        <w:t>Visualisasi Data</w:t>
      </w:r>
      <w:bookmarkEnd w:id="66"/>
    </w:p>
    <w:p w14:paraId="0D8BDA3D" w14:textId="771778AC" w:rsidR="0041120B" w:rsidRPr="00C60FA7" w:rsidRDefault="005D7DA8" w:rsidP="0041120B">
      <w:pPr>
        <w:ind w:firstLine="709"/>
      </w:pPr>
      <w:r w:rsidRPr="005D7DA8">
        <w:t>Analisis visualisasi data yang dilakukan yaitu melakukan proses analisis masalah, analisis sumber data, analisis segmentasi pengguna informasi, analisis kebutuhan informasi berdasarkan segmentasi pengguna, pemetaan visualisasi data, analisis algoritma, dan proses visualisasi data.</w:t>
      </w:r>
    </w:p>
    <w:p w14:paraId="6DB09AAA" w14:textId="77777777" w:rsidR="00051A66" w:rsidRPr="00C60FA7" w:rsidRDefault="00051A66" w:rsidP="00051A66"/>
    <w:p w14:paraId="0A1AB361" w14:textId="77777777" w:rsidR="0041120B" w:rsidRPr="00C60FA7" w:rsidRDefault="0041120B" w:rsidP="00DD1F81">
      <w:pPr>
        <w:pStyle w:val="Heading3"/>
        <w:numPr>
          <w:ilvl w:val="1"/>
          <w:numId w:val="21"/>
        </w:numPr>
        <w:ind w:left="709" w:hanging="709"/>
      </w:pPr>
      <w:bookmarkStart w:id="67" w:name="_Toc435178515"/>
      <w:r w:rsidRPr="00C60FA7">
        <w:t>Analisis Masalah</w:t>
      </w:r>
      <w:bookmarkEnd w:id="67"/>
    </w:p>
    <w:p w14:paraId="32CA615E" w14:textId="0D81E02D" w:rsidR="0041120B" w:rsidRPr="00C60FA7" w:rsidRDefault="005D7DA8" w:rsidP="00051A66">
      <w:pPr>
        <w:ind w:firstLine="709"/>
      </w:pPr>
      <w:r w:rsidRPr="005D7DA8">
        <w:t>Berikut merupakan analisis permasalahan yang coba diselesaikan dalam penelitian visualisasi data ini:</w:t>
      </w:r>
    </w:p>
    <w:p w14:paraId="71A23347" w14:textId="51B783F8" w:rsidR="00051A66" w:rsidRPr="00C60FA7" w:rsidRDefault="00051A66" w:rsidP="00DD1F81">
      <w:pPr>
        <w:pStyle w:val="ListParagraph"/>
        <w:numPr>
          <w:ilvl w:val="0"/>
          <w:numId w:val="22"/>
        </w:numPr>
      </w:pPr>
      <w:r w:rsidRPr="00C60FA7">
        <w:t>Suli</w:t>
      </w:r>
      <w:r w:rsidR="006024D5" w:rsidRPr="00C60FA7">
        <w:t xml:space="preserve">tnya melihat gambaran umum </w:t>
      </w:r>
      <w:r w:rsidRPr="00C60FA7">
        <w:t xml:space="preserve">data yang tersedia di repositori </w:t>
      </w:r>
      <w:r w:rsidRPr="00C60FA7">
        <w:rPr>
          <w:i/>
        </w:rPr>
        <w:t>open data</w:t>
      </w:r>
      <w:r w:rsidR="006024D5" w:rsidRPr="00C60FA7">
        <w:rPr>
          <w:i/>
        </w:rPr>
        <w:t xml:space="preserve"> </w:t>
      </w:r>
      <w:r w:rsidR="006024D5" w:rsidRPr="00C60FA7">
        <w:t xml:space="preserve">Pemerintah Provinsi DKI Jakarta menurut sudut pandang publik (sampel yang diambil adalah segmentasi pelaku UKM atau </w:t>
      </w:r>
      <w:r w:rsidR="006024D5" w:rsidRPr="00C60FA7">
        <w:rPr>
          <w:i/>
        </w:rPr>
        <w:t>entrepreneur</w:t>
      </w:r>
      <w:r w:rsidR="006024D5" w:rsidRPr="00C60FA7">
        <w:t>).</w:t>
      </w:r>
    </w:p>
    <w:p w14:paraId="2BC1F8B9" w14:textId="77777777" w:rsidR="00051A66" w:rsidRPr="00C60FA7" w:rsidRDefault="00051A66" w:rsidP="00051A66"/>
    <w:p w14:paraId="7B679A96" w14:textId="47A32CC6" w:rsidR="0041120B" w:rsidRPr="00C60FA7" w:rsidRDefault="0041120B" w:rsidP="00DD1F81">
      <w:pPr>
        <w:pStyle w:val="Heading3"/>
        <w:numPr>
          <w:ilvl w:val="1"/>
          <w:numId w:val="21"/>
        </w:numPr>
        <w:ind w:left="709" w:hanging="709"/>
      </w:pPr>
      <w:bookmarkStart w:id="68" w:name="_Toc435178516"/>
      <w:r w:rsidRPr="00C60FA7">
        <w:t xml:space="preserve">Analisis </w:t>
      </w:r>
      <w:r w:rsidR="00D153FC" w:rsidRPr="00C60FA7">
        <w:t xml:space="preserve">Sumber </w:t>
      </w:r>
      <w:r w:rsidRPr="00C60FA7">
        <w:t>Data</w:t>
      </w:r>
      <w:bookmarkEnd w:id="68"/>
    </w:p>
    <w:p w14:paraId="084E9325" w14:textId="074B7F2E" w:rsidR="006024D5" w:rsidRPr="004F59D7" w:rsidRDefault="006024D5" w:rsidP="006024D5">
      <w:pPr>
        <w:ind w:firstLine="709"/>
        <w:rPr>
          <w:lang w:val="en-US"/>
        </w:rPr>
      </w:pPr>
      <w:r w:rsidRPr="00C60FA7">
        <w:t xml:space="preserve">Sumber data yang akan di analisis berasal dari data repositori </w:t>
      </w:r>
      <w:r w:rsidRPr="00C60FA7">
        <w:rPr>
          <w:i/>
        </w:rPr>
        <w:t>open data</w:t>
      </w:r>
      <w:r w:rsidRPr="00C60FA7">
        <w:t xml:space="preserve"> Pemerintah Provinsi DKI Jakarta. Format data yang terdapat di repositori </w:t>
      </w:r>
      <w:r w:rsidRPr="00C60FA7">
        <w:rPr>
          <w:i/>
        </w:rPr>
        <w:t>open data</w:t>
      </w:r>
      <w:r w:rsidR="00B85E2C" w:rsidRPr="00C60FA7">
        <w:t xml:space="preserve"> adalah </w:t>
      </w:r>
      <w:r w:rsidRPr="00C60FA7">
        <w:t>csv</w:t>
      </w:r>
      <w:r w:rsidR="00B85E2C" w:rsidRPr="00C60FA7">
        <w:t>, xls/xlsx, dan json.</w:t>
      </w:r>
      <w:r w:rsidR="004F59D7">
        <w:rPr>
          <w:lang w:val="en-US"/>
        </w:rPr>
        <w:t xml:space="preserve"> </w:t>
      </w:r>
      <w:r w:rsidR="004F59D7" w:rsidRPr="004F59D7">
        <w:rPr>
          <w:lang w:val="en-US"/>
        </w:rPr>
        <w:t>Data yang digunakan dalam penelitian ini adalah dataset perekonomian, perdagangan, dan keuangan daerah.</w:t>
      </w:r>
      <w:r w:rsidR="004F59D7">
        <w:rPr>
          <w:lang w:val="en-US"/>
        </w:rPr>
        <w:t xml:space="preserve"> </w:t>
      </w:r>
    </w:p>
    <w:p w14:paraId="59F976E7" w14:textId="263CECA4" w:rsidR="00D153FC" w:rsidRDefault="00D153FC" w:rsidP="004F59D7"/>
    <w:p w14:paraId="2DD4F8CE" w14:textId="77777777" w:rsidR="004F59D7" w:rsidRDefault="004F59D7" w:rsidP="004F59D7">
      <w:pPr>
        <w:pStyle w:val="Heading4"/>
        <w:numPr>
          <w:ilvl w:val="0"/>
          <w:numId w:val="28"/>
        </w:numPr>
        <w:ind w:left="851" w:hanging="851"/>
        <w:rPr>
          <w:lang w:val="en-US"/>
        </w:rPr>
      </w:pPr>
      <w:r w:rsidRPr="004F59D7">
        <w:rPr>
          <w:lang w:val="en-US"/>
        </w:rPr>
        <w:t>Dataset Perekonomian</w:t>
      </w:r>
    </w:p>
    <w:p w14:paraId="5BEF14FC" w14:textId="3B3E36C1" w:rsidR="004F59D7" w:rsidRDefault="004F59D7" w:rsidP="004F59D7">
      <w:pPr>
        <w:ind w:firstLine="720"/>
        <w:rPr>
          <w:lang w:val="en-US"/>
        </w:rPr>
      </w:pPr>
      <w:r w:rsidRPr="004F59D7">
        <w:rPr>
          <w:lang w:val="en-US"/>
        </w:rPr>
        <w:t xml:space="preserve">Pada dataset perekonomian, terdapat enam data yang bisa digunakan secara bebas. Dataset perekonomian </w:t>
      </w:r>
      <w:r w:rsidR="00207EA3">
        <w:rPr>
          <w:lang w:val="en-US"/>
        </w:rPr>
        <w:t>meliputi</w:t>
      </w:r>
      <w:r w:rsidRPr="004F59D7">
        <w:rPr>
          <w:lang w:val="en-US"/>
        </w:rPr>
        <w:t xml:space="preserve"> dataset tentang laju pertumbuhan ekonomi, dataset tentang inflasi, dataset ekspor impor, dataset struktur ekonomi, dll.</w:t>
      </w:r>
      <w:r>
        <w:rPr>
          <w:lang w:val="en-US"/>
        </w:rPr>
        <w:t xml:space="preserve"> Tabel-tabel yang terdapat pada dataset perekonomian adalah sebagai berikut:</w:t>
      </w:r>
    </w:p>
    <w:p w14:paraId="5CB40560" w14:textId="6262BAE6" w:rsidR="00347F74" w:rsidRDefault="00347F74" w:rsidP="00347F74">
      <w:pPr>
        <w:pStyle w:val="ListParagraph"/>
        <w:numPr>
          <w:ilvl w:val="0"/>
          <w:numId w:val="29"/>
        </w:numPr>
        <w:ind w:left="284" w:hanging="284"/>
        <w:rPr>
          <w:lang w:val="en-US"/>
        </w:rPr>
      </w:pPr>
      <w:r>
        <w:rPr>
          <w:lang w:val="en-US"/>
        </w:rPr>
        <w:t xml:space="preserve">Tabel Data Laju Pertumbuhan Ekonomi </w:t>
      </w:r>
      <w:r w:rsidR="00531518">
        <w:rPr>
          <w:lang w:val="en-US"/>
        </w:rPr>
        <w:t xml:space="preserve">Jakarta </w:t>
      </w:r>
      <w:r>
        <w:rPr>
          <w:lang w:val="en-US"/>
        </w:rPr>
        <w:t>dan Nasional</w:t>
      </w:r>
    </w:p>
    <w:p w14:paraId="066C87F0" w14:textId="2FE0DF20" w:rsidR="00876F34" w:rsidRPr="00876F34" w:rsidRDefault="00876F34" w:rsidP="00531518">
      <w:pPr>
        <w:ind w:firstLine="709"/>
        <w:rPr>
          <w:lang w:val="en-US"/>
        </w:rPr>
      </w:pPr>
      <w:r>
        <w:rPr>
          <w:lang w:val="en-US"/>
        </w:rPr>
        <w:t xml:space="preserve">Tabel data laju pertumbuhan ekonomi </w:t>
      </w:r>
      <w:r w:rsidR="00531518">
        <w:rPr>
          <w:lang w:val="en-US"/>
        </w:rPr>
        <w:t>Jakarta dan N</w:t>
      </w:r>
      <w:r>
        <w:rPr>
          <w:lang w:val="en-US"/>
        </w:rPr>
        <w:t>asi</w:t>
      </w:r>
      <w:r w:rsidR="00531518">
        <w:rPr>
          <w:lang w:val="en-US"/>
        </w:rPr>
        <w:t>onal berisi mengenai besar laju pertumbuhan ekonomi Jakarta dan Nasional tahun 2006-2012. Berikut adalah penjelasan atribut pada tabel ini:</w:t>
      </w:r>
    </w:p>
    <w:p w14:paraId="1E9CE65B" w14:textId="4BA89577" w:rsidR="003A0D2C" w:rsidRDefault="00711EED" w:rsidP="003A0D2C">
      <w:pPr>
        <w:pStyle w:val="Caption"/>
        <w:keepNext/>
      </w:pPr>
      <w:bookmarkStart w:id="69" w:name="_Toc435178893"/>
      <w:r>
        <w:lastRenderedPageBreak/>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w:t>
      </w:r>
      <w:r w:rsidR="007937C8">
        <w:fldChar w:fldCharType="end"/>
      </w:r>
      <w:r>
        <w:rPr>
          <w:noProof/>
          <w:lang w:val="en-US"/>
        </w:rPr>
        <w:t xml:space="preserve"> Tabel Laju Pertumbuhan Ekonomi Jakarta dan Nasional</w:t>
      </w:r>
      <w:bookmarkEnd w:id="69"/>
    </w:p>
    <w:tbl>
      <w:tblPr>
        <w:tblStyle w:val="TableGrid"/>
        <w:tblW w:w="0" w:type="auto"/>
        <w:tblLook w:val="04A0" w:firstRow="1" w:lastRow="0" w:firstColumn="1" w:lastColumn="0" w:noHBand="0" w:noVBand="1"/>
      </w:tblPr>
      <w:tblGrid>
        <w:gridCol w:w="2547"/>
        <w:gridCol w:w="5381"/>
      </w:tblGrid>
      <w:tr w:rsidR="001F49F5" w:rsidRPr="001F49F5" w14:paraId="052E5E1E" w14:textId="77777777" w:rsidTr="0052738A">
        <w:trPr>
          <w:cnfStyle w:val="100000000000" w:firstRow="1" w:lastRow="0" w:firstColumn="0" w:lastColumn="0" w:oddVBand="0" w:evenVBand="0" w:oddHBand="0" w:evenHBand="0" w:firstRowFirstColumn="0" w:firstRowLastColumn="0" w:lastRowFirstColumn="0" w:lastRowLastColumn="0"/>
          <w:tblHeader/>
        </w:trPr>
        <w:tc>
          <w:tcPr>
            <w:tcW w:w="2547" w:type="dxa"/>
            <w:vAlign w:val="top"/>
          </w:tcPr>
          <w:p w14:paraId="105F7973" w14:textId="355540A7" w:rsidR="001F49F5" w:rsidRPr="0054591A" w:rsidRDefault="001F49F5" w:rsidP="00711EED">
            <w:pPr>
              <w:spacing w:line="240" w:lineRule="auto"/>
              <w:jc w:val="left"/>
              <w:rPr>
                <w:sz w:val="22"/>
                <w:lang w:val="en-US"/>
              </w:rPr>
            </w:pPr>
            <w:r w:rsidRPr="0054591A">
              <w:rPr>
                <w:sz w:val="22"/>
                <w:lang w:val="en-US"/>
              </w:rPr>
              <w:t>Atribut</w:t>
            </w:r>
          </w:p>
        </w:tc>
        <w:tc>
          <w:tcPr>
            <w:tcW w:w="5381" w:type="dxa"/>
            <w:vAlign w:val="top"/>
          </w:tcPr>
          <w:p w14:paraId="39C2E740" w14:textId="229E18CB" w:rsidR="001F49F5" w:rsidRPr="0054591A" w:rsidRDefault="001F49F5" w:rsidP="00711EED">
            <w:pPr>
              <w:spacing w:line="240" w:lineRule="auto"/>
              <w:jc w:val="left"/>
              <w:rPr>
                <w:sz w:val="22"/>
                <w:lang w:val="en-US"/>
              </w:rPr>
            </w:pPr>
            <w:r w:rsidRPr="0054591A">
              <w:rPr>
                <w:sz w:val="22"/>
                <w:lang w:val="en-US"/>
              </w:rPr>
              <w:t>Keterangan</w:t>
            </w:r>
          </w:p>
        </w:tc>
      </w:tr>
      <w:tr w:rsidR="001F49F5" w:rsidRPr="001F49F5" w14:paraId="7C087585" w14:textId="77777777" w:rsidTr="0052738A">
        <w:tc>
          <w:tcPr>
            <w:tcW w:w="2547" w:type="dxa"/>
          </w:tcPr>
          <w:p w14:paraId="5EDD4C89" w14:textId="589839DC" w:rsidR="001F49F5" w:rsidRPr="001F49F5" w:rsidRDefault="005456B9" w:rsidP="00711EED">
            <w:pPr>
              <w:spacing w:line="240" w:lineRule="auto"/>
              <w:jc w:val="left"/>
              <w:rPr>
                <w:sz w:val="22"/>
                <w:lang w:val="en-US"/>
              </w:rPr>
            </w:pPr>
            <w:r>
              <w:rPr>
                <w:sz w:val="22"/>
                <w:lang w:val="en-US"/>
              </w:rPr>
              <w:t>T</w:t>
            </w:r>
            <w:r w:rsidR="00711EED">
              <w:rPr>
                <w:sz w:val="22"/>
                <w:lang w:val="en-US"/>
              </w:rPr>
              <w:t>ahun</w:t>
            </w:r>
          </w:p>
        </w:tc>
        <w:tc>
          <w:tcPr>
            <w:tcW w:w="5381" w:type="dxa"/>
          </w:tcPr>
          <w:p w14:paraId="6ACE00FA" w14:textId="718FF3B6" w:rsidR="001F49F5" w:rsidRPr="001F49F5" w:rsidRDefault="00711EED" w:rsidP="00711EED">
            <w:pPr>
              <w:spacing w:line="240" w:lineRule="auto"/>
              <w:jc w:val="left"/>
              <w:rPr>
                <w:sz w:val="22"/>
                <w:lang w:val="en-US"/>
              </w:rPr>
            </w:pPr>
            <w:r>
              <w:rPr>
                <w:sz w:val="22"/>
                <w:lang w:val="en-US"/>
              </w:rPr>
              <w:t>Tahun</w:t>
            </w:r>
          </w:p>
        </w:tc>
      </w:tr>
      <w:tr w:rsidR="00711EED" w:rsidRPr="001F49F5" w14:paraId="3695E02F" w14:textId="77777777" w:rsidTr="0052738A">
        <w:tc>
          <w:tcPr>
            <w:tcW w:w="2547" w:type="dxa"/>
          </w:tcPr>
          <w:p w14:paraId="4CCFC240" w14:textId="70FCC341" w:rsidR="00711EED" w:rsidRDefault="00711EED" w:rsidP="00711EED">
            <w:pPr>
              <w:spacing w:line="240" w:lineRule="auto"/>
              <w:jc w:val="left"/>
              <w:rPr>
                <w:sz w:val="22"/>
                <w:lang w:val="en-US"/>
              </w:rPr>
            </w:pPr>
            <w:r>
              <w:rPr>
                <w:sz w:val="22"/>
                <w:lang w:val="en-US"/>
              </w:rPr>
              <w:t>persen_tumbuh_jakarta</w:t>
            </w:r>
          </w:p>
        </w:tc>
        <w:tc>
          <w:tcPr>
            <w:tcW w:w="5381" w:type="dxa"/>
          </w:tcPr>
          <w:p w14:paraId="595BECBC" w14:textId="2BDB829C" w:rsidR="00711EED" w:rsidRDefault="00711EED" w:rsidP="00711EED">
            <w:pPr>
              <w:spacing w:line="240" w:lineRule="auto"/>
              <w:jc w:val="left"/>
              <w:rPr>
                <w:sz w:val="22"/>
                <w:lang w:val="en-US"/>
              </w:rPr>
            </w:pPr>
            <w:r>
              <w:rPr>
                <w:sz w:val="22"/>
                <w:lang w:val="en-US"/>
              </w:rPr>
              <w:t>Pertumbuhan ekonomi Jakarta (dalam persen)</w:t>
            </w:r>
          </w:p>
        </w:tc>
      </w:tr>
      <w:tr w:rsidR="00711EED" w:rsidRPr="001F49F5" w14:paraId="36EAB43B" w14:textId="77777777" w:rsidTr="0052738A">
        <w:tc>
          <w:tcPr>
            <w:tcW w:w="2547" w:type="dxa"/>
          </w:tcPr>
          <w:p w14:paraId="108D4A6A" w14:textId="79C9FF33" w:rsidR="00711EED" w:rsidRDefault="00711EED" w:rsidP="00711EED">
            <w:pPr>
              <w:spacing w:line="240" w:lineRule="auto"/>
              <w:jc w:val="left"/>
              <w:rPr>
                <w:sz w:val="22"/>
                <w:lang w:val="en-US"/>
              </w:rPr>
            </w:pPr>
            <w:r>
              <w:rPr>
                <w:sz w:val="22"/>
                <w:lang w:val="en-US"/>
              </w:rPr>
              <w:t>Persen_tumbuh_nasional</w:t>
            </w:r>
          </w:p>
        </w:tc>
        <w:tc>
          <w:tcPr>
            <w:tcW w:w="5381" w:type="dxa"/>
          </w:tcPr>
          <w:p w14:paraId="176C75AA" w14:textId="194D128D" w:rsidR="00711EED" w:rsidRDefault="00711EED" w:rsidP="003A0D2C">
            <w:pPr>
              <w:spacing w:line="240" w:lineRule="auto"/>
              <w:jc w:val="left"/>
              <w:rPr>
                <w:sz w:val="22"/>
                <w:lang w:val="en-US"/>
              </w:rPr>
            </w:pPr>
            <w:r>
              <w:rPr>
                <w:sz w:val="22"/>
                <w:lang w:val="en-US"/>
              </w:rPr>
              <w:t>Pertumbuhan ekonom</w:t>
            </w:r>
            <w:r w:rsidR="003A0D2C">
              <w:rPr>
                <w:sz w:val="22"/>
                <w:lang w:val="en-US"/>
              </w:rPr>
              <w:t>i</w:t>
            </w:r>
            <w:r>
              <w:rPr>
                <w:sz w:val="22"/>
                <w:lang w:val="en-US"/>
              </w:rPr>
              <w:t xml:space="preserve"> Nasional (dalam persen)</w:t>
            </w:r>
          </w:p>
        </w:tc>
      </w:tr>
    </w:tbl>
    <w:p w14:paraId="039E1B46" w14:textId="77777777" w:rsidR="001F49F5" w:rsidRPr="001F49F5" w:rsidRDefault="001F49F5" w:rsidP="001F49F5">
      <w:pPr>
        <w:rPr>
          <w:lang w:val="en-US"/>
        </w:rPr>
      </w:pPr>
    </w:p>
    <w:p w14:paraId="750F7E4D" w14:textId="71E628E3" w:rsidR="00347F74" w:rsidRDefault="00347F74" w:rsidP="00347F74">
      <w:pPr>
        <w:pStyle w:val="ListParagraph"/>
        <w:numPr>
          <w:ilvl w:val="0"/>
          <w:numId w:val="29"/>
        </w:numPr>
        <w:ind w:left="284" w:hanging="284"/>
        <w:rPr>
          <w:lang w:val="en-US"/>
        </w:rPr>
      </w:pPr>
      <w:r>
        <w:rPr>
          <w:lang w:val="en-US"/>
        </w:rPr>
        <w:t>Tabel Data Tingkat Inflasi Jakarta dan Nasional</w:t>
      </w:r>
    </w:p>
    <w:p w14:paraId="54144C7C" w14:textId="3CAC3FDA" w:rsidR="00876F34" w:rsidRPr="00876F34" w:rsidRDefault="00876F34" w:rsidP="00876F34">
      <w:pPr>
        <w:ind w:firstLine="720"/>
        <w:rPr>
          <w:lang w:val="en-US"/>
        </w:rPr>
      </w:pPr>
      <w:r>
        <w:rPr>
          <w:lang w:val="en-US"/>
        </w:rPr>
        <w:t>Tabel tingkat inflasi Jakarta dan Nasional berisi tantang tingkat inflasi Jakarta dan Nasional tahun 2006-2012. Berikut adalah penjelasan atribut pada tabel ini:</w:t>
      </w:r>
    </w:p>
    <w:p w14:paraId="15E62531" w14:textId="05069828" w:rsidR="003A0D2C" w:rsidRDefault="003A0D2C" w:rsidP="003A0D2C">
      <w:pPr>
        <w:pStyle w:val="Caption"/>
        <w:keepNext/>
      </w:pPr>
      <w:bookmarkStart w:id="70" w:name="_Toc435178894"/>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w:t>
      </w:r>
      <w:r w:rsidR="007937C8">
        <w:fldChar w:fldCharType="end"/>
      </w:r>
      <w:r>
        <w:rPr>
          <w:lang w:val="en-US"/>
        </w:rPr>
        <w:t xml:space="preserve"> Tabel Tingkat Inflasi Jakarta dan Nasional</w:t>
      </w:r>
      <w:bookmarkEnd w:id="70"/>
    </w:p>
    <w:tbl>
      <w:tblPr>
        <w:tblStyle w:val="TableGrid"/>
        <w:tblW w:w="0" w:type="auto"/>
        <w:tblLook w:val="04A0" w:firstRow="1" w:lastRow="0" w:firstColumn="1" w:lastColumn="0" w:noHBand="0" w:noVBand="1"/>
      </w:tblPr>
      <w:tblGrid>
        <w:gridCol w:w="2547"/>
        <w:gridCol w:w="5381"/>
      </w:tblGrid>
      <w:tr w:rsidR="003A0D2C" w:rsidRPr="003A0D2C" w14:paraId="18BAFB42" w14:textId="77777777" w:rsidTr="0052738A">
        <w:trPr>
          <w:cnfStyle w:val="100000000000" w:firstRow="1" w:lastRow="0" w:firstColumn="0" w:lastColumn="0" w:oddVBand="0" w:evenVBand="0" w:oddHBand="0" w:evenHBand="0" w:firstRowFirstColumn="0" w:firstRowLastColumn="0" w:lastRowFirstColumn="0" w:lastRowLastColumn="0"/>
        </w:trPr>
        <w:tc>
          <w:tcPr>
            <w:tcW w:w="2547" w:type="dxa"/>
          </w:tcPr>
          <w:p w14:paraId="7B68281B" w14:textId="15A80539" w:rsidR="003A0D2C" w:rsidRPr="0054591A" w:rsidRDefault="003A0D2C" w:rsidP="003A0D2C">
            <w:pPr>
              <w:spacing w:line="240" w:lineRule="auto"/>
              <w:rPr>
                <w:sz w:val="22"/>
                <w:lang w:val="en-US"/>
              </w:rPr>
            </w:pPr>
            <w:r w:rsidRPr="0054591A">
              <w:rPr>
                <w:sz w:val="22"/>
                <w:lang w:val="en-US"/>
              </w:rPr>
              <w:t>Atribut</w:t>
            </w:r>
          </w:p>
        </w:tc>
        <w:tc>
          <w:tcPr>
            <w:tcW w:w="5381" w:type="dxa"/>
          </w:tcPr>
          <w:p w14:paraId="65D7894B" w14:textId="69DD2A28" w:rsidR="003A0D2C" w:rsidRPr="0054591A" w:rsidRDefault="003A0D2C" w:rsidP="003A0D2C">
            <w:pPr>
              <w:spacing w:line="240" w:lineRule="auto"/>
              <w:rPr>
                <w:sz w:val="22"/>
                <w:lang w:val="en-US"/>
              </w:rPr>
            </w:pPr>
            <w:r w:rsidRPr="0054591A">
              <w:rPr>
                <w:sz w:val="22"/>
                <w:lang w:val="en-US"/>
              </w:rPr>
              <w:t>Keterangan</w:t>
            </w:r>
          </w:p>
        </w:tc>
      </w:tr>
      <w:tr w:rsidR="003A0D2C" w:rsidRPr="003A0D2C" w14:paraId="5296F94A" w14:textId="77777777" w:rsidTr="0052738A">
        <w:tc>
          <w:tcPr>
            <w:tcW w:w="2547" w:type="dxa"/>
          </w:tcPr>
          <w:p w14:paraId="0B454587" w14:textId="71351622" w:rsidR="003A0D2C" w:rsidRPr="003A0D2C" w:rsidRDefault="005456B9" w:rsidP="003A0D2C">
            <w:pPr>
              <w:spacing w:line="240" w:lineRule="auto"/>
              <w:rPr>
                <w:sz w:val="22"/>
                <w:lang w:val="en-US"/>
              </w:rPr>
            </w:pPr>
            <w:r>
              <w:rPr>
                <w:sz w:val="22"/>
                <w:lang w:val="en-US"/>
              </w:rPr>
              <w:t>T</w:t>
            </w:r>
            <w:r w:rsidR="003A0D2C">
              <w:rPr>
                <w:sz w:val="22"/>
                <w:lang w:val="en-US"/>
              </w:rPr>
              <w:t>ahun</w:t>
            </w:r>
          </w:p>
        </w:tc>
        <w:tc>
          <w:tcPr>
            <w:tcW w:w="5381" w:type="dxa"/>
          </w:tcPr>
          <w:p w14:paraId="7B890523" w14:textId="50538D82" w:rsidR="003A0D2C" w:rsidRPr="003A0D2C" w:rsidRDefault="003A0D2C" w:rsidP="003A0D2C">
            <w:pPr>
              <w:spacing w:line="240" w:lineRule="auto"/>
              <w:rPr>
                <w:sz w:val="22"/>
                <w:lang w:val="en-US"/>
              </w:rPr>
            </w:pPr>
            <w:r>
              <w:rPr>
                <w:sz w:val="22"/>
                <w:lang w:val="en-US"/>
              </w:rPr>
              <w:t>Tahun</w:t>
            </w:r>
          </w:p>
        </w:tc>
      </w:tr>
      <w:tr w:rsidR="003A0D2C" w:rsidRPr="003A0D2C" w14:paraId="2480EFD9" w14:textId="77777777" w:rsidTr="0052738A">
        <w:tc>
          <w:tcPr>
            <w:tcW w:w="2547" w:type="dxa"/>
          </w:tcPr>
          <w:p w14:paraId="04E6632E" w14:textId="7AB11469" w:rsidR="003A0D2C" w:rsidRPr="003A0D2C" w:rsidRDefault="003A0D2C" w:rsidP="003A0D2C">
            <w:pPr>
              <w:spacing w:line="240" w:lineRule="auto"/>
              <w:rPr>
                <w:sz w:val="22"/>
                <w:lang w:val="en-US"/>
              </w:rPr>
            </w:pPr>
            <w:r>
              <w:rPr>
                <w:sz w:val="22"/>
                <w:lang w:val="en-US"/>
              </w:rPr>
              <w:t>inflasi_jakarta</w:t>
            </w:r>
          </w:p>
        </w:tc>
        <w:tc>
          <w:tcPr>
            <w:tcW w:w="5381" w:type="dxa"/>
          </w:tcPr>
          <w:p w14:paraId="15778047" w14:textId="76690883" w:rsidR="003A0D2C" w:rsidRPr="003A0D2C" w:rsidRDefault="003A0D2C" w:rsidP="003A0D2C">
            <w:pPr>
              <w:spacing w:line="240" w:lineRule="auto"/>
              <w:rPr>
                <w:sz w:val="22"/>
                <w:lang w:val="en-US"/>
              </w:rPr>
            </w:pPr>
            <w:r>
              <w:rPr>
                <w:sz w:val="22"/>
                <w:lang w:val="en-US"/>
              </w:rPr>
              <w:t>Inflasi Jakarta (dalam persen)</w:t>
            </w:r>
          </w:p>
        </w:tc>
      </w:tr>
      <w:tr w:rsidR="003A0D2C" w:rsidRPr="003A0D2C" w14:paraId="45277067" w14:textId="77777777" w:rsidTr="0052738A">
        <w:tc>
          <w:tcPr>
            <w:tcW w:w="2547" w:type="dxa"/>
          </w:tcPr>
          <w:p w14:paraId="0B5BCB50" w14:textId="4C6C9B68" w:rsidR="003A0D2C" w:rsidRDefault="003A0D2C" w:rsidP="003A0D2C">
            <w:pPr>
              <w:spacing w:line="240" w:lineRule="auto"/>
              <w:rPr>
                <w:sz w:val="22"/>
                <w:lang w:val="en-US"/>
              </w:rPr>
            </w:pPr>
            <w:r>
              <w:rPr>
                <w:sz w:val="22"/>
                <w:lang w:val="en-US"/>
              </w:rPr>
              <w:t>inflasi_nasional</w:t>
            </w:r>
          </w:p>
        </w:tc>
        <w:tc>
          <w:tcPr>
            <w:tcW w:w="5381" w:type="dxa"/>
          </w:tcPr>
          <w:p w14:paraId="5B938378" w14:textId="39BD9759" w:rsidR="003A0D2C" w:rsidRDefault="003A0D2C" w:rsidP="003A0D2C">
            <w:pPr>
              <w:spacing w:line="240" w:lineRule="auto"/>
              <w:rPr>
                <w:sz w:val="22"/>
                <w:lang w:val="en-US"/>
              </w:rPr>
            </w:pPr>
            <w:r>
              <w:rPr>
                <w:sz w:val="22"/>
                <w:lang w:val="en-US"/>
              </w:rPr>
              <w:t>Inflasi Nasional (dalam persen)</w:t>
            </w:r>
          </w:p>
        </w:tc>
      </w:tr>
    </w:tbl>
    <w:p w14:paraId="04E36C98" w14:textId="17E90C62" w:rsidR="003A0D2C" w:rsidRPr="003A0D2C" w:rsidRDefault="003A0D2C" w:rsidP="003A0D2C">
      <w:pPr>
        <w:rPr>
          <w:lang w:val="en-US"/>
        </w:rPr>
      </w:pPr>
    </w:p>
    <w:p w14:paraId="6E6D4B14" w14:textId="69D5CC9D" w:rsidR="00347F74" w:rsidRDefault="00347F74" w:rsidP="00347F74">
      <w:pPr>
        <w:pStyle w:val="ListParagraph"/>
        <w:numPr>
          <w:ilvl w:val="0"/>
          <w:numId w:val="29"/>
        </w:numPr>
        <w:ind w:left="284" w:hanging="284"/>
        <w:rPr>
          <w:lang w:val="en-US"/>
        </w:rPr>
      </w:pPr>
      <w:r>
        <w:rPr>
          <w:lang w:val="en-US"/>
        </w:rPr>
        <w:t>Tabel Data Komponen Inflasi Jakarta</w:t>
      </w:r>
    </w:p>
    <w:p w14:paraId="180605C1" w14:textId="20DCDCEE" w:rsidR="003A0D2C" w:rsidRDefault="0052738A" w:rsidP="003A0D2C">
      <w:pPr>
        <w:ind w:firstLine="720"/>
        <w:rPr>
          <w:lang w:val="en-US"/>
        </w:rPr>
      </w:pPr>
      <w:r>
        <w:rPr>
          <w:lang w:val="en-US"/>
        </w:rPr>
        <w:t xml:space="preserve">Tabel </w:t>
      </w:r>
      <w:r w:rsidR="003A0D2C">
        <w:rPr>
          <w:lang w:val="en-US"/>
        </w:rPr>
        <w:t>komponen inflasi Jakarta berisi mengenai faktor-faktor dan komponen inflasi di DKI Jakarta per bulan</w:t>
      </w:r>
      <w:r w:rsidR="00876F34">
        <w:rPr>
          <w:lang w:val="en-US"/>
        </w:rPr>
        <w:t xml:space="preserve"> tahun 2012</w:t>
      </w:r>
      <w:r w:rsidR="003A0D2C">
        <w:rPr>
          <w:lang w:val="en-US"/>
        </w:rPr>
        <w:t>. Berikut adalah penjelasan atribut pada tabel ini:</w:t>
      </w:r>
    </w:p>
    <w:p w14:paraId="49C6FE10" w14:textId="196C508F" w:rsidR="003A0D2C" w:rsidRDefault="003A0D2C" w:rsidP="003A0D2C">
      <w:pPr>
        <w:pStyle w:val="Caption"/>
        <w:keepNext/>
      </w:pPr>
      <w:bookmarkStart w:id="71" w:name="_Toc435178895"/>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w:t>
      </w:r>
      <w:r w:rsidR="007937C8">
        <w:fldChar w:fldCharType="end"/>
      </w:r>
      <w:r>
        <w:rPr>
          <w:noProof/>
          <w:lang w:val="en-US"/>
        </w:rPr>
        <w:t xml:space="preserve"> Tabel Komponen Inflasi Jakarta</w:t>
      </w:r>
      <w:bookmarkEnd w:id="71"/>
    </w:p>
    <w:tbl>
      <w:tblPr>
        <w:tblStyle w:val="TableGrid"/>
        <w:tblW w:w="0" w:type="auto"/>
        <w:tblLook w:val="04A0" w:firstRow="1" w:lastRow="0" w:firstColumn="1" w:lastColumn="0" w:noHBand="0" w:noVBand="1"/>
      </w:tblPr>
      <w:tblGrid>
        <w:gridCol w:w="2547"/>
        <w:gridCol w:w="5381"/>
      </w:tblGrid>
      <w:tr w:rsidR="003A0D2C" w:rsidRPr="003A0D2C" w14:paraId="5893DB48"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4EDC366" w14:textId="25B36657" w:rsidR="003A0D2C" w:rsidRPr="0054591A" w:rsidRDefault="003A0D2C" w:rsidP="003A0D2C">
            <w:pPr>
              <w:spacing w:line="240" w:lineRule="auto"/>
              <w:rPr>
                <w:sz w:val="22"/>
                <w:lang w:val="en-US"/>
              </w:rPr>
            </w:pPr>
            <w:r w:rsidRPr="0054591A">
              <w:rPr>
                <w:sz w:val="22"/>
                <w:lang w:val="en-US"/>
              </w:rPr>
              <w:t>Atribut</w:t>
            </w:r>
          </w:p>
        </w:tc>
        <w:tc>
          <w:tcPr>
            <w:tcW w:w="5381" w:type="dxa"/>
          </w:tcPr>
          <w:p w14:paraId="406E0A74" w14:textId="6E69EB39" w:rsidR="003A0D2C" w:rsidRPr="0054591A" w:rsidRDefault="003A0D2C" w:rsidP="003A0D2C">
            <w:pPr>
              <w:spacing w:line="240" w:lineRule="auto"/>
              <w:rPr>
                <w:sz w:val="22"/>
                <w:lang w:val="en-US"/>
              </w:rPr>
            </w:pPr>
            <w:r w:rsidRPr="0054591A">
              <w:rPr>
                <w:sz w:val="22"/>
                <w:lang w:val="en-US"/>
              </w:rPr>
              <w:t>Keterangan</w:t>
            </w:r>
          </w:p>
        </w:tc>
      </w:tr>
      <w:tr w:rsidR="003A0D2C" w:rsidRPr="003A0D2C" w14:paraId="59A26234" w14:textId="77777777" w:rsidTr="0052738A">
        <w:tc>
          <w:tcPr>
            <w:tcW w:w="2547" w:type="dxa"/>
          </w:tcPr>
          <w:p w14:paraId="3B503C83" w14:textId="0E15336B" w:rsidR="003A0D2C" w:rsidRPr="003A0D2C" w:rsidRDefault="003A0D2C" w:rsidP="003A0D2C">
            <w:pPr>
              <w:spacing w:line="240" w:lineRule="auto"/>
              <w:rPr>
                <w:sz w:val="22"/>
                <w:lang w:val="en-US"/>
              </w:rPr>
            </w:pPr>
            <w:r>
              <w:rPr>
                <w:sz w:val="22"/>
                <w:lang w:val="en-US"/>
              </w:rPr>
              <w:t>komponen_inflasi</w:t>
            </w:r>
          </w:p>
        </w:tc>
        <w:tc>
          <w:tcPr>
            <w:tcW w:w="5381" w:type="dxa"/>
          </w:tcPr>
          <w:p w14:paraId="102E41E3" w14:textId="5627B5ED" w:rsidR="003A0D2C" w:rsidRPr="003A0D2C" w:rsidRDefault="003A0D2C" w:rsidP="003A0D2C">
            <w:pPr>
              <w:spacing w:line="240" w:lineRule="auto"/>
              <w:rPr>
                <w:sz w:val="22"/>
                <w:lang w:val="en-US"/>
              </w:rPr>
            </w:pPr>
            <w:r>
              <w:rPr>
                <w:sz w:val="22"/>
                <w:lang w:val="en-US"/>
              </w:rPr>
              <w:t>Komponen inflasi</w:t>
            </w:r>
          </w:p>
        </w:tc>
      </w:tr>
      <w:tr w:rsidR="003A0D2C" w:rsidRPr="003A0D2C" w14:paraId="314C36CB" w14:textId="77777777" w:rsidTr="0052738A">
        <w:tc>
          <w:tcPr>
            <w:tcW w:w="2547" w:type="dxa"/>
          </w:tcPr>
          <w:p w14:paraId="2C03A9B3" w14:textId="3D8B0B1D" w:rsidR="003A0D2C" w:rsidRDefault="005456B9" w:rsidP="003A0D2C">
            <w:pPr>
              <w:spacing w:line="240" w:lineRule="auto"/>
              <w:rPr>
                <w:sz w:val="22"/>
                <w:lang w:val="en-US"/>
              </w:rPr>
            </w:pPr>
            <w:r>
              <w:rPr>
                <w:sz w:val="22"/>
                <w:lang w:val="en-US"/>
              </w:rPr>
              <w:t>B</w:t>
            </w:r>
            <w:r w:rsidR="003A0D2C">
              <w:rPr>
                <w:sz w:val="22"/>
                <w:lang w:val="en-US"/>
              </w:rPr>
              <w:t>ulan</w:t>
            </w:r>
          </w:p>
        </w:tc>
        <w:tc>
          <w:tcPr>
            <w:tcW w:w="5381" w:type="dxa"/>
          </w:tcPr>
          <w:p w14:paraId="2391F40C" w14:textId="049D82C5" w:rsidR="003A0D2C" w:rsidRDefault="003A0D2C" w:rsidP="003A0D2C">
            <w:pPr>
              <w:spacing w:line="240" w:lineRule="auto"/>
              <w:rPr>
                <w:sz w:val="22"/>
                <w:lang w:val="en-US"/>
              </w:rPr>
            </w:pPr>
            <w:r>
              <w:rPr>
                <w:sz w:val="22"/>
                <w:lang w:val="en-US"/>
              </w:rPr>
              <w:t>Bulan</w:t>
            </w:r>
          </w:p>
        </w:tc>
      </w:tr>
      <w:tr w:rsidR="003A0D2C" w:rsidRPr="003A0D2C" w14:paraId="767DF872" w14:textId="77777777" w:rsidTr="0052738A">
        <w:tc>
          <w:tcPr>
            <w:tcW w:w="2547" w:type="dxa"/>
          </w:tcPr>
          <w:p w14:paraId="43BC0D81" w14:textId="21E3DB93" w:rsidR="003A0D2C" w:rsidRDefault="003A0D2C" w:rsidP="003A0D2C">
            <w:pPr>
              <w:spacing w:line="240" w:lineRule="auto"/>
              <w:rPr>
                <w:sz w:val="22"/>
                <w:lang w:val="en-US"/>
              </w:rPr>
            </w:pPr>
            <w:r>
              <w:rPr>
                <w:sz w:val="22"/>
                <w:lang w:val="en-US"/>
              </w:rPr>
              <w:t>bersen_inflasi</w:t>
            </w:r>
          </w:p>
        </w:tc>
        <w:tc>
          <w:tcPr>
            <w:tcW w:w="5381" w:type="dxa"/>
          </w:tcPr>
          <w:p w14:paraId="205EF8DD" w14:textId="232C9FC4" w:rsidR="003A0D2C" w:rsidRDefault="003A0D2C" w:rsidP="003A0D2C">
            <w:pPr>
              <w:spacing w:line="240" w:lineRule="auto"/>
              <w:rPr>
                <w:sz w:val="22"/>
                <w:lang w:val="en-US"/>
              </w:rPr>
            </w:pPr>
            <w:r>
              <w:rPr>
                <w:sz w:val="22"/>
                <w:lang w:val="en-US"/>
              </w:rPr>
              <w:t>Persen inflasi dari komponen tersebut</w:t>
            </w:r>
          </w:p>
        </w:tc>
      </w:tr>
    </w:tbl>
    <w:p w14:paraId="1A9ADA23" w14:textId="77777777" w:rsidR="003A0D2C" w:rsidRPr="003A0D2C" w:rsidRDefault="003A0D2C" w:rsidP="003A0D2C">
      <w:pPr>
        <w:rPr>
          <w:lang w:val="en-US"/>
        </w:rPr>
      </w:pPr>
    </w:p>
    <w:p w14:paraId="25BB7897" w14:textId="0810067E" w:rsidR="00347F74" w:rsidRDefault="00347F74" w:rsidP="00347F74">
      <w:pPr>
        <w:pStyle w:val="ListParagraph"/>
        <w:numPr>
          <w:ilvl w:val="0"/>
          <w:numId w:val="29"/>
        </w:numPr>
        <w:ind w:left="284" w:hanging="284"/>
        <w:rPr>
          <w:lang w:val="en-US"/>
        </w:rPr>
      </w:pPr>
      <w:r>
        <w:rPr>
          <w:lang w:val="en-US"/>
        </w:rPr>
        <w:t>Tabel Data Ekspor dan Impor DKI Jakarta</w:t>
      </w:r>
    </w:p>
    <w:p w14:paraId="200324AD" w14:textId="6D348015" w:rsidR="003A0D2C" w:rsidRDefault="0052738A" w:rsidP="0052738A">
      <w:pPr>
        <w:ind w:firstLine="709"/>
        <w:rPr>
          <w:lang w:val="en-US"/>
        </w:rPr>
      </w:pPr>
      <w:r>
        <w:rPr>
          <w:lang w:val="en-US"/>
        </w:rPr>
        <w:t>Tabel ekspor impor berisi besaran dan nilai ekspor DKI Jakarta pada tahun 2006</w:t>
      </w:r>
      <w:r w:rsidR="00876F34">
        <w:rPr>
          <w:lang w:val="en-US"/>
        </w:rPr>
        <w:t>-</w:t>
      </w:r>
      <w:r>
        <w:rPr>
          <w:lang w:val="en-US"/>
        </w:rPr>
        <w:t xml:space="preserve"> 2012. Berikut adalah penjelasan atribut pada tabel ini:</w:t>
      </w:r>
    </w:p>
    <w:p w14:paraId="56FAC886" w14:textId="672E2D03" w:rsidR="0052738A" w:rsidRDefault="0052738A" w:rsidP="0052738A">
      <w:pPr>
        <w:pStyle w:val="Caption"/>
        <w:keepNext/>
      </w:pPr>
      <w:bookmarkStart w:id="72" w:name="_Toc435178896"/>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4</w:t>
      </w:r>
      <w:r w:rsidR="007937C8">
        <w:fldChar w:fldCharType="end"/>
      </w:r>
      <w:r>
        <w:rPr>
          <w:noProof/>
          <w:lang w:val="en-US"/>
        </w:rPr>
        <w:t xml:space="preserve"> Tabel Ekspor Impor DKI Jakarta</w:t>
      </w:r>
      <w:bookmarkEnd w:id="72"/>
    </w:p>
    <w:tbl>
      <w:tblPr>
        <w:tblStyle w:val="TableGrid"/>
        <w:tblW w:w="0" w:type="auto"/>
        <w:tblLook w:val="04A0" w:firstRow="1" w:lastRow="0" w:firstColumn="1" w:lastColumn="0" w:noHBand="0" w:noVBand="1"/>
      </w:tblPr>
      <w:tblGrid>
        <w:gridCol w:w="2547"/>
        <w:gridCol w:w="5381"/>
      </w:tblGrid>
      <w:tr w:rsidR="0052738A" w:rsidRPr="0052738A" w14:paraId="4E045434"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793337DC" w14:textId="5F07F3EE" w:rsidR="0052738A" w:rsidRPr="0054591A" w:rsidRDefault="0052738A" w:rsidP="0052738A">
            <w:pPr>
              <w:spacing w:line="240" w:lineRule="auto"/>
              <w:rPr>
                <w:sz w:val="22"/>
                <w:lang w:val="en-US"/>
              </w:rPr>
            </w:pPr>
            <w:r w:rsidRPr="0054591A">
              <w:rPr>
                <w:sz w:val="22"/>
                <w:lang w:val="en-US"/>
              </w:rPr>
              <w:t>Atribut</w:t>
            </w:r>
          </w:p>
        </w:tc>
        <w:tc>
          <w:tcPr>
            <w:tcW w:w="5381" w:type="dxa"/>
          </w:tcPr>
          <w:p w14:paraId="3CF2E9E9" w14:textId="4F25CC6C" w:rsidR="0052738A" w:rsidRPr="0054591A" w:rsidRDefault="0052738A" w:rsidP="0052738A">
            <w:pPr>
              <w:spacing w:line="240" w:lineRule="auto"/>
              <w:rPr>
                <w:sz w:val="22"/>
                <w:lang w:val="en-US"/>
              </w:rPr>
            </w:pPr>
            <w:r w:rsidRPr="0054591A">
              <w:rPr>
                <w:sz w:val="22"/>
                <w:lang w:val="en-US"/>
              </w:rPr>
              <w:t>Keterangan</w:t>
            </w:r>
          </w:p>
        </w:tc>
      </w:tr>
      <w:tr w:rsidR="0052738A" w:rsidRPr="0052738A" w14:paraId="6737316F" w14:textId="77777777" w:rsidTr="0052738A">
        <w:tc>
          <w:tcPr>
            <w:tcW w:w="2547" w:type="dxa"/>
          </w:tcPr>
          <w:p w14:paraId="171F3073" w14:textId="06B4D7B3" w:rsidR="0052738A" w:rsidRPr="0052738A" w:rsidRDefault="005456B9" w:rsidP="0052738A">
            <w:pPr>
              <w:spacing w:line="240" w:lineRule="auto"/>
              <w:rPr>
                <w:sz w:val="22"/>
                <w:lang w:val="en-US"/>
              </w:rPr>
            </w:pPr>
            <w:r>
              <w:rPr>
                <w:sz w:val="22"/>
                <w:lang w:val="en-US"/>
              </w:rPr>
              <w:t>T</w:t>
            </w:r>
            <w:r w:rsidR="0052738A">
              <w:rPr>
                <w:sz w:val="22"/>
                <w:lang w:val="en-US"/>
              </w:rPr>
              <w:t>ahun</w:t>
            </w:r>
          </w:p>
        </w:tc>
        <w:tc>
          <w:tcPr>
            <w:tcW w:w="5381" w:type="dxa"/>
          </w:tcPr>
          <w:p w14:paraId="22927249" w14:textId="5BD8A03D" w:rsidR="0052738A" w:rsidRPr="0052738A" w:rsidRDefault="0052738A" w:rsidP="0052738A">
            <w:pPr>
              <w:spacing w:line="240" w:lineRule="auto"/>
              <w:rPr>
                <w:sz w:val="22"/>
                <w:lang w:val="en-US"/>
              </w:rPr>
            </w:pPr>
            <w:r>
              <w:rPr>
                <w:sz w:val="22"/>
                <w:lang w:val="en-US"/>
              </w:rPr>
              <w:t>Tahun</w:t>
            </w:r>
          </w:p>
        </w:tc>
      </w:tr>
      <w:tr w:rsidR="0052738A" w:rsidRPr="0052738A" w14:paraId="068F0ED2" w14:textId="77777777" w:rsidTr="0052738A">
        <w:tc>
          <w:tcPr>
            <w:tcW w:w="2547" w:type="dxa"/>
          </w:tcPr>
          <w:p w14:paraId="4CEAB515" w14:textId="4D651797" w:rsidR="0052738A" w:rsidRDefault="0052738A" w:rsidP="0052738A">
            <w:pPr>
              <w:spacing w:line="240" w:lineRule="auto"/>
              <w:rPr>
                <w:sz w:val="22"/>
                <w:lang w:val="en-US"/>
              </w:rPr>
            </w:pPr>
            <w:r>
              <w:rPr>
                <w:sz w:val="22"/>
                <w:lang w:val="en-US"/>
              </w:rPr>
              <w:t>ekspor_melalui_jakarta</w:t>
            </w:r>
          </w:p>
        </w:tc>
        <w:tc>
          <w:tcPr>
            <w:tcW w:w="5381" w:type="dxa"/>
          </w:tcPr>
          <w:p w14:paraId="6331BF91" w14:textId="508AF990" w:rsidR="0052738A" w:rsidRPr="0052738A" w:rsidRDefault="0052738A" w:rsidP="0052738A">
            <w:pPr>
              <w:spacing w:line="240" w:lineRule="auto"/>
              <w:rPr>
                <w:sz w:val="22"/>
                <w:lang w:val="en-US"/>
              </w:rPr>
            </w:pPr>
            <w:r>
              <w:rPr>
                <w:sz w:val="22"/>
                <w:lang w:val="en-US"/>
              </w:rPr>
              <w:t>Nilai ekspor melalui Jakarta (dalam juta USD)</w:t>
            </w:r>
          </w:p>
        </w:tc>
      </w:tr>
      <w:tr w:rsidR="0052738A" w:rsidRPr="0052738A" w14:paraId="55450B4E" w14:textId="77777777" w:rsidTr="0052738A">
        <w:tc>
          <w:tcPr>
            <w:tcW w:w="2547" w:type="dxa"/>
          </w:tcPr>
          <w:p w14:paraId="46D5CDE2" w14:textId="48927594" w:rsidR="0052738A" w:rsidRDefault="0052738A" w:rsidP="0052738A">
            <w:pPr>
              <w:spacing w:line="240" w:lineRule="auto"/>
              <w:rPr>
                <w:sz w:val="22"/>
                <w:lang w:val="en-US"/>
              </w:rPr>
            </w:pPr>
            <w:r>
              <w:rPr>
                <w:sz w:val="22"/>
                <w:lang w:val="en-US"/>
              </w:rPr>
              <w:t>ekspor_produk_jakarta</w:t>
            </w:r>
          </w:p>
        </w:tc>
        <w:tc>
          <w:tcPr>
            <w:tcW w:w="5381" w:type="dxa"/>
          </w:tcPr>
          <w:p w14:paraId="13483C7C" w14:textId="1556C948" w:rsidR="0052738A" w:rsidRDefault="0052738A" w:rsidP="0052738A">
            <w:pPr>
              <w:spacing w:line="240" w:lineRule="auto"/>
              <w:rPr>
                <w:sz w:val="22"/>
                <w:lang w:val="en-US"/>
              </w:rPr>
            </w:pPr>
            <w:r>
              <w:rPr>
                <w:sz w:val="22"/>
                <w:lang w:val="en-US"/>
              </w:rPr>
              <w:t>Nilai ekspor produk Jakarta (dalam juta USD)</w:t>
            </w:r>
          </w:p>
        </w:tc>
      </w:tr>
      <w:tr w:rsidR="0052738A" w:rsidRPr="0052738A" w14:paraId="7FC153A3" w14:textId="77777777" w:rsidTr="0052738A">
        <w:tc>
          <w:tcPr>
            <w:tcW w:w="2547" w:type="dxa"/>
          </w:tcPr>
          <w:p w14:paraId="6EE49655" w14:textId="12F29534" w:rsidR="0052738A" w:rsidRDefault="0052738A" w:rsidP="0052738A">
            <w:pPr>
              <w:spacing w:line="240" w:lineRule="auto"/>
              <w:rPr>
                <w:sz w:val="22"/>
                <w:lang w:val="en-US"/>
              </w:rPr>
            </w:pPr>
            <w:r>
              <w:rPr>
                <w:sz w:val="22"/>
                <w:lang w:val="en-US"/>
              </w:rPr>
              <w:t>impor_melalui_jakarta</w:t>
            </w:r>
          </w:p>
        </w:tc>
        <w:tc>
          <w:tcPr>
            <w:tcW w:w="5381" w:type="dxa"/>
          </w:tcPr>
          <w:p w14:paraId="526820DB" w14:textId="57F829E2" w:rsidR="0052738A" w:rsidRDefault="0052738A" w:rsidP="0052738A">
            <w:pPr>
              <w:spacing w:line="240" w:lineRule="auto"/>
              <w:rPr>
                <w:sz w:val="22"/>
                <w:lang w:val="en-US"/>
              </w:rPr>
            </w:pPr>
            <w:r>
              <w:rPr>
                <w:sz w:val="22"/>
                <w:lang w:val="en-US"/>
              </w:rPr>
              <w:t>Nilai Impor melalui Jakarta (dalam juta USD)</w:t>
            </w:r>
          </w:p>
        </w:tc>
      </w:tr>
    </w:tbl>
    <w:p w14:paraId="3D5E26F6" w14:textId="77777777" w:rsidR="0052738A" w:rsidRPr="003A0D2C" w:rsidRDefault="0052738A" w:rsidP="0052738A">
      <w:pPr>
        <w:rPr>
          <w:lang w:val="en-US"/>
        </w:rPr>
      </w:pPr>
    </w:p>
    <w:p w14:paraId="45D1434F" w14:textId="04F2CE76" w:rsidR="00347F74" w:rsidRDefault="00347F74" w:rsidP="00347F74">
      <w:pPr>
        <w:pStyle w:val="ListParagraph"/>
        <w:numPr>
          <w:ilvl w:val="0"/>
          <w:numId w:val="29"/>
        </w:numPr>
        <w:ind w:left="284" w:hanging="284"/>
        <w:rPr>
          <w:lang w:val="en-US"/>
        </w:rPr>
      </w:pPr>
      <w:r>
        <w:rPr>
          <w:lang w:val="en-US"/>
        </w:rPr>
        <w:t>Data Struktur Ekonomi Jakarta Berdasarkan Sektor</w:t>
      </w:r>
    </w:p>
    <w:p w14:paraId="59D76B44" w14:textId="638C3E8B" w:rsidR="0052738A" w:rsidRDefault="0052738A" w:rsidP="0052738A">
      <w:pPr>
        <w:ind w:firstLine="709"/>
        <w:rPr>
          <w:lang w:val="en-US"/>
        </w:rPr>
      </w:pPr>
      <w:r>
        <w:rPr>
          <w:lang w:val="en-US"/>
        </w:rPr>
        <w:lastRenderedPageBreak/>
        <w:t>Tabel struktur ekonomi Jakarta berdasarkan sektor berisi struktur ekonomi Jakarta berdasarkan persentase kontribusi per jenis kegiatan</w:t>
      </w:r>
      <w:r w:rsidR="00876F34">
        <w:rPr>
          <w:lang w:val="en-US"/>
        </w:rPr>
        <w:t xml:space="preserve"> tahun 2006-2012</w:t>
      </w:r>
      <w:r>
        <w:rPr>
          <w:lang w:val="en-US"/>
        </w:rPr>
        <w:t>. Berikut adalah penjelasan atribut pada tabel ini:</w:t>
      </w:r>
    </w:p>
    <w:p w14:paraId="13081AAF" w14:textId="5D00B43A" w:rsidR="00876F34" w:rsidRDefault="00876F34" w:rsidP="00876F34">
      <w:pPr>
        <w:pStyle w:val="Caption"/>
        <w:keepNext/>
      </w:pPr>
      <w:bookmarkStart w:id="73" w:name="_Toc435178897"/>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5</w:t>
      </w:r>
      <w:r w:rsidR="007937C8">
        <w:fldChar w:fldCharType="end"/>
      </w:r>
      <w:r>
        <w:rPr>
          <w:lang w:val="en-US"/>
        </w:rPr>
        <w:t xml:space="preserve"> Tabel Struktur Ekonomi Jakarta Berdasarkan Sektor</w:t>
      </w:r>
      <w:bookmarkEnd w:id="73"/>
    </w:p>
    <w:tbl>
      <w:tblPr>
        <w:tblStyle w:val="TableGrid"/>
        <w:tblW w:w="0" w:type="auto"/>
        <w:tblLook w:val="04A0" w:firstRow="1" w:lastRow="0" w:firstColumn="1" w:lastColumn="0" w:noHBand="0" w:noVBand="1"/>
      </w:tblPr>
      <w:tblGrid>
        <w:gridCol w:w="2547"/>
        <w:gridCol w:w="5381"/>
      </w:tblGrid>
      <w:tr w:rsidR="0052738A" w:rsidRPr="00876F34" w14:paraId="47CB91BD"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4CB8F86" w14:textId="2296F6D3" w:rsidR="0052738A" w:rsidRPr="0054591A" w:rsidRDefault="0052738A" w:rsidP="0052738A">
            <w:pPr>
              <w:spacing w:line="276" w:lineRule="auto"/>
              <w:rPr>
                <w:sz w:val="22"/>
                <w:lang w:val="en-US"/>
              </w:rPr>
            </w:pPr>
            <w:r w:rsidRPr="0054591A">
              <w:rPr>
                <w:sz w:val="22"/>
                <w:lang w:val="en-US"/>
              </w:rPr>
              <w:t>Atribut</w:t>
            </w:r>
          </w:p>
        </w:tc>
        <w:tc>
          <w:tcPr>
            <w:tcW w:w="5381" w:type="dxa"/>
          </w:tcPr>
          <w:p w14:paraId="004DE80B" w14:textId="1487D12D" w:rsidR="0052738A" w:rsidRPr="0054591A" w:rsidRDefault="0052738A" w:rsidP="0052738A">
            <w:pPr>
              <w:spacing w:line="276" w:lineRule="auto"/>
              <w:rPr>
                <w:sz w:val="22"/>
                <w:lang w:val="en-US"/>
              </w:rPr>
            </w:pPr>
            <w:r w:rsidRPr="0054591A">
              <w:rPr>
                <w:sz w:val="22"/>
                <w:lang w:val="en-US"/>
              </w:rPr>
              <w:t>Keterangan</w:t>
            </w:r>
          </w:p>
        </w:tc>
      </w:tr>
      <w:tr w:rsidR="0052738A" w:rsidRPr="00876F34" w14:paraId="6397078D" w14:textId="77777777" w:rsidTr="00876F34">
        <w:tc>
          <w:tcPr>
            <w:tcW w:w="2547" w:type="dxa"/>
          </w:tcPr>
          <w:p w14:paraId="67A2CBC9" w14:textId="12228D68" w:rsidR="0052738A" w:rsidRPr="00876F34" w:rsidRDefault="00876F34" w:rsidP="0052738A">
            <w:pPr>
              <w:spacing w:line="276" w:lineRule="auto"/>
              <w:rPr>
                <w:sz w:val="22"/>
                <w:lang w:val="en-US"/>
              </w:rPr>
            </w:pPr>
            <w:r w:rsidRPr="00876F34">
              <w:rPr>
                <w:sz w:val="22"/>
                <w:lang w:val="en-US"/>
              </w:rPr>
              <w:t>tahun</w:t>
            </w:r>
          </w:p>
        </w:tc>
        <w:tc>
          <w:tcPr>
            <w:tcW w:w="5381" w:type="dxa"/>
          </w:tcPr>
          <w:p w14:paraId="6B70DB39" w14:textId="52979849" w:rsidR="0052738A" w:rsidRPr="00876F34" w:rsidRDefault="00876F34" w:rsidP="0052738A">
            <w:pPr>
              <w:spacing w:line="276" w:lineRule="auto"/>
              <w:rPr>
                <w:sz w:val="22"/>
                <w:lang w:val="en-US"/>
              </w:rPr>
            </w:pPr>
            <w:r w:rsidRPr="00876F34">
              <w:rPr>
                <w:sz w:val="22"/>
                <w:lang w:val="en-US"/>
              </w:rPr>
              <w:t>Tahun</w:t>
            </w:r>
          </w:p>
        </w:tc>
      </w:tr>
      <w:tr w:rsidR="00876F34" w:rsidRPr="00876F34" w14:paraId="0794DA9B" w14:textId="77777777" w:rsidTr="00876F34">
        <w:tc>
          <w:tcPr>
            <w:tcW w:w="2547" w:type="dxa"/>
          </w:tcPr>
          <w:p w14:paraId="0EF07281" w14:textId="74930E19" w:rsidR="00876F34" w:rsidRPr="00876F34" w:rsidRDefault="00876F34" w:rsidP="0052738A">
            <w:pPr>
              <w:spacing w:line="276" w:lineRule="auto"/>
              <w:rPr>
                <w:sz w:val="22"/>
                <w:lang w:val="en-US"/>
              </w:rPr>
            </w:pPr>
            <w:r w:rsidRPr="00876F34">
              <w:rPr>
                <w:sz w:val="22"/>
                <w:lang w:val="en-US"/>
              </w:rPr>
              <w:t>jenis_sektor</w:t>
            </w:r>
          </w:p>
        </w:tc>
        <w:tc>
          <w:tcPr>
            <w:tcW w:w="5381" w:type="dxa"/>
          </w:tcPr>
          <w:p w14:paraId="39658B11" w14:textId="742169A4" w:rsidR="00876F34" w:rsidRPr="00876F34" w:rsidRDefault="00876F34" w:rsidP="0052738A">
            <w:pPr>
              <w:spacing w:line="276" w:lineRule="auto"/>
              <w:rPr>
                <w:sz w:val="22"/>
                <w:lang w:val="en-US"/>
              </w:rPr>
            </w:pPr>
            <w:r w:rsidRPr="00876F34">
              <w:rPr>
                <w:sz w:val="22"/>
                <w:lang w:val="en-US"/>
              </w:rPr>
              <w:t>Jenis sector ekonomi (Primer, Sekunder, dan Tersier)</w:t>
            </w:r>
          </w:p>
        </w:tc>
      </w:tr>
      <w:tr w:rsidR="00876F34" w:rsidRPr="00876F34" w14:paraId="091B31B1" w14:textId="77777777" w:rsidTr="00876F34">
        <w:tc>
          <w:tcPr>
            <w:tcW w:w="2547" w:type="dxa"/>
          </w:tcPr>
          <w:p w14:paraId="4B484C00" w14:textId="734E0C78" w:rsidR="00876F34" w:rsidRPr="00876F34" w:rsidRDefault="00876F34" w:rsidP="0052738A">
            <w:pPr>
              <w:spacing w:line="276" w:lineRule="auto"/>
              <w:rPr>
                <w:sz w:val="22"/>
                <w:lang w:val="en-US"/>
              </w:rPr>
            </w:pPr>
            <w:r w:rsidRPr="00876F34">
              <w:rPr>
                <w:sz w:val="22"/>
                <w:lang w:val="en-US"/>
              </w:rPr>
              <w:t>persen_kontribusi</w:t>
            </w:r>
          </w:p>
        </w:tc>
        <w:tc>
          <w:tcPr>
            <w:tcW w:w="5381" w:type="dxa"/>
          </w:tcPr>
          <w:p w14:paraId="2F988460" w14:textId="426A8AEA" w:rsidR="00876F34" w:rsidRPr="00876F34" w:rsidRDefault="00876F34" w:rsidP="00876F34">
            <w:pPr>
              <w:spacing w:line="276" w:lineRule="auto"/>
              <w:rPr>
                <w:sz w:val="22"/>
                <w:lang w:val="en-US"/>
              </w:rPr>
            </w:pPr>
            <w:r w:rsidRPr="00876F34">
              <w:rPr>
                <w:sz w:val="22"/>
                <w:lang w:val="en-US"/>
              </w:rPr>
              <w:t>Persentase kontribusi dari sektor ekonomi tersebut</w:t>
            </w:r>
          </w:p>
        </w:tc>
      </w:tr>
    </w:tbl>
    <w:p w14:paraId="73AF3F9B" w14:textId="77777777" w:rsidR="0052738A" w:rsidRPr="0052738A" w:rsidRDefault="0052738A" w:rsidP="0052738A">
      <w:pPr>
        <w:rPr>
          <w:lang w:val="en-US"/>
        </w:rPr>
      </w:pPr>
    </w:p>
    <w:p w14:paraId="5C17176B" w14:textId="1AAB92A3" w:rsidR="00347F74" w:rsidRPr="00347F74" w:rsidRDefault="00347F74" w:rsidP="00347F74">
      <w:pPr>
        <w:pStyle w:val="ListParagraph"/>
        <w:numPr>
          <w:ilvl w:val="0"/>
          <w:numId w:val="29"/>
        </w:numPr>
        <w:ind w:left="284" w:hanging="284"/>
        <w:rPr>
          <w:lang w:val="en-US"/>
        </w:rPr>
      </w:pPr>
      <w:r>
        <w:rPr>
          <w:lang w:val="en-US"/>
        </w:rPr>
        <w:t>Data Ikhtisar Statistik Antar Kerja DKI Jakarta</w:t>
      </w:r>
    </w:p>
    <w:p w14:paraId="1255EBE8" w14:textId="1233A53A" w:rsidR="004F59D7" w:rsidRDefault="00876F34" w:rsidP="00876F34">
      <w:pPr>
        <w:ind w:firstLine="720"/>
        <w:rPr>
          <w:lang w:val="en-US"/>
        </w:rPr>
      </w:pPr>
      <w:r>
        <w:rPr>
          <w:lang w:val="en-US"/>
        </w:rPr>
        <w:t>Tabel ikhtisar statistik antar kerja DKI Jakarta berisi iktisar statistik antar kerja di Provinsi DKI Jakarta pada tahun 2009-2012. Berikut adalah penjelasan atribut pada tabel ini:</w:t>
      </w:r>
    </w:p>
    <w:p w14:paraId="7C311321" w14:textId="30B82F3E" w:rsidR="00876F34" w:rsidRDefault="00876F34" w:rsidP="00876F34">
      <w:pPr>
        <w:pStyle w:val="Caption"/>
        <w:keepNext/>
      </w:pPr>
      <w:bookmarkStart w:id="74" w:name="_Toc435178898"/>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6</w:t>
      </w:r>
      <w:r w:rsidR="007937C8">
        <w:fldChar w:fldCharType="end"/>
      </w:r>
      <w:r>
        <w:rPr>
          <w:noProof/>
          <w:lang w:val="en-US"/>
        </w:rPr>
        <w:t xml:space="preserve"> Tabel Ikhtisar Statistik Antar Kerja DKI Jakarta</w:t>
      </w:r>
      <w:bookmarkEnd w:id="74"/>
    </w:p>
    <w:tbl>
      <w:tblPr>
        <w:tblStyle w:val="TableGrid"/>
        <w:tblW w:w="0" w:type="auto"/>
        <w:tblLook w:val="04A0" w:firstRow="1" w:lastRow="0" w:firstColumn="1" w:lastColumn="0" w:noHBand="0" w:noVBand="1"/>
      </w:tblPr>
      <w:tblGrid>
        <w:gridCol w:w="2547"/>
        <w:gridCol w:w="5381"/>
      </w:tblGrid>
      <w:tr w:rsidR="00876F34" w:rsidRPr="00876F34" w14:paraId="016803DB" w14:textId="77777777" w:rsidTr="00876F34">
        <w:trPr>
          <w:cnfStyle w:val="100000000000" w:firstRow="1" w:lastRow="0" w:firstColumn="0" w:lastColumn="0" w:oddVBand="0" w:evenVBand="0" w:oddHBand="0" w:evenHBand="0" w:firstRowFirstColumn="0" w:firstRowLastColumn="0" w:lastRowFirstColumn="0" w:lastRowLastColumn="0"/>
          <w:tblHeader/>
        </w:trPr>
        <w:tc>
          <w:tcPr>
            <w:tcW w:w="2547" w:type="dxa"/>
          </w:tcPr>
          <w:p w14:paraId="3FC5620B" w14:textId="1F731EEA" w:rsidR="00876F34" w:rsidRPr="0054591A" w:rsidRDefault="00876F34" w:rsidP="00876F34">
            <w:pPr>
              <w:spacing w:line="240" w:lineRule="auto"/>
              <w:rPr>
                <w:sz w:val="22"/>
                <w:lang w:val="en-US"/>
              </w:rPr>
            </w:pPr>
            <w:r w:rsidRPr="0054591A">
              <w:rPr>
                <w:sz w:val="22"/>
                <w:lang w:val="en-US"/>
              </w:rPr>
              <w:t>Atribut</w:t>
            </w:r>
          </w:p>
        </w:tc>
        <w:tc>
          <w:tcPr>
            <w:tcW w:w="5381" w:type="dxa"/>
          </w:tcPr>
          <w:p w14:paraId="124F25C0" w14:textId="1E75BDEE" w:rsidR="00876F34" w:rsidRPr="0054591A" w:rsidRDefault="00876F34" w:rsidP="00876F34">
            <w:pPr>
              <w:spacing w:line="240" w:lineRule="auto"/>
              <w:rPr>
                <w:sz w:val="22"/>
                <w:lang w:val="en-US"/>
              </w:rPr>
            </w:pPr>
            <w:r w:rsidRPr="0054591A">
              <w:rPr>
                <w:sz w:val="22"/>
                <w:lang w:val="en-US"/>
              </w:rPr>
              <w:t>Keterangan</w:t>
            </w:r>
          </w:p>
        </w:tc>
      </w:tr>
      <w:tr w:rsidR="00876F34" w:rsidRPr="00876F34" w14:paraId="39F34F95" w14:textId="77777777" w:rsidTr="00876F34">
        <w:tc>
          <w:tcPr>
            <w:tcW w:w="2547" w:type="dxa"/>
          </w:tcPr>
          <w:p w14:paraId="0E689884" w14:textId="26041729" w:rsidR="00876F34" w:rsidRPr="00876F34" w:rsidRDefault="00876F34" w:rsidP="00876F34">
            <w:pPr>
              <w:spacing w:line="240" w:lineRule="auto"/>
              <w:rPr>
                <w:sz w:val="22"/>
                <w:lang w:val="en-US"/>
              </w:rPr>
            </w:pPr>
            <w:r>
              <w:rPr>
                <w:sz w:val="22"/>
                <w:lang w:val="en-US"/>
              </w:rPr>
              <w:t>tahun</w:t>
            </w:r>
          </w:p>
        </w:tc>
        <w:tc>
          <w:tcPr>
            <w:tcW w:w="5381" w:type="dxa"/>
          </w:tcPr>
          <w:p w14:paraId="5DAFBD05" w14:textId="05F94ADD" w:rsidR="00876F34" w:rsidRPr="00876F34" w:rsidRDefault="00876F34" w:rsidP="00876F34">
            <w:pPr>
              <w:spacing w:line="240" w:lineRule="auto"/>
              <w:rPr>
                <w:sz w:val="22"/>
                <w:lang w:val="en-US"/>
              </w:rPr>
            </w:pPr>
            <w:r>
              <w:rPr>
                <w:sz w:val="22"/>
                <w:lang w:val="en-US"/>
              </w:rPr>
              <w:t>Tahun</w:t>
            </w:r>
          </w:p>
        </w:tc>
      </w:tr>
      <w:tr w:rsidR="00876F34" w:rsidRPr="00876F34" w14:paraId="50BA6C11" w14:textId="77777777" w:rsidTr="00876F34">
        <w:tc>
          <w:tcPr>
            <w:tcW w:w="2547" w:type="dxa"/>
          </w:tcPr>
          <w:p w14:paraId="396EAC10" w14:textId="34267884" w:rsidR="00876F34" w:rsidRDefault="00876F34" w:rsidP="00876F34">
            <w:pPr>
              <w:spacing w:line="240" w:lineRule="auto"/>
              <w:rPr>
                <w:sz w:val="22"/>
                <w:lang w:val="en-US"/>
              </w:rPr>
            </w:pPr>
            <w:r>
              <w:rPr>
                <w:sz w:val="22"/>
                <w:lang w:val="en-US"/>
              </w:rPr>
              <w:t>indikator</w:t>
            </w:r>
          </w:p>
        </w:tc>
        <w:tc>
          <w:tcPr>
            <w:tcW w:w="5381" w:type="dxa"/>
          </w:tcPr>
          <w:p w14:paraId="65CBA65F" w14:textId="59D7192E" w:rsidR="00876F34" w:rsidRDefault="00876F34" w:rsidP="00876F34">
            <w:pPr>
              <w:spacing w:line="240" w:lineRule="auto"/>
              <w:rPr>
                <w:sz w:val="22"/>
                <w:lang w:val="en-US"/>
              </w:rPr>
            </w:pPr>
            <w:r>
              <w:rPr>
                <w:sz w:val="22"/>
                <w:lang w:val="en-US"/>
              </w:rPr>
              <w:t>Indikator</w:t>
            </w:r>
          </w:p>
        </w:tc>
      </w:tr>
      <w:tr w:rsidR="00876F34" w:rsidRPr="00876F34" w14:paraId="4F840996" w14:textId="77777777" w:rsidTr="00876F34">
        <w:tc>
          <w:tcPr>
            <w:tcW w:w="2547" w:type="dxa"/>
          </w:tcPr>
          <w:p w14:paraId="4880C1DE" w14:textId="42EA3359" w:rsidR="00876F34" w:rsidRDefault="00876F34" w:rsidP="00876F34">
            <w:pPr>
              <w:spacing w:line="240" w:lineRule="auto"/>
              <w:rPr>
                <w:sz w:val="22"/>
                <w:lang w:val="en-US"/>
              </w:rPr>
            </w:pPr>
            <w:r>
              <w:rPr>
                <w:sz w:val="22"/>
                <w:lang w:val="en-US"/>
              </w:rPr>
              <w:t>rincian_indikator</w:t>
            </w:r>
          </w:p>
        </w:tc>
        <w:tc>
          <w:tcPr>
            <w:tcW w:w="5381" w:type="dxa"/>
          </w:tcPr>
          <w:p w14:paraId="0E9A4635" w14:textId="2C950321" w:rsidR="00876F34" w:rsidRDefault="00876F34" w:rsidP="00876F34">
            <w:pPr>
              <w:spacing w:line="240" w:lineRule="auto"/>
              <w:rPr>
                <w:sz w:val="22"/>
                <w:lang w:val="en-US"/>
              </w:rPr>
            </w:pPr>
            <w:r>
              <w:rPr>
                <w:sz w:val="22"/>
                <w:lang w:val="en-US"/>
              </w:rPr>
              <w:t>Rincian dari indicator</w:t>
            </w:r>
          </w:p>
        </w:tc>
      </w:tr>
      <w:tr w:rsidR="00876F34" w:rsidRPr="00876F34" w14:paraId="217A32A2" w14:textId="77777777" w:rsidTr="00876F34">
        <w:tc>
          <w:tcPr>
            <w:tcW w:w="2547" w:type="dxa"/>
          </w:tcPr>
          <w:p w14:paraId="75260FC9" w14:textId="67F523A7" w:rsidR="00876F34" w:rsidRDefault="00876F34" w:rsidP="00876F34">
            <w:pPr>
              <w:spacing w:line="240" w:lineRule="auto"/>
              <w:rPr>
                <w:sz w:val="22"/>
                <w:lang w:val="en-US"/>
              </w:rPr>
            </w:pPr>
            <w:r>
              <w:rPr>
                <w:sz w:val="22"/>
                <w:lang w:val="en-US"/>
              </w:rPr>
              <w:t>jumlah</w:t>
            </w:r>
          </w:p>
        </w:tc>
        <w:tc>
          <w:tcPr>
            <w:tcW w:w="5381" w:type="dxa"/>
          </w:tcPr>
          <w:p w14:paraId="503878AC" w14:textId="42659D5A" w:rsidR="00876F34" w:rsidRDefault="00876F34" w:rsidP="00876F34">
            <w:pPr>
              <w:spacing w:line="240" w:lineRule="auto"/>
              <w:rPr>
                <w:sz w:val="22"/>
                <w:lang w:val="en-US"/>
              </w:rPr>
            </w:pPr>
            <w:r>
              <w:rPr>
                <w:sz w:val="22"/>
                <w:lang w:val="en-US"/>
              </w:rPr>
              <w:t>Jumlah</w:t>
            </w:r>
          </w:p>
        </w:tc>
      </w:tr>
    </w:tbl>
    <w:p w14:paraId="632E3804" w14:textId="77777777" w:rsidR="00876F34" w:rsidRPr="004F59D7" w:rsidRDefault="00876F34" w:rsidP="00876F34">
      <w:pPr>
        <w:rPr>
          <w:lang w:val="en-US"/>
        </w:rPr>
      </w:pPr>
    </w:p>
    <w:p w14:paraId="1C3EAEA7" w14:textId="77777777" w:rsidR="004F59D7" w:rsidRDefault="004F59D7" w:rsidP="004F59D7">
      <w:pPr>
        <w:pStyle w:val="Heading4"/>
        <w:numPr>
          <w:ilvl w:val="0"/>
          <w:numId w:val="28"/>
        </w:numPr>
        <w:ind w:left="851" w:hanging="851"/>
        <w:rPr>
          <w:lang w:val="en-US"/>
        </w:rPr>
      </w:pPr>
      <w:r w:rsidRPr="004F59D7">
        <w:rPr>
          <w:lang w:val="en-US"/>
        </w:rPr>
        <w:t>Dataset Perdagangan</w:t>
      </w:r>
    </w:p>
    <w:p w14:paraId="0633F1FC" w14:textId="140526EC" w:rsidR="00347F74" w:rsidRDefault="00347F74" w:rsidP="00347F74">
      <w:pPr>
        <w:ind w:firstLine="720"/>
        <w:rPr>
          <w:lang w:val="en-US"/>
        </w:rPr>
      </w:pPr>
      <w:r w:rsidRPr="004F59D7">
        <w:rPr>
          <w:lang w:val="en-US"/>
        </w:rPr>
        <w:t xml:space="preserve">Pada dataset </w:t>
      </w:r>
      <w:r>
        <w:rPr>
          <w:lang w:val="en-US"/>
        </w:rPr>
        <w:t>perdagangan</w:t>
      </w:r>
      <w:r w:rsidRPr="004F59D7">
        <w:rPr>
          <w:lang w:val="en-US"/>
        </w:rPr>
        <w:t xml:space="preserve">, terdapat </w:t>
      </w:r>
      <w:r>
        <w:rPr>
          <w:lang w:val="en-US"/>
        </w:rPr>
        <w:t>62</w:t>
      </w:r>
      <w:r w:rsidRPr="004F59D7">
        <w:rPr>
          <w:lang w:val="en-US"/>
        </w:rPr>
        <w:t xml:space="preserve"> data yang bisa digunakan secara bebas.</w:t>
      </w:r>
      <w:r>
        <w:rPr>
          <w:lang w:val="en-US"/>
        </w:rPr>
        <w:t xml:space="preserve"> Dataset perdagangan meluputi data</w:t>
      </w:r>
      <w:r w:rsidR="00207EA3">
        <w:rPr>
          <w:lang w:val="en-US"/>
        </w:rPr>
        <w:t>set</w:t>
      </w:r>
      <w:r>
        <w:rPr>
          <w:lang w:val="en-US"/>
        </w:rPr>
        <w:t xml:space="preserve"> volume impor, nilai ekspor, produksi perikanan tangkap, nilai output perusahaan industri, data jumlah perusahaan dan tenaga kerja, </w:t>
      </w:r>
      <w:r w:rsidR="00207EA3">
        <w:rPr>
          <w:lang w:val="en-US"/>
        </w:rPr>
        <w:t>pajak, pemakaian bahan bakar industri, produk domestik bruto, distribusi beras, jumlah pasar, luas panen dan produksi sayur-sayuran, realisasi operasi pasar, dll. Tabel-tabel yang terdapat pada dataset perdagangan adalah sebagai berikut:</w:t>
      </w:r>
    </w:p>
    <w:p w14:paraId="2C72F832" w14:textId="62EF1BC2" w:rsidR="009E226B" w:rsidRDefault="009E226B" w:rsidP="009E226B">
      <w:pPr>
        <w:pStyle w:val="ListParagraph"/>
        <w:numPr>
          <w:ilvl w:val="0"/>
          <w:numId w:val="30"/>
        </w:numPr>
        <w:ind w:left="284" w:hanging="284"/>
        <w:rPr>
          <w:lang w:val="en-US"/>
        </w:rPr>
      </w:pPr>
      <w:r>
        <w:rPr>
          <w:lang w:val="en-US"/>
        </w:rPr>
        <w:t>Tabel Data Volume Nilai Impor Melalui DKI Jakarta Menurut Negara Asal</w:t>
      </w:r>
    </w:p>
    <w:p w14:paraId="16465093" w14:textId="0436137B" w:rsidR="00781973" w:rsidRDefault="00781973" w:rsidP="00781973">
      <w:pPr>
        <w:ind w:firstLine="720"/>
        <w:rPr>
          <w:lang w:val="en-US"/>
        </w:rPr>
      </w:pPr>
      <w:r>
        <w:rPr>
          <w:lang w:val="en-US"/>
        </w:rPr>
        <w:t>Tabel ini berisi tentang volume dan nilai impor DKI Jakarta menurut negara asal pada tahun 2011-2014. Berikut adalah penjelasan atribut pada tabel ini:</w:t>
      </w:r>
    </w:p>
    <w:p w14:paraId="7EFA0C63" w14:textId="433DDC4A" w:rsidR="00781973" w:rsidRDefault="00781973" w:rsidP="00781973">
      <w:pPr>
        <w:pStyle w:val="Caption"/>
        <w:keepNext/>
      </w:pPr>
      <w:bookmarkStart w:id="75" w:name="_Toc435178899"/>
      <w:r>
        <w:lastRenderedPageBreak/>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7</w:t>
      </w:r>
      <w:r w:rsidR="007937C8">
        <w:fldChar w:fldCharType="end"/>
      </w:r>
      <w:r>
        <w:rPr>
          <w:noProof/>
          <w:lang w:val="en-US"/>
        </w:rPr>
        <w:t xml:space="preserve"> Tabel Data Volume Nilai Impor</w:t>
      </w:r>
      <w:r>
        <w:rPr>
          <w:noProof/>
          <w:lang w:val="en-US"/>
        </w:rPr>
        <w:br/>
        <w:t>Melalui DKI Jakarta Menurut Negara Asal</w:t>
      </w:r>
      <w:bookmarkEnd w:id="75"/>
    </w:p>
    <w:tbl>
      <w:tblPr>
        <w:tblStyle w:val="TableGrid"/>
        <w:tblW w:w="0" w:type="auto"/>
        <w:tblLook w:val="04A0" w:firstRow="1" w:lastRow="0" w:firstColumn="1" w:lastColumn="0" w:noHBand="0" w:noVBand="1"/>
      </w:tblPr>
      <w:tblGrid>
        <w:gridCol w:w="2547"/>
        <w:gridCol w:w="5381"/>
      </w:tblGrid>
      <w:tr w:rsidR="00781973" w:rsidRPr="00781973" w14:paraId="152EB434"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7D1328E0" w14:textId="4753D6F9" w:rsidR="00781973" w:rsidRPr="0054591A" w:rsidRDefault="00781973" w:rsidP="00781973">
            <w:pPr>
              <w:spacing w:line="240" w:lineRule="auto"/>
              <w:rPr>
                <w:sz w:val="22"/>
                <w:lang w:val="en-US"/>
              </w:rPr>
            </w:pPr>
            <w:r w:rsidRPr="0054591A">
              <w:rPr>
                <w:sz w:val="22"/>
                <w:lang w:val="en-US"/>
              </w:rPr>
              <w:t>Atribut</w:t>
            </w:r>
          </w:p>
        </w:tc>
        <w:tc>
          <w:tcPr>
            <w:tcW w:w="5381" w:type="dxa"/>
          </w:tcPr>
          <w:p w14:paraId="631419CD" w14:textId="766AF674" w:rsidR="00781973" w:rsidRPr="0054591A" w:rsidRDefault="00781973" w:rsidP="00781973">
            <w:pPr>
              <w:spacing w:line="240" w:lineRule="auto"/>
              <w:rPr>
                <w:sz w:val="22"/>
                <w:lang w:val="en-US"/>
              </w:rPr>
            </w:pPr>
            <w:r w:rsidRPr="0054591A">
              <w:rPr>
                <w:sz w:val="22"/>
                <w:lang w:val="en-US"/>
              </w:rPr>
              <w:t>Keterangan</w:t>
            </w:r>
          </w:p>
        </w:tc>
      </w:tr>
      <w:tr w:rsidR="00781973" w:rsidRPr="00781973" w14:paraId="1102E30B" w14:textId="77777777" w:rsidTr="00781973">
        <w:tc>
          <w:tcPr>
            <w:tcW w:w="2547" w:type="dxa"/>
          </w:tcPr>
          <w:p w14:paraId="3BC3E37E" w14:textId="007DC4D8" w:rsidR="00781973" w:rsidRPr="00781973" w:rsidRDefault="00781973" w:rsidP="00781973">
            <w:pPr>
              <w:spacing w:line="240" w:lineRule="auto"/>
              <w:rPr>
                <w:sz w:val="22"/>
                <w:lang w:val="en-US"/>
              </w:rPr>
            </w:pPr>
            <w:r w:rsidRPr="00781973">
              <w:rPr>
                <w:sz w:val="22"/>
                <w:lang w:val="en-US"/>
              </w:rPr>
              <w:t>tahun</w:t>
            </w:r>
          </w:p>
        </w:tc>
        <w:tc>
          <w:tcPr>
            <w:tcW w:w="5381" w:type="dxa"/>
          </w:tcPr>
          <w:p w14:paraId="64FB1FE1" w14:textId="73F539F4" w:rsidR="00781973" w:rsidRPr="00781973" w:rsidRDefault="00781973" w:rsidP="00781973">
            <w:pPr>
              <w:spacing w:line="240" w:lineRule="auto"/>
              <w:rPr>
                <w:sz w:val="22"/>
                <w:lang w:val="en-US"/>
              </w:rPr>
            </w:pPr>
            <w:r w:rsidRPr="00781973">
              <w:rPr>
                <w:sz w:val="22"/>
                <w:lang w:val="en-US"/>
              </w:rPr>
              <w:t>Tahun</w:t>
            </w:r>
          </w:p>
        </w:tc>
      </w:tr>
      <w:tr w:rsidR="00781973" w:rsidRPr="00781973" w14:paraId="0DCC2742" w14:textId="77777777" w:rsidTr="00781973">
        <w:tc>
          <w:tcPr>
            <w:tcW w:w="2547" w:type="dxa"/>
          </w:tcPr>
          <w:p w14:paraId="7E259A2C" w14:textId="6C0ABE2E" w:rsidR="00781973" w:rsidRPr="00781973" w:rsidRDefault="00781973" w:rsidP="00781973">
            <w:pPr>
              <w:spacing w:line="240" w:lineRule="auto"/>
              <w:rPr>
                <w:sz w:val="22"/>
                <w:lang w:val="en-US"/>
              </w:rPr>
            </w:pPr>
            <w:r w:rsidRPr="00781973">
              <w:rPr>
                <w:sz w:val="22"/>
                <w:lang w:val="en-US"/>
              </w:rPr>
              <w:t>negara_asal</w:t>
            </w:r>
          </w:p>
        </w:tc>
        <w:tc>
          <w:tcPr>
            <w:tcW w:w="5381" w:type="dxa"/>
          </w:tcPr>
          <w:p w14:paraId="039888FE" w14:textId="732ED52E" w:rsidR="00781973" w:rsidRPr="00781973" w:rsidRDefault="00781973" w:rsidP="00781973">
            <w:pPr>
              <w:spacing w:line="240" w:lineRule="auto"/>
              <w:rPr>
                <w:sz w:val="22"/>
                <w:lang w:val="en-US"/>
              </w:rPr>
            </w:pPr>
            <w:r w:rsidRPr="00781973">
              <w:rPr>
                <w:sz w:val="22"/>
                <w:lang w:val="en-US"/>
              </w:rPr>
              <w:t>Negara asal pengimpor</w:t>
            </w:r>
          </w:p>
        </w:tc>
      </w:tr>
      <w:tr w:rsidR="00781973" w:rsidRPr="00781973" w14:paraId="0F70A458" w14:textId="77777777" w:rsidTr="00781973">
        <w:tc>
          <w:tcPr>
            <w:tcW w:w="2547" w:type="dxa"/>
          </w:tcPr>
          <w:p w14:paraId="06531122" w14:textId="6F5D8694" w:rsidR="00781973" w:rsidRPr="00781973" w:rsidRDefault="00781973" w:rsidP="00781973">
            <w:pPr>
              <w:spacing w:line="240" w:lineRule="auto"/>
              <w:rPr>
                <w:sz w:val="22"/>
                <w:lang w:val="en-US"/>
              </w:rPr>
            </w:pPr>
            <w:r w:rsidRPr="00781973">
              <w:rPr>
                <w:sz w:val="22"/>
                <w:lang w:val="en-US"/>
              </w:rPr>
              <w:t>volume</w:t>
            </w:r>
          </w:p>
        </w:tc>
        <w:tc>
          <w:tcPr>
            <w:tcW w:w="5381" w:type="dxa"/>
          </w:tcPr>
          <w:p w14:paraId="3BC4FED2" w14:textId="7200C7F6" w:rsidR="00781973" w:rsidRPr="00781973" w:rsidRDefault="00781973" w:rsidP="00781973">
            <w:pPr>
              <w:spacing w:line="240" w:lineRule="auto"/>
              <w:rPr>
                <w:sz w:val="22"/>
                <w:lang w:val="en-US"/>
              </w:rPr>
            </w:pPr>
            <w:r w:rsidRPr="00781973">
              <w:rPr>
                <w:sz w:val="22"/>
                <w:lang w:val="en-US"/>
              </w:rPr>
              <w:t>Volume Impor (dalam Ton)</w:t>
            </w:r>
          </w:p>
        </w:tc>
      </w:tr>
      <w:tr w:rsidR="00781973" w:rsidRPr="00781973" w14:paraId="04EC0187" w14:textId="77777777" w:rsidTr="00781973">
        <w:tc>
          <w:tcPr>
            <w:tcW w:w="2547" w:type="dxa"/>
          </w:tcPr>
          <w:p w14:paraId="38DE812D" w14:textId="6D03455F" w:rsidR="00781973" w:rsidRPr="00781973" w:rsidRDefault="00781973" w:rsidP="00781973">
            <w:pPr>
              <w:spacing w:line="240" w:lineRule="auto"/>
              <w:rPr>
                <w:sz w:val="22"/>
                <w:lang w:val="en-US"/>
              </w:rPr>
            </w:pPr>
            <w:r w:rsidRPr="00781973">
              <w:rPr>
                <w:sz w:val="22"/>
                <w:lang w:val="en-US"/>
              </w:rPr>
              <w:t>nilai</w:t>
            </w:r>
          </w:p>
        </w:tc>
        <w:tc>
          <w:tcPr>
            <w:tcW w:w="5381" w:type="dxa"/>
          </w:tcPr>
          <w:p w14:paraId="4B0E76AF" w14:textId="31894998" w:rsidR="00781973" w:rsidRPr="00781973" w:rsidRDefault="00781973" w:rsidP="00781973">
            <w:pPr>
              <w:spacing w:line="240" w:lineRule="auto"/>
              <w:rPr>
                <w:sz w:val="22"/>
                <w:lang w:val="en-US"/>
              </w:rPr>
            </w:pPr>
            <w:r w:rsidRPr="00781973">
              <w:rPr>
                <w:sz w:val="22"/>
                <w:lang w:val="en-US"/>
              </w:rPr>
              <w:t>Nilai impor (dalam ribu USD)</w:t>
            </w:r>
          </w:p>
        </w:tc>
      </w:tr>
      <w:tr w:rsidR="00781973" w:rsidRPr="00781973" w14:paraId="26849F4C" w14:textId="77777777" w:rsidTr="00781973">
        <w:tc>
          <w:tcPr>
            <w:tcW w:w="2547" w:type="dxa"/>
          </w:tcPr>
          <w:p w14:paraId="7F027D2B" w14:textId="48DFF0CA" w:rsidR="00781973" w:rsidRPr="00781973" w:rsidRDefault="00781973" w:rsidP="00781973">
            <w:pPr>
              <w:spacing w:line="240" w:lineRule="auto"/>
              <w:rPr>
                <w:sz w:val="22"/>
                <w:lang w:val="en-US"/>
              </w:rPr>
            </w:pPr>
            <w:r w:rsidRPr="00781973">
              <w:rPr>
                <w:sz w:val="22"/>
                <w:lang w:val="en-US"/>
              </w:rPr>
              <w:t>pangsa</w:t>
            </w:r>
          </w:p>
        </w:tc>
        <w:tc>
          <w:tcPr>
            <w:tcW w:w="5381" w:type="dxa"/>
          </w:tcPr>
          <w:p w14:paraId="1D88DCA0" w14:textId="5225487A" w:rsidR="00781973" w:rsidRPr="00781973" w:rsidRDefault="00781973" w:rsidP="00781973">
            <w:pPr>
              <w:spacing w:line="240" w:lineRule="auto"/>
              <w:rPr>
                <w:sz w:val="22"/>
                <w:lang w:val="en-US"/>
              </w:rPr>
            </w:pPr>
            <w:r w:rsidRPr="00781973">
              <w:rPr>
                <w:sz w:val="22"/>
                <w:lang w:val="en-US"/>
              </w:rPr>
              <w:t>Pangsa (dalam persen)</w:t>
            </w:r>
          </w:p>
        </w:tc>
      </w:tr>
    </w:tbl>
    <w:p w14:paraId="15269530" w14:textId="77777777" w:rsidR="00781973" w:rsidRPr="00781973" w:rsidRDefault="00781973" w:rsidP="00781973">
      <w:pPr>
        <w:rPr>
          <w:lang w:val="en-US"/>
        </w:rPr>
      </w:pPr>
    </w:p>
    <w:p w14:paraId="2CB7742C" w14:textId="45249A58" w:rsidR="009E226B" w:rsidRDefault="009E226B" w:rsidP="009E226B">
      <w:pPr>
        <w:pStyle w:val="ListParagraph"/>
        <w:numPr>
          <w:ilvl w:val="0"/>
          <w:numId w:val="30"/>
        </w:numPr>
        <w:ind w:left="284" w:hanging="284"/>
        <w:rPr>
          <w:lang w:val="en-US"/>
        </w:rPr>
      </w:pPr>
      <w:r>
        <w:rPr>
          <w:lang w:val="en-US"/>
        </w:rPr>
        <w:t>Tabel Data Nilai Ekspor Produk DKI Jakarta Menurut Negara Tujuan</w:t>
      </w:r>
    </w:p>
    <w:p w14:paraId="7B5A5B04" w14:textId="748FD153" w:rsidR="00781973" w:rsidRDefault="00781973" w:rsidP="00781973">
      <w:pPr>
        <w:ind w:firstLine="720"/>
        <w:rPr>
          <w:lang w:val="en-US"/>
        </w:rPr>
      </w:pPr>
      <w:r>
        <w:rPr>
          <w:lang w:val="en-US"/>
        </w:rPr>
        <w:t>Tabel ini berisi nilai ekspor produk DKI Jakarta menurut negara tujuan pada tahun 2010-2012, Januari 2014, dan Agustu</w:t>
      </w:r>
      <w:r w:rsidR="00B76908">
        <w:rPr>
          <w:lang w:val="en-US"/>
        </w:rPr>
        <w:t>s</w:t>
      </w:r>
      <w:r>
        <w:rPr>
          <w:lang w:val="en-US"/>
        </w:rPr>
        <w:t xml:space="preserve"> 2014. Berikut adalah penjelasan atribut pada tabel ini:</w:t>
      </w:r>
    </w:p>
    <w:p w14:paraId="3E3121B4" w14:textId="1D2850CE" w:rsidR="00781973" w:rsidRDefault="00781973" w:rsidP="00781973">
      <w:pPr>
        <w:pStyle w:val="Caption"/>
        <w:keepNext/>
      </w:pPr>
      <w:bookmarkStart w:id="76" w:name="_Toc435178900"/>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8</w:t>
      </w:r>
      <w:r w:rsidR="007937C8">
        <w:fldChar w:fldCharType="end"/>
      </w:r>
      <w:r>
        <w:rPr>
          <w:noProof/>
          <w:lang w:val="en-US"/>
        </w:rPr>
        <w:t xml:space="preserve"> Tabel Data </w:t>
      </w:r>
      <w:r w:rsidR="00FC0105">
        <w:rPr>
          <w:noProof/>
          <w:lang w:val="en-US"/>
        </w:rPr>
        <w:t>Nilai Ekspor Produk</w:t>
      </w:r>
      <w:r w:rsidR="00FC0105">
        <w:rPr>
          <w:noProof/>
          <w:lang w:val="en-US"/>
        </w:rPr>
        <w:br/>
        <w:t xml:space="preserve">DKI Jakarta </w:t>
      </w:r>
      <w:r>
        <w:rPr>
          <w:noProof/>
          <w:lang w:val="en-US"/>
        </w:rPr>
        <w:t>Menurut Negara Tujuan</w:t>
      </w:r>
      <w:bookmarkEnd w:id="76"/>
    </w:p>
    <w:tbl>
      <w:tblPr>
        <w:tblStyle w:val="TableGrid"/>
        <w:tblW w:w="0" w:type="auto"/>
        <w:tblLook w:val="04A0" w:firstRow="1" w:lastRow="0" w:firstColumn="1" w:lastColumn="0" w:noHBand="0" w:noVBand="1"/>
      </w:tblPr>
      <w:tblGrid>
        <w:gridCol w:w="2547"/>
        <w:gridCol w:w="5381"/>
      </w:tblGrid>
      <w:tr w:rsidR="00781973" w:rsidRPr="00781973" w14:paraId="64CB7B25" w14:textId="77777777" w:rsidTr="00781973">
        <w:trPr>
          <w:cnfStyle w:val="100000000000" w:firstRow="1" w:lastRow="0" w:firstColumn="0" w:lastColumn="0" w:oddVBand="0" w:evenVBand="0" w:oddHBand="0" w:evenHBand="0" w:firstRowFirstColumn="0" w:firstRowLastColumn="0" w:lastRowFirstColumn="0" w:lastRowLastColumn="0"/>
          <w:tblHeader/>
        </w:trPr>
        <w:tc>
          <w:tcPr>
            <w:tcW w:w="2547" w:type="dxa"/>
          </w:tcPr>
          <w:p w14:paraId="77D0933A" w14:textId="1600D48E" w:rsidR="00781973" w:rsidRPr="0054591A" w:rsidRDefault="00781973" w:rsidP="00781973">
            <w:pPr>
              <w:spacing w:line="240" w:lineRule="auto"/>
              <w:rPr>
                <w:sz w:val="22"/>
                <w:lang w:val="en-US"/>
              </w:rPr>
            </w:pPr>
            <w:r w:rsidRPr="0054591A">
              <w:rPr>
                <w:sz w:val="22"/>
                <w:lang w:val="en-US"/>
              </w:rPr>
              <w:t>Atribut</w:t>
            </w:r>
          </w:p>
        </w:tc>
        <w:tc>
          <w:tcPr>
            <w:tcW w:w="5381" w:type="dxa"/>
          </w:tcPr>
          <w:p w14:paraId="17AD0CA9" w14:textId="60585647" w:rsidR="00781973" w:rsidRPr="0054591A" w:rsidRDefault="00781973" w:rsidP="00781973">
            <w:pPr>
              <w:spacing w:line="240" w:lineRule="auto"/>
              <w:rPr>
                <w:sz w:val="22"/>
                <w:lang w:val="en-US"/>
              </w:rPr>
            </w:pPr>
            <w:r w:rsidRPr="0054591A">
              <w:rPr>
                <w:sz w:val="22"/>
                <w:lang w:val="en-US"/>
              </w:rPr>
              <w:t>Keterangan</w:t>
            </w:r>
          </w:p>
        </w:tc>
      </w:tr>
      <w:tr w:rsidR="00781973" w:rsidRPr="00781973" w14:paraId="51C6E3BA" w14:textId="77777777" w:rsidTr="00781973">
        <w:tc>
          <w:tcPr>
            <w:tcW w:w="2547" w:type="dxa"/>
          </w:tcPr>
          <w:p w14:paraId="6D402CC8" w14:textId="37F2D183" w:rsidR="00781973" w:rsidRPr="00781973" w:rsidRDefault="00781973" w:rsidP="00781973">
            <w:pPr>
              <w:spacing w:line="240" w:lineRule="auto"/>
              <w:rPr>
                <w:sz w:val="22"/>
                <w:lang w:val="en-US"/>
              </w:rPr>
            </w:pPr>
            <w:r>
              <w:rPr>
                <w:sz w:val="22"/>
                <w:lang w:val="en-US"/>
              </w:rPr>
              <w:t>tahun</w:t>
            </w:r>
          </w:p>
        </w:tc>
        <w:tc>
          <w:tcPr>
            <w:tcW w:w="5381" w:type="dxa"/>
          </w:tcPr>
          <w:p w14:paraId="5202D58A" w14:textId="795C61C2" w:rsidR="00781973" w:rsidRPr="00781973" w:rsidRDefault="00781973" w:rsidP="00781973">
            <w:pPr>
              <w:spacing w:line="240" w:lineRule="auto"/>
              <w:rPr>
                <w:sz w:val="22"/>
                <w:lang w:val="en-US"/>
              </w:rPr>
            </w:pPr>
            <w:r>
              <w:rPr>
                <w:sz w:val="22"/>
                <w:lang w:val="en-US"/>
              </w:rPr>
              <w:t>Tahun</w:t>
            </w:r>
          </w:p>
        </w:tc>
      </w:tr>
      <w:tr w:rsidR="00781973" w:rsidRPr="00781973" w14:paraId="551C7872" w14:textId="77777777" w:rsidTr="00781973">
        <w:tc>
          <w:tcPr>
            <w:tcW w:w="2547" w:type="dxa"/>
          </w:tcPr>
          <w:p w14:paraId="7BB63392" w14:textId="4045847B" w:rsidR="00781973" w:rsidRDefault="00781973" w:rsidP="00781973">
            <w:pPr>
              <w:spacing w:line="240" w:lineRule="auto"/>
              <w:rPr>
                <w:sz w:val="22"/>
                <w:lang w:val="en-US"/>
              </w:rPr>
            </w:pPr>
            <w:r>
              <w:rPr>
                <w:sz w:val="22"/>
                <w:lang w:val="en-US"/>
              </w:rPr>
              <w:t>negara_tujuan</w:t>
            </w:r>
          </w:p>
        </w:tc>
        <w:tc>
          <w:tcPr>
            <w:tcW w:w="5381" w:type="dxa"/>
          </w:tcPr>
          <w:p w14:paraId="17E55C8E" w14:textId="45F83F12" w:rsidR="00781973" w:rsidRDefault="00781973" w:rsidP="00781973">
            <w:pPr>
              <w:spacing w:line="240" w:lineRule="auto"/>
              <w:rPr>
                <w:sz w:val="22"/>
                <w:lang w:val="en-US"/>
              </w:rPr>
            </w:pPr>
            <w:r>
              <w:rPr>
                <w:sz w:val="22"/>
                <w:lang w:val="en-US"/>
              </w:rPr>
              <w:t>Negara tujuan</w:t>
            </w:r>
          </w:p>
        </w:tc>
      </w:tr>
      <w:tr w:rsidR="00781973" w:rsidRPr="00781973" w14:paraId="374D079F" w14:textId="77777777" w:rsidTr="00781973">
        <w:tc>
          <w:tcPr>
            <w:tcW w:w="2547" w:type="dxa"/>
          </w:tcPr>
          <w:p w14:paraId="3DE3C11D" w14:textId="212A2A5E" w:rsidR="00781973" w:rsidRDefault="00781973" w:rsidP="00781973">
            <w:pPr>
              <w:spacing w:line="240" w:lineRule="auto"/>
              <w:rPr>
                <w:sz w:val="22"/>
                <w:lang w:val="en-US"/>
              </w:rPr>
            </w:pPr>
            <w:r>
              <w:rPr>
                <w:sz w:val="22"/>
                <w:lang w:val="en-US"/>
              </w:rPr>
              <w:t>nilai</w:t>
            </w:r>
          </w:p>
        </w:tc>
        <w:tc>
          <w:tcPr>
            <w:tcW w:w="5381" w:type="dxa"/>
          </w:tcPr>
          <w:p w14:paraId="65743CCA" w14:textId="69A81630" w:rsidR="00781973" w:rsidRDefault="00781973" w:rsidP="00781973">
            <w:pPr>
              <w:spacing w:line="240" w:lineRule="auto"/>
              <w:rPr>
                <w:sz w:val="22"/>
                <w:lang w:val="en-US"/>
              </w:rPr>
            </w:pPr>
            <w:r>
              <w:rPr>
                <w:sz w:val="22"/>
                <w:lang w:val="en-US"/>
              </w:rPr>
              <w:t>Nilai Ekspor (dalam USD)</w:t>
            </w:r>
          </w:p>
        </w:tc>
      </w:tr>
    </w:tbl>
    <w:p w14:paraId="6AA84B89" w14:textId="77777777" w:rsidR="00781973" w:rsidRPr="00781973" w:rsidRDefault="00781973" w:rsidP="00FC0105">
      <w:pPr>
        <w:rPr>
          <w:lang w:val="en-US"/>
        </w:rPr>
      </w:pPr>
    </w:p>
    <w:p w14:paraId="2841F058" w14:textId="2AE6CC22" w:rsidR="009E226B" w:rsidRDefault="009E226B" w:rsidP="009E226B">
      <w:pPr>
        <w:pStyle w:val="ListParagraph"/>
        <w:numPr>
          <w:ilvl w:val="0"/>
          <w:numId w:val="30"/>
        </w:numPr>
        <w:ind w:left="284" w:hanging="284"/>
        <w:rPr>
          <w:lang w:val="en-US"/>
        </w:rPr>
      </w:pPr>
      <w:r>
        <w:rPr>
          <w:lang w:val="en-US"/>
        </w:rPr>
        <w:t>Tabel Data Nilai Produksi Perikanan Tangkap dan Budidaya Menurut KabKota Adm DKI Jakarta</w:t>
      </w:r>
    </w:p>
    <w:p w14:paraId="4C5E5CFB" w14:textId="10E9C975" w:rsidR="00B76908" w:rsidRDefault="00B76908" w:rsidP="00B76908">
      <w:pPr>
        <w:ind w:firstLine="720"/>
        <w:rPr>
          <w:lang w:val="en-US"/>
        </w:rPr>
      </w:pPr>
      <w:r>
        <w:rPr>
          <w:lang w:val="en-US"/>
        </w:rPr>
        <w:t>Tabel ini berisi mengenai nilai produksi perikanan tangkap dan perikanan budidaya menurut kabupaten kota administrasi di Provinsi DKI Jakarta pada tahun 2011. Berikut adalah penjelasan atribut pada tabel ini:</w:t>
      </w:r>
    </w:p>
    <w:p w14:paraId="65D3CF6F" w14:textId="24948F84" w:rsidR="00B76908" w:rsidRDefault="00B76908" w:rsidP="00B76908">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9</w:t>
      </w:r>
      <w:r w:rsidR="007937C8">
        <w:fldChar w:fldCharType="end"/>
      </w:r>
      <w:r>
        <w:rPr>
          <w:noProof/>
          <w:lang w:val="en-US"/>
        </w:rPr>
        <w:t xml:space="preserve"> Tabel Nilai Produksi Perikanan Tangkap dan</w:t>
      </w:r>
      <w:r>
        <w:rPr>
          <w:noProof/>
          <w:lang w:val="en-US"/>
        </w:rPr>
        <w:br/>
        <w:t>Budidaya Menurut KabKota Adm</w:t>
      </w:r>
    </w:p>
    <w:tbl>
      <w:tblPr>
        <w:tblStyle w:val="TableGrid"/>
        <w:tblW w:w="0" w:type="auto"/>
        <w:tblLook w:val="04A0" w:firstRow="1" w:lastRow="0" w:firstColumn="1" w:lastColumn="0" w:noHBand="0" w:noVBand="1"/>
      </w:tblPr>
      <w:tblGrid>
        <w:gridCol w:w="2405"/>
        <w:gridCol w:w="5523"/>
      </w:tblGrid>
      <w:tr w:rsidR="00B76908" w:rsidRPr="00B76908" w14:paraId="5A756FAE"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405" w:type="dxa"/>
          </w:tcPr>
          <w:p w14:paraId="3C281587" w14:textId="13BC52C1" w:rsidR="00B76908" w:rsidRPr="00B76908" w:rsidRDefault="00B76908" w:rsidP="00B76908">
            <w:pPr>
              <w:spacing w:line="240" w:lineRule="auto"/>
              <w:rPr>
                <w:sz w:val="22"/>
                <w:lang w:val="en-US"/>
              </w:rPr>
            </w:pPr>
            <w:r>
              <w:rPr>
                <w:sz w:val="22"/>
                <w:lang w:val="en-US"/>
              </w:rPr>
              <w:t>Atribut</w:t>
            </w:r>
          </w:p>
        </w:tc>
        <w:tc>
          <w:tcPr>
            <w:tcW w:w="5523" w:type="dxa"/>
          </w:tcPr>
          <w:p w14:paraId="68CEA3F9" w14:textId="3ABF701C" w:rsidR="00B76908" w:rsidRPr="00B76908" w:rsidRDefault="00B76908" w:rsidP="00B76908">
            <w:pPr>
              <w:spacing w:line="240" w:lineRule="auto"/>
              <w:rPr>
                <w:sz w:val="22"/>
                <w:lang w:val="en-US"/>
              </w:rPr>
            </w:pPr>
            <w:r>
              <w:rPr>
                <w:sz w:val="22"/>
                <w:lang w:val="en-US"/>
              </w:rPr>
              <w:t>Keterangan</w:t>
            </w:r>
          </w:p>
        </w:tc>
      </w:tr>
      <w:tr w:rsidR="00B76908" w:rsidRPr="00B76908" w14:paraId="095BA905" w14:textId="77777777" w:rsidTr="00B76908">
        <w:tc>
          <w:tcPr>
            <w:tcW w:w="2405" w:type="dxa"/>
          </w:tcPr>
          <w:p w14:paraId="664A5973" w14:textId="08FB68EF" w:rsidR="00B76908" w:rsidRPr="00B76908" w:rsidRDefault="00B76908" w:rsidP="00B76908">
            <w:pPr>
              <w:spacing w:line="240" w:lineRule="auto"/>
              <w:rPr>
                <w:sz w:val="22"/>
                <w:lang w:val="en-US"/>
              </w:rPr>
            </w:pPr>
            <w:r>
              <w:rPr>
                <w:sz w:val="22"/>
                <w:lang w:val="en-US"/>
              </w:rPr>
              <w:t>tahun</w:t>
            </w:r>
          </w:p>
        </w:tc>
        <w:tc>
          <w:tcPr>
            <w:tcW w:w="5523" w:type="dxa"/>
          </w:tcPr>
          <w:p w14:paraId="4D56788D" w14:textId="2FF55452" w:rsidR="00B76908" w:rsidRPr="00B76908" w:rsidRDefault="00B76908" w:rsidP="00B76908">
            <w:pPr>
              <w:spacing w:line="240" w:lineRule="auto"/>
              <w:rPr>
                <w:sz w:val="22"/>
                <w:lang w:val="en-US"/>
              </w:rPr>
            </w:pPr>
            <w:r>
              <w:rPr>
                <w:sz w:val="22"/>
                <w:lang w:val="en-US"/>
              </w:rPr>
              <w:t>Tahun</w:t>
            </w:r>
          </w:p>
        </w:tc>
      </w:tr>
      <w:tr w:rsidR="00B76908" w:rsidRPr="00B76908" w14:paraId="13901B48" w14:textId="77777777" w:rsidTr="00B76908">
        <w:tc>
          <w:tcPr>
            <w:tcW w:w="2405" w:type="dxa"/>
          </w:tcPr>
          <w:p w14:paraId="49F066CD" w14:textId="1A735C4B" w:rsidR="00B76908" w:rsidRDefault="00B76908" w:rsidP="00B76908">
            <w:pPr>
              <w:spacing w:line="240" w:lineRule="auto"/>
              <w:rPr>
                <w:sz w:val="22"/>
                <w:lang w:val="en-US"/>
              </w:rPr>
            </w:pPr>
            <w:r>
              <w:rPr>
                <w:sz w:val="22"/>
                <w:lang w:val="en-US"/>
              </w:rPr>
              <w:t>nama_kabkota</w:t>
            </w:r>
          </w:p>
        </w:tc>
        <w:tc>
          <w:tcPr>
            <w:tcW w:w="5523" w:type="dxa"/>
          </w:tcPr>
          <w:p w14:paraId="26A4990C" w14:textId="0622825C" w:rsidR="00B76908" w:rsidRDefault="00B76908" w:rsidP="00B76908">
            <w:pPr>
              <w:spacing w:line="240" w:lineRule="auto"/>
              <w:rPr>
                <w:sz w:val="22"/>
                <w:lang w:val="en-US"/>
              </w:rPr>
            </w:pPr>
            <w:r>
              <w:rPr>
                <w:sz w:val="22"/>
                <w:lang w:val="en-US"/>
              </w:rPr>
              <w:t>Nama kabupaten dan kota administrasi</w:t>
            </w:r>
          </w:p>
        </w:tc>
      </w:tr>
      <w:tr w:rsidR="00B76908" w:rsidRPr="00B76908" w14:paraId="53740459" w14:textId="77777777" w:rsidTr="00B76908">
        <w:tc>
          <w:tcPr>
            <w:tcW w:w="2405" w:type="dxa"/>
          </w:tcPr>
          <w:p w14:paraId="1ADAE114" w14:textId="24D7A1A0" w:rsidR="00B76908" w:rsidRDefault="00B76908" w:rsidP="00B76908">
            <w:pPr>
              <w:spacing w:line="240" w:lineRule="auto"/>
              <w:rPr>
                <w:sz w:val="22"/>
                <w:lang w:val="en-US"/>
              </w:rPr>
            </w:pPr>
            <w:r>
              <w:rPr>
                <w:sz w:val="22"/>
                <w:lang w:val="en-US"/>
              </w:rPr>
              <w:t>perikanan_tangkap</w:t>
            </w:r>
          </w:p>
        </w:tc>
        <w:tc>
          <w:tcPr>
            <w:tcW w:w="5523" w:type="dxa"/>
          </w:tcPr>
          <w:p w14:paraId="59F97E6D" w14:textId="2AD2DF24" w:rsidR="00B76908" w:rsidRDefault="00B76908" w:rsidP="00B76908">
            <w:pPr>
              <w:spacing w:line="240" w:lineRule="auto"/>
              <w:rPr>
                <w:sz w:val="22"/>
                <w:lang w:val="en-US"/>
              </w:rPr>
            </w:pPr>
            <w:r>
              <w:rPr>
                <w:sz w:val="22"/>
                <w:lang w:val="en-US"/>
              </w:rPr>
              <w:t>Nilai produksi perikanan tangkap (dalam ribu Rp.)</w:t>
            </w:r>
          </w:p>
        </w:tc>
      </w:tr>
      <w:tr w:rsidR="00B76908" w:rsidRPr="00B76908" w14:paraId="3B3BA51B" w14:textId="77777777" w:rsidTr="00B76908">
        <w:tc>
          <w:tcPr>
            <w:tcW w:w="2405" w:type="dxa"/>
          </w:tcPr>
          <w:p w14:paraId="32D5E520" w14:textId="7A39CC87" w:rsidR="00B76908" w:rsidRDefault="00B76908" w:rsidP="00B76908">
            <w:pPr>
              <w:spacing w:line="240" w:lineRule="auto"/>
              <w:rPr>
                <w:sz w:val="22"/>
                <w:lang w:val="en-US"/>
              </w:rPr>
            </w:pPr>
            <w:r>
              <w:rPr>
                <w:sz w:val="22"/>
                <w:lang w:val="en-US"/>
              </w:rPr>
              <w:t>budidaya_laut</w:t>
            </w:r>
          </w:p>
        </w:tc>
        <w:tc>
          <w:tcPr>
            <w:tcW w:w="5523" w:type="dxa"/>
          </w:tcPr>
          <w:p w14:paraId="52C3C3CE" w14:textId="16686170" w:rsidR="00B76908" w:rsidRDefault="00B76908" w:rsidP="00B76908">
            <w:pPr>
              <w:spacing w:line="240" w:lineRule="auto"/>
              <w:rPr>
                <w:sz w:val="22"/>
                <w:lang w:val="en-US"/>
              </w:rPr>
            </w:pPr>
            <w:r>
              <w:rPr>
                <w:sz w:val="22"/>
                <w:lang w:val="en-US"/>
              </w:rPr>
              <w:t>Nilai produksi perikanan budidaya laut (dalam ribu Rp.)</w:t>
            </w:r>
          </w:p>
        </w:tc>
      </w:tr>
      <w:tr w:rsidR="00B76908" w:rsidRPr="00B76908" w14:paraId="04CD60FA" w14:textId="77777777" w:rsidTr="00B76908">
        <w:tc>
          <w:tcPr>
            <w:tcW w:w="2405" w:type="dxa"/>
          </w:tcPr>
          <w:p w14:paraId="561E2D4C" w14:textId="560E154F" w:rsidR="00B76908" w:rsidRDefault="00B76908" w:rsidP="00B76908">
            <w:pPr>
              <w:spacing w:line="240" w:lineRule="auto"/>
              <w:rPr>
                <w:sz w:val="22"/>
                <w:lang w:val="en-US"/>
              </w:rPr>
            </w:pPr>
            <w:r>
              <w:rPr>
                <w:sz w:val="22"/>
                <w:lang w:val="en-US"/>
              </w:rPr>
              <w:t>budidaya_tambak</w:t>
            </w:r>
          </w:p>
        </w:tc>
        <w:tc>
          <w:tcPr>
            <w:tcW w:w="5523" w:type="dxa"/>
          </w:tcPr>
          <w:p w14:paraId="5EBC9C84" w14:textId="75546444" w:rsidR="00B76908" w:rsidRDefault="00B76908" w:rsidP="00B76908">
            <w:pPr>
              <w:spacing w:line="240" w:lineRule="auto"/>
              <w:rPr>
                <w:sz w:val="22"/>
                <w:lang w:val="en-US"/>
              </w:rPr>
            </w:pPr>
            <w:r>
              <w:rPr>
                <w:sz w:val="22"/>
                <w:lang w:val="en-US"/>
              </w:rPr>
              <w:t>Nilai produksi perikanan budidaya tambak (dalam ribu Rp.)</w:t>
            </w:r>
          </w:p>
        </w:tc>
      </w:tr>
      <w:tr w:rsidR="00B76908" w:rsidRPr="00B76908" w14:paraId="11FBE01E" w14:textId="77777777" w:rsidTr="00B76908">
        <w:tc>
          <w:tcPr>
            <w:tcW w:w="2405" w:type="dxa"/>
          </w:tcPr>
          <w:p w14:paraId="65CAF5FC" w14:textId="43D29469" w:rsidR="00B76908" w:rsidRDefault="00B76908" w:rsidP="00B76908">
            <w:pPr>
              <w:spacing w:line="240" w:lineRule="auto"/>
              <w:rPr>
                <w:sz w:val="22"/>
                <w:lang w:val="en-US"/>
              </w:rPr>
            </w:pPr>
            <w:r>
              <w:rPr>
                <w:sz w:val="22"/>
                <w:lang w:val="en-US"/>
              </w:rPr>
              <w:t>budidaya_kolam</w:t>
            </w:r>
          </w:p>
        </w:tc>
        <w:tc>
          <w:tcPr>
            <w:tcW w:w="5523" w:type="dxa"/>
          </w:tcPr>
          <w:p w14:paraId="364BB8C3" w14:textId="009449BA" w:rsidR="00B76908" w:rsidRDefault="00B76908" w:rsidP="00B76908">
            <w:pPr>
              <w:spacing w:line="240" w:lineRule="auto"/>
              <w:rPr>
                <w:sz w:val="22"/>
                <w:lang w:val="en-US"/>
              </w:rPr>
            </w:pPr>
            <w:r>
              <w:rPr>
                <w:sz w:val="22"/>
                <w:lang w:val="en-US"/>
              </w:rPr>
              <w:t>Jumlah produksi perikanan budidaya kolam (dalam ton)</w:t>
            </w:r>
          </w:p>
        </w:tc>
      </w:tr>
    </w:tbl>
    <w:p w14:paraId="73E25881" w14:textId="77777777" w:rsidR="00B76908" w:rsidRPr="00B76908" w:rsidRDefault="00B76908" w:rsidP="00B76908">
      <w:pPr>
        <w:ind w:firstLine="720"/>
        <w:rPr>
          <w:lang w:val="en-US"/>
        </w:rPr>
      </w:pPr>
    </w:p>
    <w:p w14:paraId="04AE39A9" w14:textId="5DC2743C" w:rsidR="009E226B" w:rsidRDefault="009E226B" w:rsidP="009E226B">
      <w:pPr>
        <w:pStyle w:val="ListParagraph"/>
        <w:numPr>
          <w:ilvl w:val="0"/>
          <w:numId w:val="30"/>
        </w:numPr>
        <w:ind w:left="284" w:hanging="284"/>
        <w:rPr>
          <w:lang w:val="en-US"/>
        </w:rPr>
      </w:pPr>
      <w:r>
        <w:rPr>
          <w:lang w:val="en-US"/>
        </w:rPr>
        <w:t>Tabel Data Luas Situ atau Rawa Menurut Kota Administrasi DKI Jakarta</w:t>
      </w:r>
    </w:p>
    <w:p w14:paraId="338A206E" w14:textId="77777777" w:rsidR="00B76908" w:rsidRDefault="00B76908" w:rsidP="00B76908">
      <w:pPr>
        <w:ind w:firstLine="720"/>
        <w:rPr>
          <w:lang w:val="en-US"/>
        </w:rPr>
      </w:pPr>
      <w:r>
        <w:rPr>
          <w:lang w:val="en-US"/>
        </w:rPr>
        <w:lastRenderedPageBreak/>
        <w:t>Tabel ini berisi luas situ/rawa menurut kota administrasi di Provinsi DKI Jakarta tahun 2011 dan 2012. Berikut adalah penjelasan atribut pada tabel ini:</w:t>
      </w:r>
    </w:p>
    <w:p w14:paraId="35EE1469" w14:textId="5CDFC9ED" w:rsidR="00B76908" w:rsidRDefault="00B76908" w:rsidP="00B76908">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0</w:t>
      </w:r>
      <w:r w:rsidR="007937C8">
        <w:fldChar w:fldCharType="end"/>
      </w:r>
      <w:r>
        <w:rPr>
          <w:noProof/>
          <w:lang w:val="en-US"/>
        </w:rPr>
        <w:t xml:space="preserve"> Tabel Luas Situ atau Rawa Menurut Kota Administrasi</w:t>
      </w:r>
    </w:p>
    <w:tbl>
      <w:tblPr>
        <w:tblStyle w:val="TableGrid"/>
        <w:tblW w:w="0" w:type="auto"/>
        <w:tblLook w:val="04A0" w:firstRow="1" w:lastRow="0" w:firstColumn="1" w:lastColumn="0" w:noHBand="0" w:noVBand="1"/>
      </w:tblPr>
      <w:tblGrid>
        <w:gridCol w:w="2547"/>
        <w:gridCol w:w="5381"/>
      </w:tblGrid>
      <w:tr w:rsidR="00B76908" w:rsidRPr="00B76908" w14:paraId="628F0465"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0AFAE5" w14:textId="77777777" w:rsidR="00B76908" w:rsidRPr="00B76908" w:rsidRDefault="00B76908" w:rsidP="00B76908">
            <w:pPr>
              <w:spacing w:line="240" w:lineRule="auto"/>
              <w:rPr>
                <w:sz w:val="22"/>
                <w:lang w:val="en-US"/>
              </w:rPr>
            </w:pPr>
            <w:r>
              <w:rPr>
                <w:sz w:val="22"/>
                <w:lang w:val="en-US"/>
              </w:rPr>
              <w:t>Atribut</w:t>
            </w:r>
          </w:p>
        </w:tc>
        <w:tc>
          <w:tcPr>
            <w:tcW w:w="5381" w:type="dxa"/>
          </w:tcPr>
          <w:p w14:paraId="2148025A" w14:textId="77777777" w:rsidR="00B76908" w:rsidRPr="00B76908" w:rsidRDefault="00B76908" w:rsidP="00B76908">
            <w:pPr>
              <w:spacing w:line="240" w:lineRule="auto"/>
              <w:rPr>
                <w:sz w:val="22"/>
                <w:lang w:val="en-US"/>
              </w:rPr>
            </w:pPr>
            <w:r>
              <w:rPr>
                <w:sz w:val="22"/>
                <w:lang w:val="en-US"/>
              </w:rPr>
              <w:t>Keterangan</w:t>
            </w:r>
          </w:p>
        </w:tc>
      </w:tr>
      <w:tr w:rsidR="00B76908" w:rsidRPr="00B76908" w14:paraId="7E83D56D" w14:textId="77777777" w:rsidTr="00B76908">
        <w:tc>
          <w:tcPr>
            <w:tcW w:w="2547" w:type="dxa"/>
          </w:tcPr>
          <w:p w14:paraId="23A87E65" w14:textId="7B4BFDBA" w:rsidR="00B76908" w:rsidRPr="00B76908" w:rsidRDefault="00B76908" w:rsidP="00B76908">
            <w:pPr>
              <w:spacing w:line="240" w:lineRule="auto"/>
              <w:rPr>
                <w:sz w:val="22"/>
                <w:lang w:val="en-US"/>
              </w:rPr>
            </w:pPr>
            <w:r>
              <w:rPr>
                <w:sz w:val="22"/>
                <w:lang w:val="en-US"/>
              </w:rPr>
              <w:t>tahun</w:t>
            </w:r>
          </w:p>
        </w:tc>
        <w:tc>
          <w:tcPr>
            <w:tcW w:w="5381" w:type="dxa"/>
          </w:tcPr>
          <w:p w14:paraId="1205AB28" w14:textId="2D51CDDF" w:rsidR="00B76908" w:rsidRPr="00B76908" w:rsidRDefault="00B76908" w:rsidP="00B76908">
            <w:pPr>
              <w:spacing w:line="240" w:lineRule="auto"/>
              <w:rPr>
                <w:sz w:val="22"/>
                <w:lang w:val="en-US"/>
              </w:rPr>
            </w:pPr>
            <w:r>
              <w:rPr>
                <w:sz w:val="22"/>
                <w:lang w:val="en-US"/>
              </w:rPr>
              <w:t>Tahun</w:t>
            </w:r>
          </w:p>
        </w:tc>
      </w:tr>
      <w:tr w:rsidR="00B76908" w:rsidRPr="00B76908" w14:paraId="5FE2D951" w14:textId="77777777" w:rsidTr="00B76908">
        <w:tc>
          <w:tcPr>
            <w:tcW w:w="2547" w:type="dxa"/>
          </w:tcPr>
          <w:p w14:paraId="2F5E8F26" w14:textId="1CB7D0FE" w:rsidR="00B76908" w:rsidRDefault="00B76908" w:rsidP="00B76908">
            <w:pPr>
              <w:spacing w:line="240" w:lineRule="auto"/>
              <w:rPr>
                <w:sz w:val="22"/>
                <w:lang w:val="en-US"/>
              </w:rPr>
            </w:pPr>
            <w:r>
              <w:rPr>
                <w:sz w:val="22"/>
                <w:lang w:val="en-US"/>
              </w:rPr>
              <w:t>nama_kabkota</w:t>
            </w:r>
          </w:p>
        </w:tc>
        <w:tc>
          <w:tcPr>
            <w:tcW w:w="5381" w:type="dxa"/>
          </w:tcPr>
          <w:p w14:paraId="59A667A4" w14:textId="611CC88D" w:rsidR="00B76908" w:rsidRDefault="00281F71" w:rsidP="00B76908">
            <w:pPr>
              <w:spacing w:line="240" w:lineRule="auto"/>
              <w:rPr>
                <w:sz w:val="22"/>
                <w:lang w:val="en-US"/>
              </w:rPr>
            </w:pPr>
            <w:r>
              <w:rPr>
                <w:sz w:val="22"/>
                <w:lang w:val="en-US"/>
              </w:rPr>
              <w:t>Nama kota/k</w:t>
            </w:r>
            <w:r w:rsidR="00B76908">
              <w:rPr>
                <w:sz w:val="22"/>
                <w:lang w:val="en-US"/>
              </w:rPr>
              <w:t>abupaten</w:t>
            </w:r>
          </w:p>
        </w:tc>
      </w:tr>
      <w:tr w:rsidR="00B76908" w:rsidRPr="00B76908" w14:paraId="7C293D7E" w14:textId="77777777" w:rsidTr="00B76908">
        <w:tc>
          <w:tcPr>
            <w:tcW w:w="2547" w:type="dxa"/>
          </w:tcPr>
          <w:p w14:paraId="5163FC6B" w14:textId="75ADCBA5" w:rsidR="00B76908" w:rsidRDefault="00281F71" w:rsidP="00B76908">
            <w:pPr>
              <w:spacing w:line="240" w:lineRule="auto"/>
              <w:rPr>
                <w:sz w:val="22"/>
                <w:lang w:val="en-US"/>
              </w:rPr>
            </w:pPr>
            <w:r>
              <w:rPr>
                <w:sz w:val="22"/>
                <w:lang w:val="en-US"/>
              </w:rPr>
              <w:t>nama_situ_rawa</w:t>
            </w:r>
          </w:p>
        </w:tc>
        <w:tc>
          <w:tcPr>
            <w:tcW w:w="5381" w:type="dxa"/>
          </w:tcPr>
          <w:p w14:paraId="03D77828" w14:textId="39E19BC2" w:rsidR="00B76908" w:rsidRDefault="00281F71" w:rsidP="00B76908">
            <w:pPr>
              <w:spacing w:line="240" w:lineRule="auto"/>
              <w:rPr>
                <w:sz w:val="22"/>
                <w:lang w:val="en-US"/>
              </w:rPr>
            </w:pPr>
            <w:r>
              <w:rPr>
                <w:sz w:val="22"/>
                <w:lang w:val="en-US"/>
              </w:rPr>
              <w:t>Nama situ/rawa</w:t>
            </w:r>
          </w:p>
        </w:tc>
      </w:tr>
      <w:tr w:rsidR="00281F71" w:rsidRPr="00B76908" w14:paraId="4EEA0367" w14:textId="77777777" w:rsidTr="00B76908">
        <w:tc>
          <w:tcPr>
            <w:tcW w:w="2547" w:type="dxa"/>
          </w:tcPr>
          <w:p w14:paraId="5590D678" w14:textId="02915F23" w:rsidR="00281F71" w:rsidRDefault="00281F71" w:rsidP="00B76908">
            <w:pPr>
              <w:spacing w:line="240" w:lineRule="auto"/>
              <w:rPr>
                <w:sz w:val="22"/>
                <w:lang w:val="en-US"/>
              </w:rPr>
            </w:pPr>
            <w:r>
              <w:rPr>
                <w:sz w:val="22"/>
                <w:lang w:val="en-US"/>
              </w:rPr>
              <w:t>luas_area_rencana</w:t>
            </w:r>
          </w:p>
        </w:tc>
        <w:tc>
          <w:tcPr>
            <w:tcW w:w="5381" w:type="dxa"/>
          </w:tcPr>
          <w:p w14:paraId="30808E90" w14:textId="658CB689" w:rsidR="00281F71" w:rsidRDefault="00281F71" w:rsidP="00B76908">
            <w:pPr>
              <w:spacing w:line="240" w:lineRule="auto"/>
              <w:rPr>
                <w:sz w:val="22"/>
                <w:lang w:val="en-US"/>
              </w:rPr>
            </w:pPr>
            <w:r>
              <w:rPr>
                <w:sz w:val="22"/>
                <w:lang w:val="en-US"/>
              </w:rPr>
              <w:t>Luas area rencana (Ha)</w:t>
            </w:r>
          </w:p>
        </w:tc>
      </w:tr>
      <w:tr w:rsidR="00281F71" w:rsidRPr="00B76908" w14:paraId="62D1FA9F" w14:textId="77777777" w:rsidTr="00B76908">
        <w:tc>
          <w:tcPr>
            <w:tcW w:w="2547" w:type="dxa"/>
          </w:tcPr>
          <w:p w14:paraId="30044C58" w14:textId="2C889542" w:rsidR="00281F71" w:rsidRDefault="00281F71" w:rsidP="00B76908">
            <w:pPr>
              <w:spacing w:line="240" w:lineRule="auto"/>
              <w:rPr>
                <w:sz w:val="22"/>
                <w:lang w:val="en-US"/>
              </w:rPr>
            </w:pPr>
            <w:r>
              <w:rPr>
                <w:sz w:val="22"/>
                <w:lang w:val="en-US"/>
              </w:rPr>
              <w:t>luas_area_realisasi</w:t>
            </w:r>
          </w:p>
        </w:tc>
        <w:tc>
          <w:tcPr>
            <w:tcW w:w="5381" w:type="dxa"/>
          </w:tcPr>
          <w:p w14:paraId="2FF19AF2" w14:textId="0ED2C33F" w:rsidR="00281F71" w:rsidRDefault="00281F71" w:rsidP="00B76908">
            <w:pPr>
              <w:spacing w:line="240" w:lineRule="auto"/>
              <w:rPr>
                <w:sz w:val="22"/>
                <w:lang w:val="en-US"/>
              </w:rPr>
            </w:pPr>
            <w:r>
              <w:rPr>
                <w:sz w:val="22"/>
                <w:lang w:val="en-US"/>
              </w:rPr>
              <w:t>Luas area realisasi (Ha)</w:t>
            </w:r>
          </w:p>
        </w:tc>
      </w:tr>
      <w:tr w:rsidR="00281F71" w:rsidRPr="00B76908" w14:paraId="4C2649C6" w14:textId="77777777" w:rsidTr="00B76908">
        <w:tc>
          <w:tcPr>
            <w:tcW w:w="2547" w:type="dxa"/>
          </w:tcPr>
          <w:p w14:paraId="1EF65FDA" w14:textId="73E91F72" w:rsidR="00281F71" w:rsidRDefault="00281F71" w:rsidP="00B76908">
            <w:pPr>
              <w:spacing w:line="240" w:lineRule="auto"/>
              <w:rPr>
                <w:sz w:val="22"/>
                <w:lang w:val="en-US"/>
              </w:rPr>
            </w:pPr>
            <w:r>
              <w:rPr>
                <w:sz w:val="22"/>
                <w:lang w:val="en-US"/>
              </w:rPr>
              <w:t>nama_sungai</w:t>
            </w:r>
          </w:p>
        </w:tc>
        <w:tc>
          <w:tcPr>
            <w:tcW w:w="5381" w:type="dxa"/>
          </w:tcPr>
          <w:p w14:paraId="6CC7E843" w14:textId="5168558B" w:rsidR="00281F71" w:rsidRDefault="00281F71" w:rsidP="00B76908">
            <w:pPr>
              <w:spacing w:line="240" w:lineRule="auto"/>
              <w:rPr>
                <w:sz w:val="22"/>
                <w:lang w:val="en-US"/>
              </w:rPr>
            </w:pPr>
            <w:r>
              <w:rPr>
                <w:sz w:val="22"/>
                <w:lang w:val="en-US"/>
              </w:rPr>
              <w:t>Nama sungai</w:t>
            </w:r>
          </w:p>
        </w:tc>
      </w:tr>
    </w:tbl>
    <w:p w14:paraId="53DD2648" w14:textId="658B7EBE" w:rsidR="00B76908" w:rsidRPr="00B76908" w:rsidRDefault="00B76908" w:rsidP="00B76908">
      <w:pPr>
        <w:ind w:left="720"/>
        <w:rPr>
          <w:lang w:val="en-US"/>
        </w:rPr>
      </w:pPr>
    </w:p>
    <w:p w14:paraId="7331EF9E" w14:textId="3393CF28" w:rsidR="009E226B" w:rsidRDefault="009E226B" w:rsidP="009E226B">
      <w:pPr>
        <w:pStyle w:val="ListParagraph"/>
        <w:numPr>
          <w:ilvl w:val="0"/>
          <w:numId w:val="30"/>
        </w:numPr>
        <w:ind w:left="284" w:hanging="284"/>
        <w:rPr>
          <w:lang w:val="en-US"/>
        </w:rPr>
      </w:pPr>
      <w:r>
        <w:rPr>
          <w:lang w:val="en-US"/>
        </w:rPr>
        <w:t xml:space="preserve">Tabel Data Nilai </w:t>
      </w:r>
      <w:r w:rsidR="00281F71">
        <w:rPr>
          <w:lang w:val="en-US"/>
        </w:rPr>
        <w:t xml:space="preserve">Keluaran </w:t>
      </w:r>
      <w:r>
        <w:rPr>
          <w:lang w:val="en-US"/>
        </w:rPr>
        <w:t>Perusahaan Industri Menurut Klasifikasi DKI Jakarta</w:t>
      </w:r>
    </w:p>
    <w:p w14:paraId="7A636BF6" w14:textId="77777777" w:rsidR="00281F71" w:rsidRDefault="00281F71" w:rsidP="00281F71">
      <w:pPr>
        <w:ind w:firstLine="720"/>
        <w:rPr>
          <w:lang w:val="en-US"/>
        </w:rPr>
      </w:pPr>
      <w:r>
        <w:rPr>
          <w:lang w:val="en-US"/>
        </w:rPr>
        <w:t>Tabel ini berisi nilai keluaran perusahaan industry besar dan sedang menurut klasifikasi industry di Provinsi DKI Jakarta pada tahun 2011. Berikut adalah penjelasan atribut pada tabel ini:</w:t>
      </w:r>
    </w:p>
    <w:p w14:paraId="46079B28" w14:textId="10A661AE" w:rsidR="00281F71" w:rsidRDefault="00281F71" w:rsidP="00281F71">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1</w:t>
      </w:r>
      <w:r w:rsidR="007937C8">
        <w:fldChar w:fldCharType="end"/>
      </w:r>
      <w:r>
        <w:rPr>
          <w:noProof/>
          <w:lang w:val="en-US"/>
        </w:rPr>
        <w:t xml:space="preserve"> Tabel Nilai Keluaran Perusahaan Industri Menurut Klasifikasi</w:t>
      </w:r>
    </w:p>
    <w:tbl>
      <w:tblPr>
        <w:tblStyle w:val="TableGrid"/>
        <w:tblW w:w="0" w:type="auto"/>
        <w:tblLook w:val="04A0" w:firstRow="1" w:lastRow="0" w:firstColumn="1" w:lastColumn="0" w:noHBand="0" w:noVBand="1"/>
      </w:tblPr>
      <w:tblGrid>
        <w:gridCol w:w="2547"/>
        <w:gridCol w:w="5381"/>
      </w:tblGrid>
      <w:tr w:rsidR="00281F71" w:rsidRPr="00B76908" w14:paraId="65175EF8"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331BE38" w14:textId="77777777" w:rsidR="00281F71" w:rsidRPr="00B76908" w:rsidRDefault="00281F71" w:rsidP="00E3405B">
            <w:pPr>
              <w:spacing w:line="240" w:lineRule="auto"/>
              <w:rPr>
                <w:sz w:val="22"/>
                <w:lang w:val="en-US"/>
              </w:rPr>
            </w:pPr>
            <w:r>
              <w:rPr>
                <w:sz w:val="22"/>
                <w:lang w:val="en-US"/>
              </w:rPr>
              <w:t>Atribut</w:t>
            </w:r>
          </w:p>
        </w:tc>
        <w:tc>
          <w:tcPr>
            <w:tcW w:w="5381" w:type="dxa"/>
          </w:tcPr>
          <w:p w14:paraId="365B3BF1" w14:textId="77777777" w:rsidR="00281F71" w:rsidRPr="00B76908" w:rsidRDefault="00281F71" w:rsidP="00E3405B">
            <w:pPr>
              <w:spacing w:line="240" w:lineRule="auto"/>
              <w:rPr>
                <w:sz w:val="22"/>
                <w:lang w:val="en-US"/>
              </w:rPr>
            </w:pPr>
            <w:r>
              <w:rPr>
                <w:sz w:val="22"/>
                <w:lang w:val="en-US"/>
              </w:rPr>
              <w:t>Keterangan</w:t>
            </w:r>
          </w:p>
        </w:tc>
      </w:tr>
      <w:tr w:rsidR="00281F71" w:rsidRPr="00B76908" w14:paraId="6589577A" w14:textId="77777777" w:rsidTr="00E3405B">
        <w:tc>
          <w:tcPr>
            <w:tcW w:w="2547" w:type="dxa"/>
          </w:tcPr>
          <w:p w14:paraId="4CA348CE" w14:textId="60EDD8CE" w:rsidR="00281F71" w:rsidRPr="00B76908" w:rsidRDefault="00281F71" w:rsidP="00E3405B">
            <w:pPr>
              <w:spacing w:line="240" w:lineRule="auto"/>
              <w:rPr>
                <w:sz w:val="22"/>
                <w:lang w:val="en-US"/>
              </w:rPr>
            </w:pPr>
            <w:r>
              <w:rPr>
                <w:sz w:val="22"/>
                <w:lang w:val="en-US"/>
              </w:rPr>
              <w:t>tahun</w:t>
            </w:r>
          </w:p>
        </w:tc>
        <w:tc>
          <w:tcPr>
            <w:tcW w:w="5381" w:type="dxa"/>
          </w:tcPr>
          <w:p w14:paraId="2F2CD237" w14:textId="1FA34FD9" w:rsidR="00281F71" w:rsidRPr="00B76908" w:rsidRDefault="00281F71" w:rsidP="00E3405B">
            <w:pPr>
              <w:spacing w:line="240" w:lineRule="auto"/>
              <w:rPr>
                <w:sz w:val="22"/>
                <w:lang w:val="en-US"/>
              </w:rPr>
            </w:pPr>
            <w:r>
              <w:rPr>
                <w:sz w:val="22"/>
                <w:lang w:val="en-US"/>
              </w:rPr>
              <w:t>Tahun</w:t>
            </w:r>
          </w:p>
        </w:tc>
      </w:tr>
      <w:tr w:rsidR="00281F71" w:rsidRPr="00B76908" w14:paraId="27F1CA3F" w14:textId="77777777" w:rsidTr="00E3405B">
        <w:tc>
          <w:tcPr>
            <w:tcW w:w="2547" w:type="dxa"/>
          </w:tcPr>
          <w:p w14:paraId="08FDAB55" w14:textId="01E89966" w:rsidR="00281F71" w:rsidRDefault="00281F71" w:rsidP="00E3405B">
            <w:pPr>
              <w:spacing w:line="240" w:lineRule="auto"/>
              <w:rPr>
                <w:sz w:val="22"/>
                <w:lang w:val="en-US"/>
              </w:rPr>
            </w:pPr>
            <w:r>
              <w:rPr>
                <w:sz w:val="22"/>
                <w:lang w:val="en-US"/>
              </w:rPr>
              <w:t>klasifikasi_industri</w:t>
            </w:r>
          </w:p>
        </w:tc>
        <w:tc>
          <w:tcPr>
            <w:tcW w:w="5381" w:type="dxa"/>
          </w:tcPr>
          <w:p w14:paraId="06A2A071" w14:textId="52BB6C62" w:rsidR="00281F71" w:rsidRDefault="00281F71" w:rsidP="00E3405B">
            <w:pPr>
              <w:spacing w:line="240" w:lineRule="auto"/>
              <w:rPr>
                <w:sz w:val="22"/>
                <w:lang w:val="en-US"/>
              </w:rPr>
            </w:pPr>
            <w:r>
              <w:rPr>
                <w:sz w:val="22"/>
                <w:lang w:val="en-US"/>
              </w:rPr>
              <w:t>Klasifikasi jenis industri</w:t>
            </w:r>
          </w:p>
        </w:tc>
      </w:tr>
      <w:tr w:rsidR="00281F71" w:rsidRPr="00B76908" w14:paraId="5169D135" w14:textId="77777777" w:rsidTr="00E3405B">
        <w:tc>
          <w:tcPr>
            <w:tcW w:w="2547" w:type="dxa"/>
          </w:tcPr>
          <w:p w14:paraId="3465F6B3" w14:textId="638BBB2A" w:rsidR="00281F71" w:rsidRDefault="00281F71" w:rsidP="00E3405B">
            <w:pPr>
              <w:spacing w:line="240" w:lineRule="auto"/>
              <w:rPr>
                <w:sz w:val="22"/>
                <w:lang w:val="en-US"/>
              </w:rPr>
            </w:pPr>
            <w:r>
              <w:rPr>
                <w:sz w:val="22"/>
                <w:lang w:val="en-US"/>
              </w:rPr>
              <w:t>jenis_output</w:t>
            </w:r>
          </w:p>
        </w:tc>
        <w:tc>
          <w:tcPr>
            <w:tcW w:w="5381" w:type="dxa"/>
          </w:tcPr>
          <w:p w14:paraId="46B60EFD" w14:textId="02981D18" w:rsidR="00281F71" w:rsidRDefault="00281F71" w:rsidP="00E3405B">
            <w:pPr>
              <w:spacing w:line="240" w:lineRule="auto"/>
              <w:rPr>
                <w:sz w:val="22"/>
                <w:lang w:val="en-US"/>
              </w:rPr>
            </w:pPr>
            <w:r>
              <w:rPr>
                <w:sz w:val="22"/>
                <w:lang w:val="en-US"/>
              </w:rPr>
              <w:t>Jenis Keluaran</w:t>
            </w:r>
          </w:p>
        </w:tc>
      </w:tr>
      <w:tr w:rsidR="00281F71" w:rsidRPr="00B76908" w14:paraId="0AE8932B" w14:textId="77777777" w:rsidTr="00E3405B">
        <w:tc>
          <w:tcPr>
            <w:tcW w:w="2547" w:type="dxa"/>
          </w:tcPr>
          <w:p w14:paraId="23474582" w14:textId="17627E77" w:rsidR="00281F71" w:rsidRDefault="00281F71" w:rsidP="00E3405B">
            <w:pPr>
              <w:spacing w:line="240" w:lineRule="auto"/>
              <w:rPr>
                <w:sz w:val="22"/>
                <w:lang w:val="en-US"/>
              </w:rPr>
            </w:pPr>
            <w:r>
              <w:rPr>
                <w:sz w:val="22"/>
                <w:lang w:val="en-US"/>
              </w:rPr>
              <w:t>jumlah</w:t>
            </w:r>
          </w:p>
        </w:tc>
        <w:tc>
          <w:tcPr>
            <w:tcW w:w="5381" w:type="dxa"/>
          </w:tcPr>
          <w:p w14:paraId="00424F4B" w14:textId="389A52AB" w:rsidR="00281F71" w:rsidRDefault="00281F71" w:rsidP="00E3405B">
            <w:pPr>
              <w:spacing w:line="240" w:lineRule="auto"/>
              <w:rPr>
                <w:sz w:val="22"/>
                <w:lang w:val="en-US"/>
              </w:rPr>
            </w:pPr>
            <w:r>
              <w:rPr>
                <w:sz w:val="22"/>
                <w:lang w:val="en-US"/>
              </w:rPr>
              <w:t>Jumlah keluaran (dalam ribu Rp.)</w:t>
            </w:r>
          </w:p>
        </w:tc>
      </w:tr>
    </w:tbl>
    <w:p w14:paraId="3A006228" w14:textId="4695C2EA" w:rsidR="00281F71" w:rsidRDefault="00281F71" w:rsidP="00281F71">
      <w:pPr>
        <w:pStyle w:val="ListParagraph"/>
        <w:rPr>
          <w:lang w:val="en-US"/>
        </w:rPr>
      </w:pPr>
    </w:p>
    <w:p w14:paraId="07F21B1C" w14:textId="3D382493" w:rsidR="009E226B" w:rsidRDefault="00AF1ED1" w:rsidP="009E226B">
      <w:pPr>
        <w:pStyle w:val="ListParagraph"/>
        <w:numPr>
          <w:ilvl w:val="0"/>
          <w:numId w:val="30"/>
        </w:numPr>
        <w:ind w:left="284" w:hanging="284"/>
        <w:rPr>
          <w:lang w:val="en-US"/>
        </w:rPr>
      </w:pPr>
      <w:r>
        <w:rPr>
          <w:lang w:val="en-US"/>
        </w:rPr>
        <w:t>Tabel Data Jumlah Perusahaan, Tenaga Kerja serta Pengeluaran Industri DKI Jakarta</w:t>
      </w:r>
    </w:p>
    <w:p w14:paraId="61C625B0" w14:textId="77777777" w:rsidR="00281F71" w:rsidRDefault="00281F71" w:rsidP="00281F71">
      <w:pPr>
        <w:ind w:firstLine="720"/>
        <w:rPr>
          <w:lang w:val="en-US"/>
        </w:rPr>
      </w:pPr>
      <w:r>
        <w:rPr>
          <w:lang w:val="en-US"/>
        </w:rPr>
        <w:t>Tabel ini berisi data jumlah perusahaan, tenaga kerja, dan pengeluaran untuk tenaga kerja industry besar dan sedang menurut klasifikasi di Provinsi DKI Jakarta pada tahun 2011. Berikut adalah penjelasan atribut pada tabel ini:</w:t>
      </w:r>
    </w:p>
    <w:p w14:paraId="53D24511" w14:textId="0BF10FBA" w:rsidR="00281F71" w:rsidRDefault="00281F71" w:rsidP="00281F71">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2</w:t>
      </w:r>
      <w:r w:rsidR="007937C8">
        <w:fldChar w:fldCharType="end"/>
      </w:r>
      <w:r>
        <w:rPr>
          <w:noProof/>
          <w:lang w:val="en-US"/>
        </w:rPr>
        <w:t xml:space="preserve"> Tabel Data Jumlah Perusahaan,</w:t>
      </w:r>
      <w:r>
        <w:rPr>
          <w:noProof/>
          <w:lang w:val="en-US"/>
        </w:rPr>
        <w:br/>
        <w:t>Tenaga Kerja serta Pengeluaran Industri</w:t>
      </w:r>
    </w:p>
    <w:tbl>
      <w:tblPr>
        <w:tblStyle w:val="TableGrid"/>
        <w:tblW w:w="0" w:type="auto"/>
        <w:tblLook w:val="04A0" w:firstRow="1" w:lastRow="0" w:firstColumn="1" w:lastColumn="0" w:noHBand="0" w:noVBand="1"/>
      </w:tblPr>
      <w:tblGrid>
        <w:gridCol w:w="2547"/>
        <w:gridCol w:w="5381"/>
      </w:tblGrid>
      <w:tr w:rsidR="00281F71" w:rsidRPr="00B76908" w14:paraId="26A60712"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9A0C00F" w14:textId="77777777" w:rsidR="00281F71" w:rsidRPr="00B76908" w:rsidRDefault="00281F71" w:rsidP="00E3405B">
            <w:pPr>
              <w:spacing w:line="240" w:lineRule="auto"/>
              <w:rPr>
                <w:sz w:val="22"/>
                <w:lang w:val="en-US"/>
              </w:rPr>
            </w:pPr>
            <w:r>
              <w:rPr>
                <w:sz w:val="22"/>
                <w:lang w:val="en-US"/>
              </w:rPr>
              <w:t>Atribut</w:t>
            </w:r>
          </w:p>
        </w:tc>
        <w:tc>
          <w:tcPr>
            <w:tcW w:w="5381" w:type="dxa"/>
          </w:tcPr>
          <w:p w14:paraId="76F4C13C" w14:textId="77777777" w:rsidR="00281F71" w:rsidRPr="00B76908" w:rsidRDefault="00281F71" w:rsidP="00E3405B">
            <w:pPr>
              <w:spacing w:line="240" w:lineRule="auto"/>
              <w:rPr>
                <w:sz w:val="22"/>
                <w:lang w:val="en-US"/>
              </w:rPr>
            </w:pPr>
            <w:r>
              <w:rPr>
                <w:sz w:val="22"/>
                <w:lang w:val="en-US"/>
              </w:rPr>
              <w:t>Keterangan</w:t>
            </w:r>
          </w:p>
        </w:tc>
      </w:tr>
      <w:tr w:rsidR="00281F71" w:rsidRPr="00B76908" w14:paraId="1E7ED68F" w14:textId="77777777" w:rsidTr="00E3405B">
        <w:tc>
          <w:tcPr>
            <w:tcW w:w="2547" w:type="dxa"/>
          </w:tcPr>
          <w:p w14:paraId="4A6A0326" w14:textId="0A1AE32F" w:rsidR="00281F71" w:rsidRPr="00B76908" w:rsidRDefault="00281F71" w:rsidP="00E3405B">
            <w:pPr>
              <w:spacing w:line="240" w:lineRule="auto"/>
              <w:rPr>
                <w:sz w:val="22"/>
                <w:lang w:val="en-US"/>
              </w:rPr>
            </w:pPr>
            <w:r>
              <w:rPr>
                <w:sz w:val="22"/>
                <w:lang w:val="en-US"/>
              </w:rPr>
              <w:t>tahun</w:t>
            </w:r>
          </w:p>
        </w:tc>
        <w:tc>
          <w:tcPr>
            <w:tcW w:w="5381" w:type="dxa"/>
          </w:tcPr>
          <w:p w14:paraId="600798D4" w14:textId="448A29C9" w:rsidR="00281F71" w:rsidRPr="00B76908" w:rsidRDefault="00281F71" w:rsidP="00E3405B">
            <w:pPr>
              <w:spacing w:line="240" w:lineRule="auto"/>
              <w:rPr>
                <w:sz w:val="22"/>
                <w:lang w:val="en-US"/>
              </w:rPr>
            </w:pPr>
            <w:r>
              <w:rPr>
                <w:sz w:val="22"/>
                <w:lang w:val="en-US"/>
              </w:rPr>
              <w:t>Tahun</w:t>
            </w:r>
          </w:p>
        </w:tc>
      </w:tr>
      <w:tr w:rsidR="00281F71" w:rsidRPr="00B76908" w14:paraId="1CC20C3B" w14:textId="77777777" w:rsidTr="00E3405B">
        <w:tc>
          <w:tcPr>
            <w:tcW w:w="2547" w:type="dxa"/>
          </w:tcPr>
          <w:p w14:paraId="60203F85" w14:textId="5B5BFAC4" w:rsidR="00281F71" w:rsidRDefault="00281F71" w:rsidP="00E3405B">
            <w:pPr>
              <w:spacing w:line="240" w:lineRule="auto"/>
              <w:rPr>
                <w:sz w:val="22"/>
                <w:lang w:val="en-US"/>
              </w:rPr>
            </w:pPr>
            <w:r>
              <w:rPr>
                <w:sz w:val="22"/>
                <w:lang w:val="en-US"/>
              </w:rPr>
              <w:t>klasifikasi_industri</w:t>
            </w:r>
          </w:p>
        </w:tc>
        <w:tc>
          <w:tcPr>
            <w:tcW w:w="5381" w:type="dxa"/>
          </w:tcPr>
          <w:p w14:paraId="5031ACE1" w14:textId="1368CC09" w:rsidR="00281F71" w:rsidRDefault="00281F71" w:rsidP="00E3405B">
            <w:pPr>
              <w:spacing w:line="240" w:lineRule="auto"/>
              <w:rPr>
                <w:sz w:val="22"/>
                <w:lang w:val="en-US"/>
              </w:rPr>
            </w:pPr>
            <w:r>
              <w:rPr>
                <w:sz w:val="22"/>
                <w:lang w:val="en-US"/>
              </w:rPr>
              <w:t>Klasifikasi jenis industry</w:t>
            </w:r>
          </w:p>
        </w:tc>
      </w:tr>
      <w:tr w:rsidR="00281F71" w:rsidRPr="00B76908" w14:paraId="34A2FB33" w14:textId="77777777" w:rsidTr="00E3405B">
        <w:tc>
          <w:tcPr>
            <w:tcW w:w="2547" w:type="dxa"/>
          </w:tcPr>
          <w:p w14:paraId="558A6E56" w14:textId="6B8B96BC" w:rsidR="00281F71" w:rsidRDefault="00281F71" w:rsidP="00E3405B">
            <w:pPr>
              <w:spacing w:line="240" w:lineRule="auto"/>
              <w:rPr>
                <w:sz w:val="22"/>
                <w:lang w:val="en-US"/>
              </w:rPr>
            </w:pPr>
            <w:r>
              <w:rPr>
                <w:sz w:val="22"/>
                <w:lang w:val="en-US"/>
              </w:rPr>
              <w:t>perusahaan</w:t>
            </w:r>
          </w:p>
        </w:tc>
        <w:tc>
          <w:tcPr>
            <w:tcW w:w="5381" w:type="dxa"/>
          </w:tcPr>
          <w:p w14:paraId="3AB7B4E1" w14:textId="6522A7E0" w:rsidR="00281F71" w:rsidRDefault="00281F71" w:rsidP="00E3405B">
            <w:pPr>
              <w:spacing w:line="240" w:lineRule="auto"/>
              <w:rPr>
                <w:sz w:val="22"/>
                <w:lang w:val="en-US"/>
              </w:rPr>
            </w:pPr>
            <w:r>
              <w:rPr>
                <w:sz w:val="22"/>
                <w:lang w:val="en-US"/>
              </w:rPr>
              <w:t>Jumlah perusahaan</w:t>
            </w:r>
          </w:p>
        </w:tc>
      </w:tr>
      <w:tr w:rsidR="00281F71" w:rsidRPr="00B76908" w14:paraId="4D3E5B81" w14:textId="77777777" w:rsidTr="00E3405B">
        <w:tc>
          <w:tcPr>
            <w:tcW w:w="2547" w:type="dxa"/>
          </w:tcPr>
          <w:p w14:paraId="791F9926" w14:textId="6C495381" w:rsidR="00281F71" w:rsidRDefault="00281F71" w:rsidP="00E3405B">
            <w:pPr>
              <w:spacing w:line="240" w:lineRule="auto"/>
              <w:rPr>
                <w:sz w:val="22"/>
                <w:lang w:val="en-US"/>
              </w:rPr>
            </w:pPr>
            <w:r>
              <w:rPr>
                <w:sz w:val="22"/>
                <w:lang w:val="en-US"/>
              </w:rPr>
              <w:t>tenaga_kerja</w:t>
            </w:r>
          </w:p>
        </w:tc>
        <w:tc>
          <w:tcPr>
            <w:tcW w:w="5381" w:type="dxa"/>
          </w:tcPr>
          <w:p w14:paraId="4C434F19" w14:textId="54156E6E" w:rsidR="00281F71" w:rsidRDefault="00281F71" w:rsidP="00E3405B">
            <w:pPr>
              <w:spacing w:line="240" w:lineRule="auto"/>
              <w:rPr>
                <w:sz w:val="22"/>
                <w:lang w:val="en-US"/>
              </w:rPr>
            </w:pPr>
            <w:r>
              <w:rPr>
                <w:sz w:val="22"/>
                <w:lang w:val="en-US"/>
              </w:rPr>
              <w:t>Jumlah tenaga kerja</w:t>
            </w:r>
          </w:p>
        </w:tc>
      </w:tr>
      <w:tr w:rsidR="00281F71" w:rsidRPr="00B76908" w14:paraId="2ED79324" w14:textId="77777777" w:rsidTr="00E3405B">
        <w:tc>
          <w:tcPr>
            <w:tcW w:w="2547" w:type="dxa"/>
          </w:tcPr>
          <w:p w14:paraId="678E54EB" w14:textId="1F349CB4" w:rsidR="00281F71" w:rsidRDefault="00281F71" w:rsidP="00E3405B">
            <w:pPr>
              <w:spacing w:line="240" w:lineRule="auto"/>
              <w:rPr>
                <w:sz w:val="22"/>
                <w:lang w:val="en-US"/>
              </w:rPr>
            </w:pPr>
            <w:r>
              <w:rPr>
                <w:sz w:val="22"/>
                <w:lang w:val="en-US"/>
              </w:rPr>
              <w:t>pengeluaran</w:t>
            </w:r>
          </w:p>
        </w:tc>
        <w:tc>
          <w:tcPr>
            <w:tcW w:w="5381" w:type="dxa"/>
          </w:tcPr>
          <w:p w14:paraId="5A5CA29F" w14:textId="406C69F3" w:rsidR="00281F71" w:rsidRDefault="00281F71" w:rsidP="00E3405B">
            <w:pPr>
              <w:spacing w:line="240" w:lineRule="auto"/>
              <w:rPr>
                <w:sz w:val="22"/>
                <w:lang w:val="en-US"/>
              </w:rPr>
            </w:pPr>
            <w:r>
              <w:rPr>
                <w:sz w:val="22"/>
                <w:lang w:val="en-US"/>
              </w:rPr>
              <w:t>Jumlah pengeluaran (dalam ribu Rp.)</w:t>
            </w:r>
          </w:p>
        </w:tc>
      </w:tr>
    </w:tbl>
    <w:p w14:paraId="3BC8D914" w14:textId="25EBCA8C" w:rsidR="00281F71" w:rsidRDefault="00281F71" w:rsidP="00281F71">
      <w:pPr>
        <w:pStyle w:val="ListParagraph"/>
        <w:rPr>
          <w:lang w:val="en-US"/>
        </w:rPr>
      </w:pPr>
    </w:p>
    <w:p w14:paraId="7107398F" w14:textId="4D77EFCD" w:rsidR="00AF1ED1" w:rsidRDefault="00AF1ED1" w:rsidP="009E226B">
      <w:pPr>
        <w:pStyle w:val="ListParagraph"/>
        <w:numPr>
          <w:ilvl w:val="0"/>
          <w:numId w:val="30"/>
        </w:numPr>
        <w:ind w:left="284" w:hanging="284"/>
        <w:rPr>
          <w:lang w:val="en-US"/>
        </w:rPr>
      </w:pPr>
      <w:r>
        <w:rPr>
          <w:lang w:val="en-US"/>
        </w:rPr>
        <w:lastRenderedPageBreak/>
        <w:t>Tabel Data Jumlah Perusahaan, Pajak Tak Langsung, Nilai Tambah Industri DKI Jakarta</w:t>
      </w:r>
    </w:p>
    <w:p w14:paraId="4D95A578" w14:textId="77777777" w:rsidR="00281F71" w:rsidRDefault="00281F71" w:rsidP="00281F71">
      <w:pPr>
        <w:ind w:firstLine="720"/>
        <w:rPr>
          <w:lang w:val="en-US"/>
        </w:rPr>
      </w:pPr>
      <w:r>
        <w:rPr>
          <w:lang w:val="en-US"/>
        </w:rPr>
        <w:t>Tabel ini berisi data jumlah perusahaan, pajak tak langsung, nilai tambah industry besar dan sedang menurut klasifikasi industry di Provinsi DKI Jakarta pada tahun 2011. Berikut adalah penjelasan atribut pada tabel ini:</w:t>
      </w:r>
    </w:p>
    <w:p w14:paraId="053242FA" w14:textId="252F8AAE" w:rsidR="00281F71" w:rsidRDefault="00281F71" w:rsidP="00281F71">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3</w:t>
      </w:r>
      <w:r w:rsidR="007937C8">
        <w:fldChar w:fldCharType="end"/>
      </w:r>
      <w:r>
        <w:rPr>
          <w:noProof/>
          <w:lang w:val="en-US"/>
        </w:rPr>
        <w:t xml:space="preserve"> Tabel Data Jumlah Perusahaan,</w:t>
      </w:r>
      <w:r>
        <w:rPr>
          <w:noProof/>
          <w:lang w:val="en-US"/>
        </w:rPr>
        <w:br/>
        <w:t>Pajak Tak Langsung, Nilai Tambah Industri</w:t>
      </w:r>
    </w:p>
    <w:tbl>
      <w:tblPr>
        <w:tblStyle w:val="TableGrid"/>
        <w:tblW w:w="0" w:type="auto"/>
        <w:tblLook w:val="04A0" w:firstRow="1" w:lastRow="0" w:firstColumn="1" w:lastColumn="0" w:noHBand="0" w:noVBand="1"/>
      </w:tblPr>
      <w:tblGrid>
        <w:gridCol w:w="2547"/>
        <w:gridCol w:w="5381"/>
      </w:tblGrid>
      <w:tr w:rsidR="00281F71" w:rsidRPr="00B76908" w14:paraId="2BB3D65E"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0F9BD4C" w14:textId="77777777" w:rsidR="00281F71" w:rsidRPr="00B76908" w:rsidRDefault="00281F71" w:rsidP="00E3405B">
            <w:pPr>
              <w:spacing w:line="240" w:lineRule="auto"/>
              <w:rPr>
                <w:sz w:val="22"/>
                <w:lang w:val="en-US"/>
              </w:rPr>
            </w:pPr>
            <w:r>
              <w:rPr>
                <w:sz w:val="22"/>
                <w:lang w:val="en-US"/>
              </w:rPr>
              <w:t>Atribut</w:t>
            </w:r>
          </w:p>
        </w:tc>
        <w:tc>
          <w:tcPr>
            <w:tcW w:w="5381" w:type="dxa"/>
          </w:tcPr>
          <w:p w14:paraId="07DFB1C7" w14:textId="77777777" w:rsidR="00281F71" w:rsidRPr="00B76908" w:rsidRDefault="00281F71" w:rsidP="00E3405B">
            <w:pPr>
              <w:spacing w:line="240" w:lineRule="auto"/>
              <w:rPr>
                <w:sz w:val="22"/>
                <w:lang w:val="en-US"/>
              </w:rPr>
            </w:pPr>
            <w:r>
              <w:rPr>
                <w:sz w:val="22"/>
                <w:lang w:val="en-US"/>
              </w:rPr>
              <w:t>Keterangan</w:t>
            </w:r>
          </w:p>
        </w:tc>
      </w:tr>
      <w:tr w:rsidR="00281F71" w:rsidRPr="00B76908" w14:paraId="5F40C965" w14:textId="77777777" w:rsidTr="00E3405B">
        <w:tc>
          <w:tcPr>
            <w:tcW w:w="2547" w:type="dxa"/>
          </w:tcPr>
          <w:p w14:paraId="2D33A689" w14:textId="14B02D41" w:rsidR="00281F71" w:rsidRPr="00B76908" w:rsidRDefault="00281F71" w:rsidP="00E3405B">
            <w:pPr>
              <w:spacing w:line="240" w:lineRule="auto"/>
              <w:rPr>
                <w:sz w:val="22"/>
                <w:lang w:val="en-US"/>
              </w:rPr>
            </w:pPr>
            <w:r>
              <w:rPr>
                <w:sz w:val="22"/>
                <w:lang w:val="en-US"/>
              </w:rPr>
              <w:t>tahun</w:t>
            </w:r>
          </w:p>
        </w:tc>
        <w:tc>
          <w:tcPr>
            <w:tcW w:w="5381" w:type="dxa"/>
          </w:tcPr>
          <w:p w14:paraId="31889173" w14:textId="45C4CF8F" w:rsidR="00281F71" w:rsidRPr="00B76908" w:rsidRDefault="00281F71" w:rsidP="00E3405B">
            <w:pPr>
              <w:spacing w:line="240" w:lineRule="auto"/>
              <w:rPr>
                <w:sz w:val="22"/>
                <w:lang w:val="en-US"/>
              </w:rPr>
            </w:pPr>
            <w:r>
              <w:rPr>
                <w:sz w:val="22"/>
                <w:lang w:val="en-US"/>
              </w:rPr>
              <w:t>Tahun</w:t>
            </w:r>
          </w:p>
        </w:tc>
      </w:tr>
      <w:tr w:rsidR="00281F71" w:rsidRPr="00B76908" w14:paraId="50BF0478" w14:textId="77777777" w:rsidTr="00E3405B">
        <w:tc>
          <w:tcPr>
            <w:tcW w:w="2547" w:type="dxa"/>
          </w:tcPr>
          <w:p w14:paraId="069F04DB" w14:textId="4B1B3FC4" w:rsidR="00281F71" w:rsidRDefault="00281F71" w:rsidP="00E3405B">
            <w:pPr>
              <w:spacing w:line="240" w:lineRule="auto"/>
              <w:rPr>
                <w:sz w:val="22"/>
                <w:lang w:val="en-US"/>
              </w:rPr>
            </w:pPr>
            <w:r>
              <w:rPr>
                <w:sz w:val="22"/>
                <w:lang w:val="en-US"/>
              </w:rPr>
              <w:t>klasifikasi_industri</w:t>
            </w:r>
          </w:p>
        </w:tc>
        <w:tc>
          <w:tcPr>
            <w:tcW w:w="5381" w:type="dxa"/>
          </w:tcPr>
          <w:p w14:paraId="1D89F66A" w14:textId="301CF89D" w:rsidR="00281F71" w:rsidRDefault="00281F71" w:rsidP="00E3405B">
            <w:pPr>
              <w:spacing w:line="240" w:lineRule="auto"/>
              <w:rPr>
                <w:sz w:val="22"/>
                <w:lang w:val="en-US"/>
              </w:rPr>
            </w:pPr>
            <w:r>
              <w:rPr>
                <w:sz w:val="22"/>
                <w:lang w:val="en-US"/>
              </w:rPr>
              <w:t>Klasifikasi jenis industry</w:t>
            </w:r>
          </w:p>
        </w:tc>
      </w:tr>
      <w:tr w:rsidR="00281F71" w:rsidRPr="00B76908" w14:paraId="61F0CF50" w14:textId="77777777" w:rsidTr="00E3405B">
        <w:tc>
          <w:tcPr>
            <w:tcW w:w="2547" w:type="dxa"/>
          </w:tcPr>
          <w:p w14:paraId="425D9029" w14:textId="464C8C8F" w:rsidR="00281F71" w:rsidRDefault="006B2BEB" w:rsidP="00E3405B">
            <w:pPr>
              <w:spacing w:line="240" w:lineRule="auto"/>
              <w:rPr>
                <w:sz w:val="22"/>
                <w:lang w:val="en-US"/>
              </w:rPr>
            </w:pPr>
            <w:r>
              <w:rPr>
                <w:sz w:val="22"/>
                <w:lang w:val="en-US"/>
              </w:rPr>
              <w:t>perusahaan</w:t>
            </w:r>
          </w:p>
        </w:tc>
        <w:tc>
          <w:tcPr>
            <w:tcW w:w="5381" w:type="dxa"/>
          </w:tcPr>
          <w:p w14:paraId="1A70516F" w14:textId="01B9237E" w:rsidR="00281F71" w:rsidRDefault="006B2BEB" w:rsidP="00E3405B">
            <w:pPr>
              <w:spacing w:line="240" w:lineRule="auto"/>
              <w:rPr>
                <w:sz w:val="22"/>
                <w:lang w:val="en-US"/>
              </w:rPr>
            </w:pPr>
            <w:r>
              <w:rPr>
                <w:sz w:val="22"/>
                <w:lang w:val="en-US"/>
              </w:rPr>
              <w:t>Jumlah perusahaan</w:t>
            </w:r>
          </w:p>
        </w:tc>
      </w:tr>
      <w:tr w:rsidR="006B2BEB" w:rsidRPr="00B76908" w14:paraId="262E5FF9" w14:textId="77777777" w:rsidTr="00E3405B">
        <w:tc>
          <w:tcPr>
            <w:tcW w:w="2547" w:type="dxa"/>
          </w:tcPr>
          <w:p w14:paraId="6D0D94BC" w14:textId="5C249458" w:rsidR="006B2BEB" w:rsidRDefault="006B2BEB" w:rsidP="00E3405B">
            <w:pPr>
              <w:spacing w:line="240" w:lineRule="auto"/>
              <w:rPr>
                <w:sz w:val="22"/>
                <w:lang w:val="en-US"/>
              </w:rPr>
            </w:pPr>
            <w:r>
              <w:rPr>
                <w:sz w:val="22"/>
                <w:lang w:val="en-US"/>
              </w:rPr>
              <w:t>pajak_tak_langsung</w:t>
            </w:r>
          </w:p>
        </w:tc>
        <w:tc>
          <w:tcPr>
            <w:tcW w:w="5381" w:type="dxa"/>
          </w:tcPr>
          <w:p w14:paraId="3D0FE76F" w14:textId="025BD95A" w:rsidR="006B2BEB" w:rsidRDefault="006B2BEB" w:rsidP="00E3405B">
            <w:pPr>
              <w:spacing w:line="240" w:lineRule="auto"/>
              <w:rPr>
                <w:sz w:val="22"/>
                <w:lang w:val="en-US"/>
              </w:rPr>
            </w:pPr>
            <w:r>
              <w:rPr>
                <w:sz w:val="22"/>
                <w:lang w:val="en-US"/>
              </w:rPr>
              <w:t>Jumlah pajak tidak langsung (dalam ribu Rp.)</w:t>
            </w:r>
          </w:p>
        </w:tc>
      </w:tr>
      <w:tr w:rsidR="006B2BEB" w:rsidRPr="00B76908" w14:paraId="3524BDAB" w14:textId="77777777" w:rsidTr="00E3405B">
        <w:tc>
          <w:tcPr>
            <w:tcW w:w="2547" w:type="dxa"/>
          </w:tcPr>
          <w:p w14:paraId="6C474EDF" w14:textId="5D8D177F" w:rsidR="006B2BEB" w:rsidRDefault="006B2BEB" w:rsidP="00E3405B">
            <w:pPr>
              <w:spacing w:line="240" w:lineRule="auto"/>
              <w:rPr>
                <w:sz w:val="22"/>
                <w:lang w:val="en-US"/>
              </w:rPr>
            </w:pPr>
            <w:r>
              <w:rPr>
                <w:sz w:val="22"/>
                <w:lang w:val="en-US"/>
              </w:rPr>
              <w:t>nilai_tambah</w:t>
            </w:r>
          </w:p>
        </w:tc>
        <w:tc>
          <w:tcPr>
            <w:tcW w:w="5381" w:type="dxa"/>
          </w:tcPr>
          <w:p w14:paraId="06A9A4D2" w14:textId="08CB3CD4" w:rsidR="006B2BEB" w:rsidRDefault="006B2BEB" w:rsidP="00E3405B">
            <w:pPr>
              <w:spacing w:line="240" w:lineRule="auto"/>
              <w:rPr>
                <w:sz w:val="22"/>
                <w:lang w:val="en-US"/>
              </w:rPr>
            </w:pPr>
            <w:r>
              <w:rPr>
                <w:sz w:val="22"/>
                <w:lang w:val="en-US"/>
              </w:rPr>
              <w:t>Jumlah nilai tambah (dalam ribu Rp.)</w:t>
            </w:r>
          </w:p>
        </w:tc>
      </w:tr>
    </w:tbl>
    <w:p w14:paraId="1A2970D6" w14:textId="5714A1F2" w:rsidR="00281F71" w:rsidRDefault="00281F71" w:rsidP="00281F71">
      <w:pPr>
        <w:pStyle w:val="ListParagraph"/>
        <w:rPr>
          <w:lang w:val="en-US"/>
        </w:rPr>
      </w:pPr>
    </w:p>
    <w:p w14:paraId="2DDFFE89" w14:textId="0BB0E488" w:rsidR="00AF1ED1" w:rsidRDefault="00AF1ED1" w:rsidP="009E226B">
      <w:pPr>
        <w:pStyle w:val="ListParagraph"/>
        <w:numPr>
          <w:ilvl w:val="0"/>
          <w:numId w:val="30"/>
        </w:numPr>
        <w:ind w:left="284" w:hanging="284"/>
        <w:rPr>
          <w:lang w:val="en-US"/>
        </w:rPr>
      </w:pPr>
      <w:r>
        <w:rPr>
          <w:lang w:val="en-US"/>
        </w:rPr>
        <w:t>Tabel Data Jumlah P</w:t>
      </w:r>
      <w:r w:rsidR="006B2BEB">
        <w:rPr>
          <w:lang w:val="en-US"/>
        </w:rPr>
        <w:t>erusahaan Industri, Nilai Keluaran, Biaya Masukan</w:t>
      </w:r>
      <w:r>
        <w:rPr>
          <w:lang w:val="en-US"/>
        </w:rPr>
        <w:t>, Nilai Tambah DKI Jakarta</w:t>
      </w:r>
    </w:p>
    <w:p w14:paraId="2F73DB04" w14:textId="40A999B4" w:rsidR="006B2BEB" w:rsidRDefault="006B2BEB" w:rsidP="006B2BEB">
      <w:pPr>
        <w:ind w:firstLine="720"/>
        <w:rPr>
          <w:lang w:val="en-US"/>
        </w:rPr>
      </w:pPr>
      <w:r>
        <w:rPr>
          <w:lang w:val="en-US"/>
        </w:rPr>
        <w:t>Tabel ini berisi data jumlah perusahaan industri, nilai keluaran, biaya masukan, nilai tambah industri besar dan sedang menurut klasifikasi industri di Provinsi DKI Jakarta tahun 2011. Berikut adalah penjelasan atribut pada tabel ini:</w:t>
      </w:r>
    </w:p>
    <w:p w14:paraId="4DCB0448" w14:textId="43B2FA03" w:rsidR="006B2BEB" w:rsidRDefault="006B2BEB" w:rsidP="006B2BEB">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4</w:t>
      </w:r>
      <w:r w:rsidR="007937C8">
        <w:fldChar w:fldCharType="end"/>
      </w:r>
      <w:r>
        <w:rPr>
          <w:noProof/>
          <w:lang w:val="en-US"/>
        </w:rPr>
        <w:t xml:space="preserve"> Tabel Data Jumlah Perusahaan Industri,</w:t>
      </w:r>
      <w:r>
        <w:rPr>
          <w:noProof/>
          <w:lang w:val="en-US"/>
        </w:rPr>
        <w:br/>
        <w:t>Nilai Keluaran, Biaya Masukan, Nilai Tambah</w:t>
      </w:r>
    </w:p>
    <w:tbl>
      <w:tblPr>
        <w:tblStyle w:val="TableGrid"/>
        <w:tblW w:w="0" w:type="auto"/>
        <w:tblLook w:val="04A0" w:firstRow="1" w:lastRow="0" w:firstColumn="1" w:lastColumn="0" w:noHBand="0" w:noVBand="1"/>
      </w:tblPr>
      <w:tblGrid>
        <w:gridCol w:w="2547"/>
        <w:gridCol w:w="5381"/>
      </w:tblGrid>
      <w:tr w:rsidR="006B2BEB" w:rsidRPr="00B76908" w14:paraId="3A034DC1"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0AA5F3E9" w14:textId="77777777" w:rsidR="006B2BEB" w:rsidRPr="00B76908" w:rsidRDefault="006B2BEB" w:rsidP="00E3405B">
            <w:pPr>
              <w:spacing w:line="240" w:lineRule="auto"/>
              <w:rPr>
                <w:sz w:val="22"/>
                <w:lang w:val="en-US"/>
              </w:rPr>
            </w:pPr>
            <w:r>
              <w:rPr>
                <w:sz w:val="22"/>
                <w:lang w:val="en-US"/>
              </w:rPr>
              <w:t>Atribut</w:t>
            </w:r>
          </w:p>
        </w:tc>
        <w:tc>
          <w:tcPr>
            <w:tcW w:w="5381" w:type="dxa"/>
          </w:tcPr>
          <w:p w14:paraId="1B8AE1C0" w14:textId="77777777" w:rsidR="006B2BEB" w:rsidRPr="00B76908" w:rsidRDefault="006B2BEB" w:rsidP="00E3405B">
            <w:pPr>
              <w:spacing w:line="240" w:lineRule="auto"/>
              <w:rPr>
                <w:sz w:val="22"/>
                <w:lang w:val="en-US"/>
              </w:rPr>
            </w:pPr>
            <w:r>
              <w:rPr>
                <w:sz w:val="22"/>
                <w:lang w:val="en-US"/>
              </w:rPr>
              <w:t>Keterangan</w:t>
            </w:r>
          </w:p>
        </w:tc>
      </w:tr>
      <w:tr w:rsidR="006B2BEB" w:rsidRPr="00B76908" w14:paraId="7002FA66" w14:textId="77777777" w:rsidTr="00E3405B">
        <w:tc>
          <w:tcPr>
            <w:tcW w:w="2547" w:type="dxa"/>
          </w:tcPr>
          <w:p w14:paraId="2BCAB823" w14:textId="3B445557" w:rsidR="006B2BEB" w:rsidRPr="00B76908" w:rsidRDefault="006B2BEB" w:rsidP="00E3405B">
            <w:pPr>
              <w:spacing w:line="240" w:lineRule="auto"/>
              <w:rPr>
                <w:sz w:val="22"/>
                <w:lang w:val="en-US"/>
              </w:rPr>
            </w:pPr>
            <w:r>
              <w:rPr>
                <w:sz w:val="22"/>
                <w:lang w:val="en-US"/>
              </w:rPr>
              <w:t>tahun</w:t>
            </w:r>
          </w:p>
        </w:tc>
        <w:tc>
          <w:tcPr>
            <w:tcW w:w="5381" w:type="dxa"/>
          </w:tcPr>
          <w:p w14:paraId="1B06D415" w14:textId="478AB8E8" w:rsidR="006B2BEB" w:rsidRPr="00B76908" w:rsidRDefault="006B2BEB" w:rsidP="00E3405B">
            <w:pPr>
              <w:spacing w:line="240" w:lineRule="auto"/>
              <w:rPr>
                <w:sz w:val="22"/>
                <w:lang w:val="en-US"/>
              </w:rPr>
            </w:pPr>
            <w:r>
              <w:rPr>
                <w:sz w:val="22"/>
                <w:lang w:val="en-US"/>
              </w:rPr>
              <w:t>Tahun</w:t>
            </w:r>
          </w:p>
        </w:tc>
      </w:tr>
      <w:tr w:rsidR="006B2BEB" w:rsidRPr="00B76908" w14:paraId="6B0F4B06" w14:textId="77777777" w:rsidTr="00E3405B">
        <w:tc>
          <w:tcPr>
            <w:tcW w:w="2547" w:type="dxa"/>
          </w:tcPr>
          <w:p w14:paraId="6B69E299" w14:textId="44BE1F76" w:rsidR="006B2BEB" w:rsidRDefault="006B2BEB" w:rsidP="00E3405B">
            <w:pPr>
              <w:spacing w:line="240" w:lineRule="auto"/>
              <w:rPr>
                <w:sz w:val="22"/>
                <w:lang w:val="en-US"/>
              </w:rPr>
            </w:pPr>
            <w:r>
              <w:rPr>
                <w:sz w:val="22"/>
                <w:lang w:val="en-US"/>
              </w:rPr>
              <w:t>klasifikasi_industri</w:t>
            </w:r>
          </w:p>
        </w:tc>
        <w:tc>
          <w:tcPr>
            <w:tcW w:w="5381" w:type="dxa"/>
          </w:tcPr>
          <w:p w14:paraId="5826FEF1" w14:textId="7A51747F" w:rsidR="006B2BEB" w:rsidRDefault="006B2BEB" w:rsidP="00E3405B">
            <w:pPr>
              <w:spacing w:line="240" w:lineRule="auto"/>
              <w:rPr>
                <w:sz w:val="22"/>
                <w:lang w:val="en-US"/>
              </w:rPr>
            </w:pPr>
            <w:r>
              <w:rPr>
                <w:sz w:val="22"/>
                <w:lang w:val="en-US"/>
              </w:rPr>
              <w:t>Klasifikasi jenis industri</w:t>
            </w:r>
          </w:p>
        </w:tc>
      </w:tr>
      <w:tr w:rsidR="006B2BEB" w:rsidRPr="00B76908" w14:paraId="7832E465" w14:textId="77777777" w:rsidTr="00E3405B">
        <w:tc>
          <w:tcPr>
            <w:tcW w:w="2547" w:type="dxa"/>
          </w:tcPr>
          <w:p w14:paraId="578D6C81" w14:textId="5370EEE0" w:rsidR="006B2BEB" w:rsidRDefault="006B2BEB" w:rsidP="00E3405B">
            <w:pPr>
              <w:spacing w:line="240" w:lineRule="auto"/>
              <w:rPr>
                <w:sz w:val="22"/>
                <w:lang w:val="en-US"/>
              </w:rPr>
            </w:pPr>
            <w:r>
              <w:rPr>
                <w:sz w:val="22"/>
                <w:lang w:val="en-US"/>
              </w:rPr>
              <w:t>perusahaan</w:t>
            </w:r>
          </w:p>
        </w:tc>
        <w:tc>
          <w:tcPr>
            <w:tcW w:w="5381" w:type="dxa"/>
          </w:tcPr>
          <w:p w14:paraId="67886FB8" w14:textId="2E88EEB4" w:rsidR="006B2BEB" w:rsidRDefault="006B2BEB" w:rsidP="00E3405B">
            <w:pPr>
              <w:spacing w:line="240" w:lineRule="auto"/>
              <w:rPr>
                <w:sz w:val="22"/>
                <w:lang w:val="en-US"/>
              </w:rPr>
            </w:pPr>
            <w:r>
              <w:rPr>
                <w:sz w:val="22"/>
                <w:lang w:val="en-US"/>
              </w:rPr>
              <w:t>Banyaknya perusahaan</w:t>
            </w:r>
          </w:p>
        </w:tc>
      </w:tr>
      <w:tr w:rsidR="006B2BEB" w:rsidRPr="00B76908" w14:paraId="69C1E414" w14:textId="77777777" w:rsidTr="00E3405B">
        <w:tc>
          <w:tcPr>
            <w:tcW w:w="2547" w:type="dxa"/>
          </w:tcPr>
          <w:p w14:paraId="34C9FE2C" w14:textId="4E57D26B" w:rsidR="006B2BEB" w:rsidRDefault="006B2BEB" w:rsidP="00E3405B">
            <w:pPr>
              <w:spacing w:line="240" w:lineRule="auto"/>
              <w:rPr>
                <w:sz w:val="22"/>
                <w:lang w:val="en-US"/>
              </w:rPr>
            </w:pPr>
            <w:r>
              <w:rPr>
                <w:sz w:val="22"/>
                <w:lang w:val="en-US"/>
              </w:rPr>
              <w:t>nilai_output</w:t>
            </w:r>
          </w:p>
        </w:tc>
        <w:tc>
          <w:tcPr>
            <w:tcW w:w="5381" w:type="dxa"/>
          </w:tcPr>
          <w:p w14:paraId="4428BC05" w14:textId="21EF3269" w:rsidR="006B2BEB" w:rsidRDefault="006B2BEB" w:rsidP="00E3405B">
            <w:pPr>
              <w:spacing w:line="240" w:lineRule="auto"/>
              <w:rPr>
                <w:sz w:val="22"/>
                <w:lang w:val="en-US"/>
              </w:rPr>
            </w:pPr>
            <w:r>
              <w:rPr>
                <w:sz w:val="22"/>
                <w:lang w:val="en-US"/>
              </w:rPr>
              <w:t>Jumlah nilai keluaran (dalam ribu Rp.)</w:t>
            </w:r>
          </w:p>
        </w:tc>
      </w:tr>
      <w:tr w:rsidR="006B2BEB" w:rsidRPr="00B76908" w14:paraId="6B61E4C0" w14:textId="77777777" w:rsidTr="00E3405B">
        <w:tc>
          <w:tcPr>
            <w:tcW w:w="2547" w:type="dxa"/>
          </w:tcPr>
          <w:p w14:paraId="055771E1" w14:textId="259179A9" w:rsidR="006B2BEB" w:rsidRDefault="006B2BEB" w:rsidP="00E3405B">
            <w:pPr>
              <w:spacing w:line="240" w:lineRule="auto"/>
              <w:rPr>
                <w:sz w:val="22"/>
                <w:lang w:val="en-US"/>
              </w:rPr>
            </w:pPr>
            <w:r>
              <w:rPr>
                <w:sz w:val="22"/>
                <w:lang w:val="en-US"/>
              </w:rPr>
              <w:t>nilai_input</w:t>
            </w:r>
          </w:p>
        </w:tc>
        <w:tc>
          <w:tcPr>
            <w:tcW w:w="5381" w:type="dxa"/>
          </w:tcPr>
          <w:p w14:paraId="06B8675C" w14:textId="58F50F0D" w:rsidR="006B2BEB" w:rsidRDefault="006B2BEB" w:rsidP="00E3405B">
            <w:pPr>
              <w:spacing w:line="240" w:lineRule="auto"/>
              <w:rPr>
                <w:sz w:val="22"/>
                <w:lang w:val="en-US"/>
              </w:rPr>
            </w:pPr>
            <w:r>
              <w:rPr>
                <w:sz w:val="22"/>
                <w:lang w:val="en-US"/>
              </w:rPr>
              <w:t>Jumlah nilai input (dalam ribu Rp.)</w:t>
            </w:r>
          </w:p>
        </w:tc>
      </w:tr>
      <w:tr w:rsidR="006B2BEB" w:rsidRPr="00B76908" w14:paraId="57F5CE80" w14:textId="77777777" w:rsidTr="00E3405B">
        <w:tc>
          <w:tcPr>
            <w:tcW w:w="2547" w:type="dxa"/>
          </w:tcPr>
          <w:p w14:paraId="50D992DD" w14:textId="0BFFF891" w:rsidR="006B2BEB" w:rsidRDefault="006B2BEB" w:rsidP="00E3405B">
            <w:pPr>
              <w:spacing w:line="240" w:lineRule="auto"/>
              <w:rPr>
                <w:sz w:val="22"/>
                <w:lang w:val="en-US"/>
              </w:rPr>
            </w:pPr>
            <w:r>
              <w:rPr>
                <w:sz w:val="22"/>
                <w:lang w:val="en-US"/>
              </w:rPr>
              <w:t>nilai_tambah</w:t>
            </w:r>
          </w:p>
        </w:tc>
        <w:tc>
          <w:tcPr>
            <w:tcW w:w="5381" w:type="dxa"/>
          </w:tcPr>
          <w:p w14:paraId="45E40738" w14:textId="75EF9403" w:rsidR="006B2BEB" w:rsidRDefault="006B2BEB" w:rsidP="00E3405B">
            <w:pPr>
              <w:spacing w:line="240" w:lineRule="auto"/>
              <w:rPr>
                <w:sz w:val="22"/>
                <w:lang w:val="en-US"/>
              </w:rPr>
            </w:pPr>
            <w:r>
              <w:rPr>
                <w:sz w:val="22"/>
                <w:lang w:val="en-US"/>
              </w:rPr>
              <w:t>Jumlah nilai tambah (dalam ribu Rp.)</w:t>
            </w:r>
          </w:p>
        </w:tc>
      </w:tr>
    </w:tbl>
    <w:p w14:paraId="77E954BF" w14:textId="45FC7D84" w:rsidR="006B2BEB" w:rsidRDefault="006B2BEB" w:rsidP="006B2BEB">
      <w:pPr>
        <w:pStyle w:val="ListParagraph"/>
        <w:rPr>
          <w:lang w:val="en-US"/>
        </w:rPr>
      </w:pPr>
    </w:p>
    <w:p w14:paraId="394F8F4E" w14:textId="792A0035" w:rsidR="00AF1ED1" w:rsidRDefault="00AF1ED1" w:rsidP="009E226B">
      <w:pPr>
        <w:pStyle w:val="ListParagraph"/>
        <w:numPr>
          <w:ilvl w:val="0"/>
          <w:numId w:val="30"/>
        </w:numPr>
        <w:ind w:left="284" w:hanging="284"/>
        <w:rPr>
          <w:lang w:val="en-US"/>
        </w:rPr>
      </w:pPr>
      <w:r>
        <w:rPr>
          <w:lang w:val="en-US"/>
        </w:rPr>
        <w:t>Tabel Data Nilai Pemakaian Bahan Bakar Industri DKI Jakarta</w:t>
      </w:r>
    </w:p>
    <w:p w14:paraId="650760B2" w14:textId="77777777" w:rsidR="006B2BEB" w:rsidRDefault="006B2BEB" w:rsidP="006B2BEB">
      <w:pPr>
        <w:ind w:firstLine="720"/>
        <w:rPr>
          <w:lang w:val="en-US"/>
        </w:rPr>
      </w:pPr>
      <w:r>
        <w:rPr>
          <w:lang w:val="en-US"/>
        </w:rPr>
        <w:t>Tabel ini berisi data nilai pemakaian bahan bakar industry besar dan sedang menurut klasifikasi industri di Provinsi DKI Jakarta pada tahun 2011. Berikut adalah penjelasan atribut pada tabel ini:</w:t>
      </w:r>
    </w:p>
    <w:p w14:paraId="179E1CAA" w14:textId="75346C05" w:rsidR="006B2BEB" w:rsidRDefault="006B2BEB" w:rsidP="006B2BEB">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5</w:t>
      </w:r>
      <w:r w:rsidR="007937C8">
        <w:fldChar w:fldCharType="end"/>
      </w:r>
      <w:r>
        <w:rPr>
          <w:noProof/>
          <w:lang w:val="en-US"/>
        </w:rPr>
        <w:t xml:space="preserve"> Tabel Data Nilai Pemakaian Bahan Bakar Industri</w:t>
      </w:r>
    </w:p>
    <w:tbl>
      <w:tblPr>
        <w:tblStyle w:val="TableGrid"/>
        <w:tblW w:w="0" w:type="auto"/>
        <w:tblLook w:val="04A0" w:firstRow="1" w:lastRow="0" w:firstColumn="1" w:lastColumn="0" w:noHBand="0" w:noVBand="1"/>
      </w:tblPr>
      <w:tblGrid>
        <w:gridCol w:w="2547"/>
        <w:gridCol w:w="5381"/>
      </w:tblGrid>
      <w:tr w:rsidR="006B2BEB" w:rsidRPr="00B76908" w14:paraId="2E53DC55"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67158539" w14:textId="77777777" w:rsidR="006B2BEB" w:rsidRPr="00B76908" w:rsidRDefault="006B2BEB" w:rsidP="00E3405B">
            <w:pPr>
              <w:spacing w:line="240" w:lineRule="auto"/>
              <w:rPr>
                <w:sz w:val="22"/>
                <w:lang w:val="en-US"/>
              </w:rPr>
            </w:pPr>
            <w:r>
              <w:rPr>
                <w:sz w:val="22"/>
                <w:lang w:val="en-US"/>
              </w:rPr>
              <w:t>Atribut</w:t>
            </w:r>
          </w:p>
        </w:tc>
        <w:tc>
          <w:tcPr>
            <w:tcW w:w="5381" w:type="dxa"/>
          </w:tcPr>
          <w:p w14:paraId="3FA4BF83" w14:textId="77777777" w:rsidR="006B2BEB" w:rsidRPr="00B76908" w:rsidRDefault="006B2BEB" w:rsidP="00E3405B">
            <w:pPr>
              <w:spacing w:line="240" w:lineRule="auto"/>
              <w:rPr>
                <w:sz w:val="22"/>
                <w:lang w:val="en-US"/>
              </w:rPr>
            </w:pPr>
            <w:r>
              <w:rPr>
                <w:sz w:val="22"/>
                <w:lang w:val="en-US"/>
              </w:rPr>
              <w:t>Keterangan</w:t>
            </w:r>
          </w:p>
        </w:tc>
      </w:tr>
      <w:tr w:rsidR="006B2BEB" w:rsidRPr="00B76908" w14:paraId="63E7BE12" w14:textId="77777777" w:rsidTr="00E3405B">
        <w:tc>
          <w:tcPr>
            <w:tcW w:w="2547" w:type="dxa"/>
          </w:tcPr>
          <w:p w14:paraId="62387741" w14:textId="302E5764" w:rsidR="006B2BEB" w:rsidRPr="00B76908" w:rsidRDefault="00EE66B3" w:rsidP="00E3405B">
            <w:pPr>
              <w:spacing w:line="240" w:lineRule="auto"/>
              <w:rPr>
                <w:sz w:val="22"/>
                <w:lang w:val="en-US"/>
              </w:rPr>
            </w:pPr>
            <w:r>
              <w:rPr>
                <w:sz w:val="22"/>
                <w:lang w:val="en-US"/>
              </w:rPr>
              <w:t>tahun</w:t>
            </w:r>
          </w:p>
        </w:tc>
        <w:tc>
          <w:tcPr>
            <w:tcW w:w="5381" w:type="dxa"/>
          </w:tcPr>
          <w:p w14:paraId="2B43D24E" w14:textId="7CDB52BE" w:rsidR="006B2BEB" w:rsidRPr="00B76908" w:rsidRDefault="00EE66B3" w:rsidP="00E3405B">
            <w:pPr>
              <w:spacing w:line="240" w:lineRule="auto"/>
              <w:rPr>
                <w:sz w:val="22"/>
                <w:lang w:val="en-US"/>
              </w:rPr>
            </w:pPr>
            <w:r>
              <w:rPr>
                <w:sz w:val="22"/>
                <w:lang w:val="en-US"/>
              </w:rPr>
              <w:t>Tahun</w:t>
            </w:r>
          </w:p>
        </w:tc>
      </w:tr>
      <w:tr w:rsidR="00EE66B3" w:rsidRPr="00B76908" w14:paraId="1FAB31CD" w14:textId="77777777" w:rsidTr="00E3405B">
        <w:tc>
          <w:tcPr>
            <w:tcW w:w="2547" w:type="dxa"/>
          </w:tcPr>
          <w:p w14:paraId="4649D71E" w14:textId="05A246BD" w:rsidR="00EE66B3" w:rsidRDefault="00EE66B3" w:rsidP="00E3405B">
            <w:pPr>
              <w:spacing w:line="240" w:lineRule="auto"/>
              <w:rPr>
                <w:sz w:val="22"/>
                <w:lang w:val="en-US"/>
              </w:rPr>
            </w:pPr>
            <w:r>
              <w:rPr>
                <w:sz w:val="22"/>
                <w:lang w:val="en-US"/>
              </w:rPr>
              <w:lastRenderedPageBreak/>
              <w:t>klasifikasi_industri</w:t>
            </w:r>
          </w:p>
        </w:tc>
        <w:tc>
          <w:tcPr>
            <w:tcW w:w="5381" w:type="dxa"/>
          </w:tcPr>
          <w:p w14:paraId="19CE6FFE" w14:textId="61F8D5A7" w:rsidR="00EE66B3" w:rsidRDefault="00EE66B3" w:rsidP="00E3405B">
            <w:pPr>
              <w:spacing w:line="240" w:lineRule="auto"/>
              <w:rPr>
                <w:sz w:val="22"/>
                <w:lang w:val="en-US"/>
              </w:rPr>
            </w:pPr>
            <w:r>
              <w:rPr>
                <w:sz w:val="22"/>
                <w:lang w:val="en-US"/>
              </w:rPr>
              <w:t>Klasifikasi jenis industry</w:t>
            </w:r>
          </w:p>
        </w:tc>
      </w:tr>
      <w:tr w:rsidR="00EE66B3" w:rsidRPr="00B76908" w14:paraId="155DC80D" w14:textId="77777777" w:rsidTr="00E3405B">
        <w:tc>
          <w:tcPr>
            <w:tcW w:w="2547" w:type="dxa"/>
          </w:tcPr>
          <w:p w14:paraId="38192466" w14:textId="49D062CE" w:rsidR="00EE66B3" w:rsidRDefault="00EE66B3" w:rsidP="00E3405B">
            <w:pPr>
              <w:spacing w:line="240" w:lineRule="auto"/>
              <w:rPr>
                <w:sz w:val="22"/>
                <w:lang w:val="en-US"/>
              </w:rPr>
            </w:pPr>
            <w:r>
              <w:rPr>
                <w:sz w:val="22"/>
                <w:lang w:val="en-US"/>
              </w:rPr>
              <w:t>jenis_bahan_bakar</w:t>
            </w:r>
          </w:p>
        </w:tc>
        <w:tc>
          <w:tcPr>
            <w:tcW w:w="5381" w:type="dxa"/>
          </w:tcPr>
          <w:p w14:paraId="37962031" w14:textId="5A6B48A2" w:rsidR="00EE66B3" w:rsidRDefault="00EE66B3" w:rsidP="00E3405B">
            <w:pPr>
              <w:spacing w:line="240" w:lineRule="auto"/>
              <w:rPr>
                <w:sz w:val="22"/>
                <w:lang w:val="en-US"/>
              </w:rPr>
            </w:pPr>
            <w:r>
              <w:rPr>
                <w:sz w:val="22"/>
                <w:lang w:val="en-US"/>
              </w:rPr>
              <w:t>Jenis bahan bakar yang digunakan</w:t>
            </w:r>
          </w:p>
        </w:tc>
      </w:tr>
      <w:tr w:rsidR="00EE66B3" w:rsidRPr="00B76908" w14:paraId="1C7D85C7" w14:textId="77777777" w:rsidTr="00E3405B">
        <w:tc>
          <w:tcPr>
            <w:tcW w:w="2547" w:type="dxa"/>
          </w:tcPr>
          <w:p w14:paraId="798205CE" w14:textId="1681F651" w:rsidR="00EE66B3" w:rsidRDefault="00EE66B3" w:rsidP="00E3405B">
            <w:pPr>
              <w:spacing w:line="240" w:lineRule="auto"/>
              <w:rPr>
                <w:sz w:val="22"/>
                <w:lang w:val="en-US"/>
              </w:rPr>
            </w:pPr>
            <w:r>
              <w:rPr>
                <w:sz w:val="22"/>
                <w:lang w:val="en-US"/>
              </w:rPr>
              <w:t>nilai_pemakaian</w:t>
            </w:r>
          </w:p>
        </w:tc>
        <w:tc>
          <w:tcPr>
            <w:tcW w:w="5381" w:type="dxa"/>
          </w:tcPr>
          <w:p w14:paraId="0C25AD7F" w14:textId="12D33ECC" w:rsidR="00EE66B3" w:rsidRDefault="00EE66B3" w:rsidP="00E3405B">
            <w:pPr>
              <w:spacing w:line="240" w:lineRule="auto"/>
              <w:rPr>
                <w:sz w:val="22"/>
                <w:lang w:val="en-US"/>
              </w:rPr>
            </w:pPr>
            <w:r>
              <w:rPr>
                <w:sz w:val="22"/>
                <w:lang w:val="en-US"/>
              </w:rPr>
              <w:t>Nilai pemakaian bahan bakar (dalam ribu Rp.)</w:t>
            </w:r>
          </w:p>
        </w:tc>
      </w:tr>
    </w:tbl>
    <w:p w14:paraId="030E1FEB" w14:textId="64B09314" w:rsidR="006B2BEB" w:rsidRDefault="006B2BEB" w:rsidP="006B2BEB">
      <w:pPr>
        <w:pStyle w:val="ListParagraph"/>
        <w:rPr>
          <w:lang w:val="en-US"/>
        </w:rPr>
      </w:pPr>
    </w:p>
    <w:p w14:paraId="05F3E878" w14:textId="5B9ECB41" w:rsidR="00AF1ED1" w:rsidRDefault="00AF1ED1" w:rsidP="00AF1ED1">
      <w:pPr>
        <w:pStyle w:val="ListParagraph"/>
        <w:numPr>
          <w:ilvl w:val="0"/>
          <w:numId w:val="30"/>
        </w:numPr>
        <w:ind w:left="426" w:hanging="426"/>
        <w:rPr>
          <w:lang w:val="en-US"/>
        </w:rPr>
      </w:pPr>
      <w:r>
        <w:rPr>
          <w:lang w:val="en-US"/>
        </w:rPr>
        <w:t>Tabel Data Jumlah Pemakaian Bahan Bakar Industri DKI Jakarta</w:t>
      </w:r>
    </w:p>
    <w:p w14:paraId="172DDFCA" w14:textId="77777777" w:rsidR="00EE66B3" w:rsidRDefault="00EE66B3" w:rsidP="00EE66B3">
      <w:pPr>
        <w:ind w:firstLine="720"/>
        <w:rPr>
          <w:lang w:val="en-US"/>
        </w:rPr>
      </w:pPr>
      <w:r>
        <w:rPr>
          <w:lang w:val="en-US"/>
        </w:rPr>
        <w:t>Tabel ini berisi data jumlah pemakaian bahan bakar industry besar dan sedang menurut klasifikasi industri di Provinsi DKI Jakarta pada tahun 2011. Berikut adalah penjelasan atribut pada tabel ini:</w:t>
      </w:r>
    </w:p>
    <w:p w14:paraId="45206CA3" w14:textId="2CAAE46E" w:rsidR="00EE66B3" w:rsidRDefault="00EE66B3" w:rsidP="00EE66B3">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6</w:t>
      </w:r>
      <w:r w:rsidR="007937C8">
        <w:fldChar w:fldCharType="end"/>
      </w:r>
      <w:r>
        <w:rPr>
          <w:noProof/>
          <w:lang w:val="en-US"/>
        </w:rPr>
        <w:t xml:space="preserve"> Tabel Data Jumlah Pemakaian Bahan Bakar Industri</w:t>
      </w:r>
    </w:p>
    <w:tbl>
      <w:tblPr>
        <w:tblStyle w:val="TableGrid"/>
        <w:tblW w:w="0" w:type="auto"/>
        <w:tblLook w:val="04A0" w:firstRow="1" w:lastRow="0" w:firstColumn="1" w:lastColumn="0" w:noHBand="0" w:noVBand="1"/>
      </w:tblPr>
      <w:tblGrid>
        <w:gridCol w:w="2547"/>
        <w:gridCol w:w="5381"/>
      </w:tblGrid>
      <w:tr w:rsidR="00EE66B3" w:rsidRPr="00B76908" w14:paraId="7EF710FD" w14:textId="77777777" w:rsidTr="00EE66B3">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EF0C0B" w14:textId="77777777" w:rsidR="00EE66B3" w:rsidRPr="00B76908" w:rsidRDefault="00EE66B3" w:rsidP="00E3405B">
            <w:pPr>
              <w:spacing w:line="240" w:lineRule="auto"/>
              <w:rPr>
                <w:sz w:val="22"/>
                <w:lang w:val="en-US"/>
              </w:rPr>
            </w:pPr>
            <w:r>
              <w:rPr>
                <w:sz w:val="22"/>
                <w:lang w:val="en-US"/>
              </w:rPr>
              <w:t>Atribut</w:t>
            </w:r>
          </w:p>
        </w:tc>
        <w:tc>
          <w:tcPr>
            <w:tcW w:w="5381" w:type="dxa"/>
          </w:tcPr>
          <w:p w14:paraId="4EADDCA9" w14:textId="77777777" w:rsidR="00EE66B3" w:rsidRPr="00B76908" w:rsidRDefault="00EE66B3" w:rsidP="00E3405B">
            <w:pPr>
              <w:spacing w:line="240" w:lineRule="auto"/>
              <w:rPr>
                <w:sz w:val="22"/>
                <w:lang w:val="en-US"/>
              </w:rPr>
            </w:pPr>
            <w:r>
              <w:rPr>
                <w:sz w:val="22"/>
                <w:lang w:val="en-US"/>
              </w:rPr>
              <w:t>Keterangan</w:t>
            </w:r>
          </w:p>
        </w:tc>
      </w:tr>
      <w:tr w:rsidR="00EE66B3" w:rsidRPr="00B76908" w14:paraId="0E612379" w14:textId="77777777" w:rsidTr="00E3405B">
        <w:tc>
          <w:tcPr>
            <w:tcW w:w="2547" w:type="dxa"/>
          </w:tcPr>
          <w:p w14:paraId="6753B2B1" w14:textId="3C43551B" w:rsidR="00EE66B3" w:rsidRPr="00B76908" w:rsidRDefault="00EE66B3" w:rsidP="00E3405B">
            <w:pPr>
              <w:spacing w:line="240" w:lineRule="auto"/>
              <w:rPr>
                <w:sz w:val="22"/>
                <w:lang w:val="en-US"/>
              </w:rPr>
            </w:pPr>
            <w:r>
              <w:rPr>
                <w:sz w:val="22"/>
                <w:lang w:val="en-US"/>
              </w:rPr>
              <w:t>tahun</w:t>
            </w:r>
          </w:p>
        </w:tc>
        <w:tc>
          <w:tcPr>
            <w:tcW w:w="5381" w:type="dxa"/>
          </w:tcPr>
          <w:p w14:paraId="10FB2903" w14:textId="7E24B722" w:rsidR="00EE66B3" w:rsidRPr="00B76908" w:rsidRDefault="00EE66B3" w:rsidP="00E3405B">
            <w:pPr>
              <w:spacing w:line="240" w:lineRule="auto"/>
              <w:rPr>
                <w:sz w:val="22"/>
                <w:lang w:val="en-US"/>
              </w:rPr>
            </w:pPr>
            <w:r>
              <w:rPr>
                <w:sz w:val="22"/>
                <w:lang w:val="en-US"/>
              </w:rPr>
              <w:t>Tahun</w:t>
            </w:r>
          </w:p>
        </w:tc>
      </w:tr>
      <w:tr w:rsidR="00EE66B3" w:rsidRPr="00B76908" w14:paraId="4AB9FB41" w14:textId="77777777" w:rsidTr="00E3405B">
        <w:tc>
          <w:tcPr>
            <w:tcW w:w="2547" w:type="dxa"/>
          </w:tcPr>
          <w:p w14:paraId="6036D2BD" w14:textId="5BE8C5DA" w:rsidR="00EE66B3" w:rsidRDefault="00EE66B3" w:rsidP="00E3405B">
            <w:pPr>
              <w:spacing w:line="240" w:lineRule="auto"/>
              <w:rPr>
                <w:sz w:val="22"/>
                <w:lang w:val="en-US"/>
              </w:rPr>
            </w:pPr>
            <w:r>
              <w:rPr>
                <w:sz w:val="22"/>
                <w:lang w:val="en-US"/>
              </w:rPr>
              <w:t>klasifikasi_industri</w:t>
            </w:r>
          </w:p>
        </w:tc>
        <w:tc>
          <w:tcPr>
            <w:tcW w:w="5381" w:type="dxa"/>
          </w:tcPr>
          <w:p w14:paraId="323F8ABB" w14:textId="4CCDEA12" w:rsidR="00EE66B3" w:rsidRDefault="00EE66B3" w:rsidP="00EE66B3">
            <w:pPr>
              <w:spacing w:line="240" w:lineRule="auto"/>
              <w:rPr>
                <w:sz w:val="22"/>
                <w:lang w:val="en-US"/>
              </w:rPr>
            </w:pPr>
            <w:r>
              <w:rPr>
                <w:sz w:val="22"/>
                <w:lang w:val="en-US"/>
              </w:rPr>
              <w:t>Klasifikasi jenis industri</w:t>
            </w:r>
          </w:p>
        </w:tc>
      </w:tr>
      <w:tr w:rsidR="00EE66B3" w:rsidRPr="00B76908" w14:paraId="6A5124F0" w14:textId="77777777" w:rsidTr="00E3405B">
        <w:tc>
          <w:tcPr>
            <w:tcW w:w="2547" w:type="dxa"/>
          </w:tcPr>
          <w:p w14:paraId="786AA856" w14:textId="46030146" w:rsidR="00EE66B3" w:rsidRDefault="00EE66B3" w:rsidP="00E3405B">
            <w:pPr>
              <w:spacing w:line="240" w:lineRule="auto"/>
              <w:rPr>
                <w:sz w:val="22"/>
                <w:lang w:val="en-US"/>
              </w:rPr>
            </w:pPr>
            <w:r>
              <w:rPr>
                <w:sz w:val="22"/>
                <w:lang w:val="en-US"/>
              </w:rPr>
              <w:t>jenis_bahan_bakar</w:t>
            </w:r>
          </w:p>
        </w:tc>
        <w:tc>
          <w:tcPr>
            <w:tcW w:w="5381" w:type="dxa"/>
          </w:tcPr>
          <w:p w14:paraId="2EC8D99D" w14:textId="7C54BE75" w:rsidR="00EE66B3" w:rsidRDefault="00EE66B3" w:rsidP="00E3405B">
            <w:pPr>
              <w:spacing w:line="240" w:lineRule="auto"/>
              <w:rPr>
                <w:sz w:val="22"/>
                <w:lang w:val="en-US"/>
              </w:rPr>
            </w:pPr>
            <w:r>
              <w:rPr>
                <w:sz w:val="22"/>
                <w:lang w:val="en-US"/>
              </w:rPr>
              <w:t>Jenis bahan bakar yang digunakan</w:t>
            </w:r>
          </w:p>
        </w:tc>
      </w:tr>
      <w:tr w:rsidR="00EE66B3" w:rsidRPr="00B76908" w14:paraId="3501704F" w14:textId="77777777" w:rsidTr="00E3405B">
        <w:tc>
          <w:tcPr>
            <w:tcW w:w="2547" w:type="dxa"/>
          </w:tcPr>
          <w:p w14:paraId="021A0445" w14:textId="133E6184" w:rsidR="00EE66B3" w:rsidRDefault="00EE66B3" w:rsidP="00E3405B">
            <w:pPr>
              <w:spacing w:line="240" w:lineRule="auto"/>
              <w:rPr>
                <w:sz w:val="22"/>
                <w:lang w:val="en-US"/>
              </w:rPr>
            </w:pPr>
            <w:r>
              <w:rPr>
                <w:sz w:val="22"/>
                <w:lang w:val="en-US"/>
              </w:rPr>
              <w:t>jumlah_pemakaian</w:t>
            </w:r>
          </w:p>
        </w:tc>
        <w:tc>
          <w:tcPr>
            <w:tcW w:w="5381" w:type="dxa"/>
          </w:tcPr>
          <w:p w14:paraId="3B227C25" w14:textId="5B2FBE1F" w:rsidR="00EE66B3" w:rsidRDefault="00EE66B3" w:rsidP="00E3405B">
            <w:pPr>
              <w:spacing w:line="240" w:lineRule="auto"/>
              <w:rPr>
                <w:sz w:val="22"/>
                <w:lang w:val="en-US"/>
              </w:rPr>
            </w:pPr>
            <w:r>
              <w:rPr>
                <w:sz w:val="22"/>
                <w:lang w:val="en-US"/>
              </w:rPr>
              <w:t>Jumlah pemakaian bahan bakar (dalam liter)</w:t>
            </w:r>
          </w:p>
        </w:tc>
      </w:tr>
    </w:tbl>
    <w:p w14:paraId="4D1CC285" w14:textId="7E83890E" w:rsidR="00EE66B3" w:rsidRDefault="00EE66B3" w:rsidP="00EE66B3">
      <w:pPr>
        <w:pStyle w:val="ListParagraph"/>
        <w:rPr>
          <w:lang w:val="en-US"/>
        </w:rPr>
      </w:pPr>
    </w:p>
    <w:p w14:paraId="31E5E569" w14:textId="6E186880" w:rsidR="00AF1ED1" w:rsidRDefault="00AF1ED1" w:rsidP="00AF1ED1">
      <w:pPr>
        <w:pStyle w:val="ListParagraph"/>
        <w:numPr>
          <w:ilvl w:val="0"/>
          <w:numId w:val="30"/>
        </w:numPr>
        <w:ind w:left="426" w:hanging="426"/>
        <w:rPr>
          <w:lang w:val="en-US"/>
        </w:rPr>
      </w:pPr>
      <w:r>
        <w:rPr>
          <w:lang w:val="en-US"/>
        </w:rPr>
        <w:t>Tabel Data Jumlah Pelanggan Gas Menurut Kota Adm DKI Jakarta</w:t>
      </w:r>
    </w:p>
    <w:p w14:paraId="367CCA3D" w14:textId="77777777" w:rsidR="00EE66B3" w:rsidRDefault="00EE66B3" w:rsidP="00EE66B3">
      <w:pPr>
        <w:ind w:firstLine="720"/>
        <w:rPr>
          <w:lang w:val="en-US"/>
        </w:rPr>
      </w:pPr>
      <w:r>
        <w:rPr>
          <w:lang w:val="en-US"/>
        </w:rPr>
        <w:t>Tabel ini berisi data jumlah pelanggan/konsumen gas menurut kota administrasi di Provinsi DKI Jakarta pada tahun 2012. Berikut adalah penjelasan atribut pada tabel ini:</w:t>
      </w:r>
    </w:p>
    <w:p w14:paraId="7A0158CE" w14:textId="32196760" w:rsidR="00EE66B3" w:rsidRDefault="00EE66B3" w:rsidP="00EE66B3">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7</w:t>
      </w:r>
      <w:r w:rsidR="007937C8">
        <w:fldChar w:fldCharType="end"/>
      </w:r>
      <w:r>
        <w:rPr>
          <w:noProof/>
          <w:lang w:val="en-US"/>
        </w:rPr>
        <w:t xml:space="preserve"> Tabel Data Jumlah Pelanggan Gas Menurut Kota Administrasi</w:t>
      </w:r>
    </w:p>
    <w:tbl>
      <w:tblPr>
        <w:tblStyle w:val="TableGrid"/>
        <w:tblW w:w="0" w:type="auto"/>
        <w:tblLook w:val="04A0" w:firstRow="1" w:lastRow="0" w:firstColumn="1" w:lastColumn="0" w:noHBand="0" w:noVBand="1"/>
      </w:tblPr>
      <w:tblGrid>
        <w:gridCol w:w="2547"/>
        <w:gridCol w:w="5381"/>
      </w:tblGrid>
      <w:tr w:rsidR="00EE66B3" w:rsidRPr="00B76908" w14:paraId="5ECCE96F"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6C676684" w14:textId="77777777" w:rsidR="00EE66B3" w:rsidRPr="00B76908" w:rsidRDefault="00EE66B3" w:rsidP="00E3405B">
            <w:pPr>
              <w:spacing w:line="240" w:lineRule="auto"/>
              <w:rPr>
                <w:sz w:val="22"/>
                <w:lang w:val="en-US"/>
              </w:rPr>
            </w:pPr>
            <w:r>
              <w:rPr>
                <w:sz w:val="22"/>
                <w:lang w:val="en-US"/>
              </w:rPr>
              <w:t>Atribut</w:t>
            </w:r>
          </w:p>
        </w:tc>
        <w:tc>
          <w:tcPr>
            <w:tcW w:w="5381" w:type="dxa"/>
          </w:tcPr>
          <w:p w14:paraId="55D4C66B" w14:textId="77777777" w:rsidR="00EE66B3" w:rsidRPr="00B76908" w:rsidRDefault="00EE66B3" w:rsidP="00E3405B">
            <w:pPr>
              <w:spacing w:line="240" w:lineRule="auto"/>
              <w:rPr>
                <w:sz w:val="22"/>
                <w:lang w:val="en-US"/>
              </w:rPr>
            </w:pPr>
            <w:r>
              <w:rPr>
                <w:sz w:val="22"/>
                <w:lang w:val="en-US"/>
              </w:rPr>
              <w:t>Keterangan</w:t>
            </w:r>
          </w:p>
        </w:tc>
      </w:tr>
      <w:tr w:rsidR="00EE66B3" w:rsidRPr="00B76908" w14:paraId="019CE226" w14:textId="77777777" w:rsidTr="00E3405B">
        <w:tc>
          <w:tcPr>
            <w:tcW w:w="2547" w:type="dxa"/>
          </w:tcPr>
          <w:p w14:paraId="76243D1C" w14:textId="5FE9E2F6" w:rsidR="00EE66B3" w:rsidRPr="00B76908" w:rsidRDefault="00EE66B3" w:rsidP="00E3405B">
            <w:pPr>
              <w:spacing w:line="240" w:lineRule="auto"/>
              <w:rPr>
                <w:sz w:val="22"/>
                <w:lang w:val="en-US"/>
              </w:rPr>
            </w:pPr>
            <w:r>
              <w:rPr>
                <w:sz w:val="22"/>
                <w:lang w:val="en-US"/>
              </w:rPr>
              <w:t>tahun</w:t>
            </w:r>
          </w:p>
        </w:tc>
        <w:tc>
          <w:tcPr>
            <w:tcW w:w="5381" w:type="dxa"/>
          </w:tcPr>
          <w:p w14:paraId="674949B0" w14:textId="2AB4DC4C" w:rsidR="00EE66B3" w:rsidRPr="00B76908" w:rsidRDefault="00EE66B3" w:rsidP="00E3405B">
            <w:pPr>
              <w:spacing w:line="240" w:lineRule="auto"/>
              <w:rPr>
                <w:sz w:val="22"/>
                <w:lang w:val="en-US"/>
              </w:rPr>
            </w:pPr>
            <w:r>
              <w:rPr>
                <w:sz w:val="22"/>
                <w:lang w:val="en-US"/>
              </w:rPr>
              <w:t>Tahun</w:t>
            </w:r>
          </w:p>
        </w:tc>
      </w:tr>
      <w:tr w:rsidR="00EE66B3" w:rsidRPr="00B76908" w14:paraId="20CFA71E" w14:textId="77777777" w:rsidTr="00E3405B">
        <w:tc>
          <w:tcPr>
            <w:tcW w:w="2547" w:type="dxa"/>
          </w:tcPr>
          <w:p w14:paraId="41F417B8" w14:textId="594AED7C" w:rsidR="00EE66B3" w:rsidRDefault="00EE66B3" w:rsidP="00E3405B">
            <w:pPr>
              <w:spacing w:line="240" w:lineRule="auto"/>
              <w:rPr>
                <w:sz w:val="22"/>
                <w:lang w:val="en-US"/>
              </w:rPr>
            </w:pPr>
            <w:r>
              <w:rPr>
                <w:sz w:val="22"/>
                <w:lang w:val="en-US"/>
              </w:rPr>
              <w:t>nama_kabkota</w:t>
            </w:r>
          </w:p>
        </w:tc>
        <w:tc>
          <w:tcPr>
            <w:tcW w:w="5381" w:type="dxa"/>
          </w:tcPr>
          <w:p w14:paraId="4C3ED073" w14:textId="2A8581BE" w:rsidR="00EE66B3" w:rsidRDefault="00EE66B3" w:rsidP="00E3405B">
            <w:pPr>
              <w:spacing w:line="240" w:lineRule="auto"/>
              <w:rPr>
                <w:sz w:val="22"/>
                <w:lang w:val="en-US"/>
              </w:rPr>
            </w:pPr>
            <w:r>
              <w:rPr>
                <w:sz w:val="22"/>
                <w:lang w:val="en-US"/>
              </w:rPr>
              <w:t>Nama kabupaten/kota administrasi</w:t>
            </w:r>
          </w:p>
        </w:tc>
      </w:tr>
      <w:tr w:rsidR="00EE66B3" w:rsidRPr="00B76908" w14:paraId="4D4DFC55" w14:textId="77777777" w:rsidTr="00E3405B">
        <w:tc>
          <w:tcPr>
            <w:tcW w:w="2547" w:type="dxa"/>
          </w:tcPr>
          <w:p w14:paraId="194E07D5" w14:textId="43D626C4" w:rsidR="00EE66B3" w:rsidRDefault="00EE66B3" w:rsidP="00E3405B">
            <w:pPr>
              <w:spacing w:line="240" w:lineRule="auto"/>
              <w:rPr>
                <w:sz w:val="22"/>
                <w:lang w:val="en-US"/>
              </w:rPr>
            </w:pPr>
            <w:r>
              <w:rPr>
                <w:sz w:val="22"/>
                <w:lang w:val="en-US"/>
              </w:rPr>
              <w:t>jenis_pelanggan</w:t>
            </w:r>
          </w:p>
        </w:tc>
        <w:tc>
          <w:tcPr>
            <w:tcW w:w="5381" w:type="dxa"/>
          </w:tcPr>
          <w:p w14:paraId="618F30BF" w14:textId="0999F789" w:rsidR="00EE66B3" w:rsidRDefault="00EE66B3" w:rsidP="00E3405B">
            <w:pPr>
              <w:spacing w:line="240" w:lineRule="auto"/>
              <w:rPr>
                <w:sz w:val="22"/>
                <w:lang w:val="en-US"/>
              </w:rPr>
            </w:pPr>
            <w:r>
              <w:rPr>
                <w:sz w:val="22"/>
                <w:lang w:val="en-US"/>
              </w:rPr>
              <w:t>Jenis pelanggan gas</w:t>
            </w:r>
          </w:p>
        </w:tc>
      </w:tr>
      <w:tr w:rsidR="00EE66B3" w:rsidRPr="00B76908" w14:paraId="44774857" w14:textId="77777777" w:rsidTr="00E3405B">
        <w:tc>
          <w:tcPr>
            <w:tcW w:w="2547" w:type="dxa"/>
          </w:tcPr>
          <w:p w14:paraId="030C1CFF" w14:textId="2F1EFFC1" w:rsidR="00EE66B3" w:rsidRDefault="00EE66B3" w:rsidP="00E3405B">
            <w:pPr>
              <w:spacing w:line="240" w:lineRule="auto"/>
              <w:rPr>
                <w:sz w:val="22"/>
                <w:lang w:val="en-US"/>
              </w:rPr>
            </w:pPr>
            <w:r>
              <w:rPr>
                <w:sz w:val="22"/>
                <w:lang w:val="en-US"/>
              </w:rPr>
              <w:t>jumlah</w:t>
            </w:r>
          </w:p>
        </w:tc>
        <w:tc>
          <w:tcPr>
            <w:tcW w:w="5381" w:type="dxa"/>
          </w:tcPr>
          <w:p w14:paraId="02C1160B" w14:textId="53464C41" w:rsidR="00EE66B3" w:rsidRDefault="00EE66B3" w:rsidP="00E3405B">
            <w:pPr>
              <w:spacing w:line="240" w:lineRule="auto"/>
              <w:rPr>
                <w:sz w:val="22"/>
                <w:lang w:val="en-US"/>
              </w:rPr>
            </w:pPr>
            <w:r>
              <w:rPr>
                <w:sz w:val="22"/>
                <w:lang w:val="en-US"/>
              </w:rPr>
              <w:t>Jumlah pelanggan gas</w:t>
            </w:r>
          </w:p>
        </w:tc>
      </w:tr>
    </w:tbl>
    <w:p w14:paraId="519D9BCE" w14:textId="2C6B9696" w:rsidR="00EE66B3" w:rsidRPr="00EE66B3" w:rsidRDefault="00EE66B3" w:rsidP="00EE66B3">
      <w:pPr>
        <w:ind w:left="720"/>
        <w:rPr>
          <w:lang w:val="en-US"/>
        </w:rPr>
      </w:pPr>
    </w:p>
    <w:p w14:paraId="7E69C3A2" w14:textId="3A831E34" w:rsidR="00AF1ED1" w:rsidRDefault="00AF1ED1" w:rsidP="00AF1ED1">
      <w:pPr>
        <w:pStyle w:val="ListParagraph"/>
        <w:numPr>
          <w:ilvl w:val="0"/>
          <w:numId w:val="30"/>
        </w:numPr>
        <w:ind w:left="426" w:hanging="426"/>
        <w:rPr>
          <w:lang w:val="en-US"/>
        </w:rPr>
      </w:pPr>
      <w:r>
        <w:rPr>
          <w:lang w:val="en-US"/>
        </w:rPr>
        <w:t>Tabel Data Jumlah Pelanggan Gas Menurut Jenis Pelanggan dan Bulan DKI Jakarta</w:t>
      </w:r>
    </w:p>
    <w:p w14:paraId="54D67554" w14:textId="77777777" w:rsidR="00E3405B" w:rsidRDefault="00EE66B3" w:rsidP="00E3405B">
      <w:pPr>
        <w:ind w:firstLine="720"/>
        <w:rPr>
          <w:lang w:val="en-US"/>
        </w:rPr>
      </w:pPr>
      <w:r>
        <w:rPr>
          <w:lang w:val="en-US"/>
        </w:rPr>
        <w:t>Tabel ini berisi data jumlah pelanggan/konsumen gas menurut jenis pelanggan dan bulan</w:t>
      </w:r>
      <w:r w:rsidR="00E3405B">
        <w:rPr>
          <w:lang w:val="en-US"/>
        </w:rPr>
        <w:t xml:space="preserve"> di Provinsi DKI Jakarta pada tahun 2012. Berikut adalah penjelasan atribut pada tabel ini:</w:t>
      </w:r>
    </w:p>
    <w:p w14:paraId="2B561415" w14:textId="1F3E8E0A" w:rsidR="00E3405B" w:rsidRDefault="00E3405B" w:rsidP="00E3405B">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8</w:t>
      </w:r>
      <w:r w:rsidR="007937C8">
        <w:fldChar w:fldCharType="end"/>
      </w:r>
      <w:r>
        <w:rPr>
          <w:noProof/>
          <w:lang w:val="en-US"/>
        </w:rPr>
        <w:t xml:space="preserve"> Tabel Data Jumlah Pelanggan Gas</w:t>
      </w:r>
      <w:r>
        <w:rPr>
          <w:noProof/>
          <w:lang w:val="en-US"/>
        </w:rPr>
        <w:br/>
        <w:t>Menurut Jenis Pelanggan dan Bulan</w:t>
      </w:r>
    </w:p>
    <w:tbl>
      <w:tblPr>
        <w:tblStyle w:val="TableGrid"/>
        <w:tblW w:w="0" w:type="auto"/>
        <w:tblLook w:val="04A0" w:firstRow="1" w:lastRow="0" w:firstColumn="1" w:lastColumn="0" w:noHBand="0" w:noVBand="1"/>
      </w:tblPr>
      <w:tblGrid>
        <w:gridCol w:w="2547"/>
        <w:gridCol w:w="5381"/>
      </w:tblGrid>
      <w:tr w:rsidR="00E3405B" w:rsidRPr="00B76908" w14:paraId="649C1DFD"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426008E2" w14:textId="77777777" w:rsidR="00E3405B" w:rsidRPr="00B76908" w:rsidRDefault="00E3405B" w:rsidP="00E3405B">
            <w:pPr>
              <w:spacing w:line="240" w:lineRule="auto"/>
              <w:rPr>
                <w:sz w:val="22"/>
                <w:lang w:val="en-US"/>
              </w:rPr>
            </w:pPr>
            <w:r>
              <w:rPr>
                <w:sz w:val="22"/>
                <w:lang w:val="en-US"/>
              </w:rPr>
              <w:t>Atribut</w:t>
            </w:r>
          </w:p>
        </w:tc>
        <w:tc>
          <w:tcPr>
            <w:tcW w:w="5381" w:type="dxa"/>
          </w:tcPr>
          <w:p w14:paraId="7941991E" w14:textId="77777777" w:rsidR="00E3405B" w:rsidRPr="00B76908" w:rsidRDefault="00E3405B" w:rsidP="00E3405B">
            <w:pPr>
              <w:spacing w:line="240" w:lineRule="auto"/>
              <w:rPr>
                <w:sz w:val="22"/>
                <w:lang w:val="en-US"/>
              </w:rPr>
            </w:pPr>
            <w:r>
              <w:rPr>
                <w:sz w:val="22"/>
                <w:lang w:val="en-US"/>
              </w:rPr>
              <w:t>Keterangan</w:t>
            </w:r>
          </w:p>
        </w:tc>
      </w:tr>
      <w:tr w:rsidR="00E3405B" w:rsidRPr="00B76908" w14:paraId="27FBB4C4" w14:textId="77777777" w:rsidTr="00E3405B">
        <w:tc>
          <w:tcPr>
            <w:tcW w:w="2547" w:type="dxa"/>
          </w:tcPr>
          <w:p w14:paraId="54376A1F" w14:textId="7E528AE8" w:rsidR="00E3405B" w:rsidRPr="00B76908" w:rsidRDefault="00E3405B" w:rsidP="00E3405B">
            <w:pPr>
              <w:spacing w:line="240" w:lineRule="auto"/>
              <w:rPr>
                <w:sz w:val="22"/>
                <w:lang w:val="en-US"/>
              </w:rPr>
            </w:pPr>
            <w:r>
              <w:rPr>
                <w:sz w:val="22"/>
                <w:lang w:val="en-US"/>
              </w:rPr>
              <w:t>tahun</w:t>
            </w:r>
          </w:p>
        </w:tc>
        <w:tc>
          <w:tcPr>
            <w:tcW w:w="5381" w:type="dxa"/>
          </w:tcPr>
          <w:p w14:paraId="6CEF00B9" w14:textId="3FA7DFF7" w:rsidR="00E3405B" w:rsidRPr="00B76908" w:rsidRDefault="00E3405B" w:rsidP="00E3405B">
            <w:pPr>
              <w:spacing w:line="240" w:lineRule="auto"/>
              <w:rPr>
                <w:sz w:val="22"/>
                <w:lang w:val="en-US"/>
              </w:rPr>
            </w:pPr>
            <w:r>
              <w:rPr>
                <w:sz w:val="22"/>
                <w:lang w:val="en-US"/>
              </w:rPr>
              <w:t>Tahun</w:t>
            </w:r>
          </w:p>
        </w:tc>
      </w:tr>
      <w:tr w:rsidR="00E3405B" w:rsidRPr="00B76908" w14:paraId="2296A8F1" w14:textId="77777777" w:rsidTr="00E3405B">
        <w:tc>
          <w:tcPr>
            <w:tcW w:w="2547" w:type="dxa"/>
          </w:tcPr>
          <w:p w14:paraId="69CA5A61" w14:textId="08DBFCEC" w:rsidR="00E3405B" w:rsidRDefault="00E3405B" w:rsidP="00E3405B">
            <w:pPr>
              <w:spacing w:line="240" w:lineRule="auto"/>
              <w:rPr>
                <w:sz w:val="22"/>
                <w:lang w:val="en-US"/>
              </w:rPr>
            </w:pPr>
            <w:r>
              <w:rPr>
                <w:sz w:val="22"/>
                <w:lang w:val="en-US"/>
              </w:rPr>
              <w:t>bulan</w:t>
            </w:r>
          </w:p>
        </w:tc>
        <w:tc>
          <w:tcPr>
            <w:tcW w:w="5381" w:type="dxa"/>
          </w:tcPr>
          <w:p w14:paraId="12FA2CD5" w14:textId="7A829544" w:rsidR="00E3405B" w:rsidRDefault="00E3405B" w:rsidP="00E3405B">
            <w:pPr>
              <w:spacing w:line="240" w:lineRule="auto"/>
              <w:rPr>
                <w:sz w:val="22"/>
                <w:lang w:val="en-US"/>
              </w:rPr>
            </w:pPr>
            <w:r>
              <w:rPr>
                <w:sz w:val="22"/>
                <w:lang w:val="en-US"/>
              </w:rPr>
              <w:t>Bulan</w:t>
            </w:r>
          </w:p>
        </w:tc>
      </w:tr>
      <w:tr w:rsidR="00E3405B" w:rsidRPr="00B76908" w14:paraId="385DDDCE" w14:textId="77777777" w:rsidTr="00E3405B">
        <w:tc>
          <w:tcPr>
            <w:tcW w:w="2547" w:type="dxa"/>
          </w:tcPr>
          <w:p w14:paraId="0375483E" w14:textId="0413025A" w:rsidR="00E3405B" w:rsidRDefault="00E3405B" w:rsidP="00E3405B">
            <w:pPr>
              <w:spacing w:line="240" w:lineRule="auto"/>
              <w:rPr>
                <w:sz w:val="22"/>
                <w:lang w:val="en-US"/>
              </w:rPr>
            </w:pPr>
            <w:r>
              <w:rPr>
                <w:sz w:val="22"/>
                <w:lang w:val="en-US"/>
              </w:rPr>
              <w:lastRenderedPageBreak/>
              <w:t>jenis_pelanggan</w:t>
            </w:r>
          </w:p>
        </w:tc>
        <w:tc>
          <w:tcPr>
            <w:tcW w:w="5381" w:type="dxa"/>
          </w:tcPr>
          <w:p w14:paraId="4561148A" w14:textId="684DFA5A" w:rsidR="00E3405B" w:rsidRDefault="00E3405B" w:rsidP="00E3405B">
            <w:pPr>
              <w:spacing w:line="240" w:lineRule="auto"/>
              <w:rPr>
                <w:sz w:val="22"/>
                <w:lang w:val="en-US"/>
              </w:rPr>
            </w:pPr>
            <w:r>
              <w:rPr>
                <w:sz w:val="22"/>
                <w:lang w:val="en-US"/>
              </w:rPr>
              <w:t>Jenis pelanggan</w:t>
            </w:r>
          </w:p>
        </w:tc>
      </w:tr>
      <w:tr w:rsidR="00E3405B" w:rsidRPr="00B76908" w14:paraId="11A68389" w14:textId="77777777" w:rsidTr="00E3405B">
        <w:tc>
          <w:tcPr>
            <w:tcW w:w="2547" w:type="dxa"/>
          </w:tcPr>
          <w:p w14:paraId="194CDA42" w14:textId="3C10C7E8" w:rsidR="00E3405B" w:rsidRDefault="00E3405B" w:rsidP="00E3405B">
            <w:pPr>
              <w:spacing w:line="240" w:lineRule="auto"/>
              <w:rPr>
                <w:sz w:val="22"/>
                <w:lang w:val="en-US"/>
              </w:rPr>
            </w:pPr>
            <w:r>
              <w:rPr>
                <w:sz w:val="22"/>
                <w:lang w:val="en-US"/>
              </w:rPr>
              <w:t>jumlah</w:t>
            </w:r>
          </w:p>
        </w:tc>
        <w:tc>
          <w:tcPr>
            <w:tcW w:w="5381" w:type="dxa"/>
          </w:tcPr>
          <w:p w14:paraId="345DE853" w14:textId="6AD1DE67" w:rsidR="00E3405B" w:rsidRDefault="00E3405B" w:rsidP="00E3405B">
            <w:pPr>
              <w:spacing w:line="240" w:lineRule="auto"/>
              <w:rPr>
                <w:sz w:val="22"/>
                <w:lang w:val="en-US"/>
              </w:rPr>
            </w:pPr>
            <w:r>
              <w:rPr>
                <w:sz w:val="22"/>
                <w:lang w:val="en-US"/>
              </w:rPr>
              <w:t>Jumlah pelanggan gas</w:t>
            </w:r>
          </w:p>
        </w:tc>
      </w:tr>
    </w:tbl>
    <w:p w14:paraId="4AE83BD8" w14:textId="2356D281" w:rsidR="00EE66B3" w:rsidRDefault="00EE66B3" w:rsidP="00EE66B3">
      <w:pPr>
        <w:pStyle w:val="ListParagraph"/>
        <w:rPr>
          <w:lang w:val="en-US"/>
        </w:rPr>
      </w:pPr>
    </w:p>
    <w:p w14:paraId="75E85BD8" w14:textId="5210B5ED" w:rsidR="00AF1ED1" w:rsidRDefault="00AF1ED1" w:rsidP="00AF1ED1">
      <w:pPr>
        <w:pStyle w:val="ListParagraph"/>
        <w:numPr>
          <w:ilvl w:val="0"/>
          <w:numId w:val="30"/>
        </w:numPr>
        <w:ind w:left="426" w:hanging="426"/>
        <w:rPr>
          <w:lang w:val="en-US"/>
        </w:rPr>
      </w:pPr>
      <w:r>
        <w:rPr>
          <w:lang w:val="en-US"/>
        </w:rPr>
        <w:t xml:space="preserve">Tabel Data Biaya </w:t>
      </w:r>
      <w:r w:rsidR="00E3405B">
        <w:rPr>
          <w:lang w:val="en-US"/>
        </w:rPr>
        <w:t>Masukan</w:t>
      </w:r>
      <w:r>
        <w:rPr>
          <w:lang w:val="en-US"/>
        </w:rPr>
        <w:t xml:space="preserve"> Perusahaan Industri Menurut Klasifikasi DKI Jakarta</w:t>
      </w:r>
    </w:p>
    <w:p w14:paraId="2C0DE5FF" w14:textId="77777777" w:rsidR="00E3405B" w:rsidRDefault="00E3405B" w:rsidP="00E3405B">
      <w:pPr>
        <w:ind w:firstLine="720"/>
        <w:rPr>
          <w:lang w:val="en-US"/>
        </w:rPr>
      </w:pPr>
      <w:r>
        <w:rPr>
          <w:lang w:val="en-US"/>
        </w:rPr>
        <w:t>Tabel ini berisi data biaya masukan perusahaan industry besar dan sedang menurut klasifikasi industry di Provinsi DKI Jakarta tahun 2011. Berikut adalah penjelasan atribut pada tabel ini:</w:t>
      </w:r>
    </w:p>
    <w:p w14:paraId="4D69D2B9" w14:textId="5EC1F408" w:rsidR="00E3405B" w:rsidRDefault="00E3405B" w:rsidP="00E3405B">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19</w:t>
      </w:r>
      <w:r w:rsidR="007937C8">
        <w:fldChar w:fldCharType="end"/>
      </w:r>
      <w:r>
        <w:rPr>
          <w:noProof/>
          <w:lang w:val="en-US"/>
        </w:rPr>
        <w:t xml:space="preserve"> Tabel Data Biaya Masukan</w:t>
      </w:r>
      <w:r>
        <w:rPr>
          <w:noProof/>
          <w:lang w:val="en-US"/>
        </w:rPr>
        <w:br/>
        <w:t>Perusahaan Industri Menurut Klasifikasi</w:t>
      </w:r>
    </w:p>
    <w:tbl>
      <w:tblPr>
        <w:tblStyle w:val="TableGrid"/>
        <w:tblW w:w="0" w:type="auto"/>
        <w:tblLook w:val="04A0" w:firstRow="1" w:lastRow="0" w:firstColumn="1" w:lastColumn="0" w:noHBand="0" w:noVBand="1"/>
      </w:tblPr>
      <w:tblGrid>
        <w:gridCol w:w="2547"/>
        <w:gridCol w:w="5381"/>
      </w:tblGrid>
      <w:tr w:rsidR="00E3405B" w:rsidRPr="00B76908" w14:paraId="2EC93639"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C3D3CFB" w14:textId="77777777" w:rsidR="00E3405B" w:rsidRPr="00B76908" w:rsidRDefault="00E3405B" w:rsidP="00E3405B">
            <w:pPr>
              <w:spacing w:line="240" w:lineRule="auto"/>
              <w:rPr>
                <w:sz w:val="22"/>
                <w:lang w:val="en-US"/>
              </w:rPr>
            </w:pPr>
            <w:r>
              <w:rPr>
                <w:sz w:val="22"/>
                <w:lang w:val="en-US"/>
              </w:rPr>
              <w:t>Atribut</w:t>
            </w:r>
          </w:p>
        </w:tc>
        <w:tc>
          <w:tcPr>
            <w:tcW w:w="5381" w:type="dxa"/>
          </w:tcPr>
          <w:p w14:paraId="44593EC0" w14:textId="77777777" w:rsidR="00E3405B" w:rsidRPr="00B76908" w:rsidRDefault="00E3405B" w:rsidP="00E3405B">
            <w:pPr>
              <w:spacing w:line="240" w:lineRule="auto"/>
              <w:rPr>
                <w:sz w:val="22"/>
                <w:lang w:val="en-US"/>
              </w:rPr>
            </w:pPr>
            <w:r>
              <w:rPr>
                <w:sz w:val="22"/>
                <w:lang w:val="en-US"/>
              </w:rPr>
              <w:t>Keterangan</w:t>
            </w:r>
          </w:p>
        </w:tc>
      </w:tr>
      <w:tr w:rsidR="00E3405B" w:rsidRPr="00B76908" w14:paraId="511B7CA3" w14:textId="77777777" w:rsidTr="00E3405B">
        <w:tc>
          <w:tcPr>
            <w:tcW w:w="2547" w:type="dxa"/>
          </w:tcPr>
          <w:p w14:paraId="783206D0" w14:textId="268963C4" w:rsidR="00E3405B" w:rsidRPr="00B76908" w:rsidRDefault="00E3405B" w:rsidP="00E3405B">
            <w:pPr>
              <w:spacing w:line="240" w:lineRule="auto"/>
              <w:rPr>
                <w:sz w:val="22"/>
                <w:lang w:val="en-US"/>
              </w:rPr>
            </w:pPr>
            <w:r>
              <w:rPr>
                <w:sz w:val="22"/>
                <w:lang w:val="en-US"/>
              </w:rPr>
              <w:t>tahun</w:t>
            </w:r>
          </w:p>
        </w:tc>
        <w:tc>
          <w:tcPr>
            <w:tcW w:w="5381" w:type="dxa"/>
          </w:tcPr>
          <w:p w14:paraId="323C5F29" w14:textId="7FC514EA" w:rsidR="00E3405B" w:rsidRPr="00B76908" w:rsidRDefault="00E3405B" w:rsidP="00E3405B">
            <w:pPr>
              <w:spacing w:line="240" w:lineRule="auto"/>
              <w:rPr>
                <w:sz w:val="22"/>
                <w:lang w:val="en-US"/>
              </w:rPr>
            </w:pPr>
            <w:r>
              <w:rPr>
                <w:sz w:val="22"/>
                <w:lang w:val="en-US"/>
              </w:rPr>
              <w:t>Tahun</w:t>
            </w:r>
          </w:p>
        </w:tc>
      </w:tr>
      <w:tr w:rsidR="00E3405B" w:rsidRPr="00B76908" w14:paraId="0810E70F" w14:textId="77777777" w:rsidTr="00E3405B">
        <w:tc>
          <w:tcPr>
            <w:tcW w:w="2547" w:type="dxa"/>
          </w:tcPr>
          <w:p w14:paraId="55B75A6A" w14:textId="0B7CF169" w:rsidR="00E3405B" w:rsidRDefault="00E3405B" w:rsidP="00E3405B">
            <w:pPr>
              <w:spacing w:line="240" w:lineRule="auto"/>
              <w:rPr>
                <w:sz w:val="22"/>
                <w:lang w:val="en-US"/>
              </w:rPr>
            </w:pPr>
            <w:r>
              <w:rPr>
                <w:sz w:val="22"/>
                <w:lang w:val="en-US"/>
              </w:rPr>
              <w:t>klasifikasi_industri</w:t>
            </w:r>
          </w:p>
        </w:tc>
        <w:tc>
          <w:tcPr>
            <w:tcW w:w="5381" w:type="dxa"/>
          </w:tcPr>
          <w:p w14:paraId="76146919" w14:textId="61C6F08C" w:rsidR="00E3405B" w:rsidRDefault="00E3405B" w:rsidP="00E3405B">
            <w:pPr>
              <w:spacing w:line="240" w:lineRule="auto"/>
              <w:rPr>
                <w:sz w:val="22"/>
                <w:lang w:val="en-US"/>
              </w:rPr>
            </w:pPr>
            <w:r>
              <w:rPr>
                <w:sz w:val="22"/>
                <w:lang w:val="en-US"/>
              </w:rPr>
              <w:t>Klasifikasi jenis industri</w:t>
            </w:r>
          </w:p>
        </w:tc>
      </w:tr>
      <w:tr w:rsidR="00E3405B" w:rsidRPr="00B76908" w14:paraId="1EDD021E" w14:textId="77777777" w:rsidTr="00E3405B">
        <w:tc>
          <w:tcPr>
            <w:tcW w:w="2547" w:type="dxa"/>
          </w:tcPr>
          <w:p w14:paraId="688C4C6B" w14:textId="28070440" w:rsidR="00E3405B" w:rsidRDefault="00E3405B" w:rsidP="00E3405B">
            <w:pPr>
              <w:spacing w:line="240" w:lineRule="auto"/>
              <w:rPr>
                <w:sz w:val="22"/>
                <w:lang w:val="en-US"/>
              </w:rPr>
            </w:pPr>
            <w:r>
              <w:rPr>
                <w:sz w:val="22"/>
                <w:lang w:val="en-US"/>
              </w:rPr>
              <w:t>jenis_biaya</w:t>
            </w:r>
          </w:p>
        </w:tc>
        <w:tc>
          <w:tcPr>
            <w:tcW w:w="5381" w:type="dxa"/>
          </w:tcPr>
          <w:p w14:paraId="695C8EBE" w14:textId="303AD97A" w:rsidR="00E3405B" w:rsidRDefault="00E3405B" w:rsidP="00E3405B">
            <w:pPr>
              <w:spacing w:line="240" w:lineRule="auto"/>
              <w:rPr>
                <w:sz w:val="22"/>
                <w:lang w:val="en-US"/>
              </w:rPr>
            </w:pPr>
            <w:r>
              <w:rPr>
                <w:sz w:val="22"/>
                <w:lang w:val="en-US"/>
              </w:rPr>
              <w:t>Jenis biaya</w:t>
            </w:r>
          </w:p>
        </w:tc>
      </w:tr>
      <w:tr w:rsidR="00E3405B" w:rsidRPr="00B76908" w14:paraId="7AD66CCC" w14:textId="77777777" w:rsidTr="00E3405B">
        <w:tc>
          <w:tcPr>
            <w:tcW w:w="2547" w:type="dxa"/>
          </w:tcPr>
          <w:p w14:paraId="310E1D9F" w14:textId="0F18BF8E" w:rsidR="00E3405B" w:rsidRDefault="00E3405B" w:rsidP="00E3405B">
            <w:pPr>
              <w:spacing w:line="240" w:lineRule="auto"/>
              <w:rPr>
                <w:sz w:val="22"/>
                <w:lang w:val="en-US"/>
              </w:rPr>
            </w:pPr>
            <w:r>
              <w:rPr>
                <w:sz w:val="22"/>
                <w:lang w:val="en-US"/>
              </w:rPr>
              <w:t>jumlah_biaya</w:t>
            </w:r>
          </w:p>
        </w:tc>
        <w:tc>
          <w:tcPr>
            <w:tcW w:w="5381" w:type="dxa"/>
          </w:tcPr>
          <w:p w14:paraId="05933149" w14:textId="43795E5D" w:rsidR="00E3405B" w:rsidRDefault="00E3405B" w:rsidP="00E3405B">
            <w:pPr>
              <w:spacing w:line="240" w:lineRule="auto"/>
              <w:rPr>
                <w:sz w:val="22"/>
                <w:lang w:val="en-US"/>
              </w:rPr>
            </w:pPr>
            <w:r>
              <w:rPr>
                <w:sz w:val="22"/>
                <w:lang w:val="en-US"/>
              </w:rPr>
              <w:t>Jumlah biaya (dalam ribu Rp.)</w:t>
            </w:r>
          </w:p>
        </w:tc>
      </w:tr>
    </w:tbl>
    <w:p w14:paraId="74AC0EE1" w14:textId="6C845716" w:rsidR="00E3405B" w:rsidRDefault="00E3405B" w:rsidP="00E3405B">
      <w:pPr>
        <w:pStyle w:val="ListParagraph"/>
        <w:rPr>
          <w:lang w:val="en-US"/>
        </w:rPr>
      </w:pPr>
    </w:p>
    <w:p w14:paraId="396DDA3B" w14:textId="2D6B09F5" w:rsidR="00AF1ED1" w:rsidRDefault="00AF1ED1" w:rsidP="00AF1ED1">
      <w:pPr>
        <w:pStyle w:val="ListParagraph"/>
        <w:numPr>
          <w:ilvl w:val="0"/>
          <w:numId w:val="30"/>
        </w:numPr>
        <w:ind w:left="426" w:hanging="426"/>
        <w:rPr>
          <w:lang w:val="en-US"/>
        </w:rPr>
      </w:pPr>
      <w:r>
        <w:rPr>
          <w:lang w:val="en-US"/>
        </w:rPr>
        <w:t>Tabel Data Jumlah Daya (KwH) Siap Jual, Terjual dan Susut Menurut Bulan DKI Jakarta</w:t>
      </w:r>
    </w:p>
    <w:p w14:paraId="6A7F1540" w14:textId="37A75DE4" w:rsidR="00E3405B" w:rsidRDefault="00E3405B" w:rsidP="00E3405B">
      <w:pPr>
        <w:ind w:firstLine="720"/>
        <w:rPr>
          <w:lang w:val="en-US"/>
        </w:rPr>
      </w:pPr>
      <w:r>
        <w:rPr>
          <w:lang w:val="en-US"/>
        </w:rPr>
        <w:t xml:space="preserve">Tabel ini berisi </w:t>
      </w:r>
      <w:r w:rsidR="00B2305F">
        <w:rPr>
          <w:lang w:val="en-US"/>
        </w:rPr>
        <w:t xml:space="preserve">data </w:t>
      </w:r>
      <w:r>
        <w:rPr>
          <w:lang w:val="en-US"/>
        </w:rPr>
        <w:t>jumlah daya (KwH) siap jual, terjual dan susut menurut bulan pada tahun 2012. Berikut adalah penjelasan atribut pada tabel ini:</w:t>
      </w:r>
    </w:p>
    <w:p w14:paraId="192B7A15" w14:textId="0E0556B1" w:rsidR="00E3405B" w:rsidRDefault="00E3405B" w:rsidP="00E3405B">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0</w:t>
      </w:r>
      <w:r w:rsidR="007937C8">
        <w:fldChar w:fldCharType="end"/>
      </w:r>
      <w:r>
        <w:rPr>
          <w:noProof/>
          <w:lang w:val="en-US"/>
        </w:rPr>
        <w:t xml:space="preserve"> Tabe Data Jumlah Daya (KwH)</w:t>
      </w:r>
      <w:r>
        <w:rPr>
          <w:noProof/>
          <w:lang w:val="en-US"/>
        </w:rPr>
        <w:br/>
        <w:t>Siap Jual, Terjual dan Susut Menurut Bulan</w:t>
      </w:r>
    </w:p>
    <w:tbl>
      <w:tblPr>
        <w:tblStyle w:val="TableGrid"/>
        <w:tblW w:w="0" w:type="auto"/>
        <w:tblLook w:val="04A0" w:firstRow="1" w:lastRow="0" w:firstColumn="1" w:lastColumn="0" w:noHBand="0" w:noVBand="1"/>
      </w:tblPr>
      <w:tblGrid>
        <w:gridCol w:w="2547"/>
        <w:gridCol w:w="5381"/>
      </w:tblGrid>
      <w:tr w:rsidR="00E3405B" w:rsidRPr="00B76908" w14:paraId="1E3E2360" w14:textId="77777777" w:rsidTr="00E3405B">
        <w:trPr>
          <w:cnfStyle w:val="100000000000" w:firstRow="1" w:lastRow="0" w:firstColumn="0" w:lastColumn="0" w:oddVBand="0" w:evenVBand="0" w:oddHBand="0" w:evenHBand="0" w:firstRowFirstColumn="0" w:firstRowLastColumn="0" w:lastRowFirstColumn="0" w:lastRowLastColumn="0"/>
          <w:tblHeader/>
        </w:trPr>
        <w:tc>
          <w:tcPr>
            <w:tcW w:w="2547" w:type="dxa"/>
          </w:tcPr>
          <w:p w14:paraId="285F377B" w14:textId="77777777" w:rsidR="00E3405B" w:rsidRPr="00B76908" w:rsidRDefault="00E3405B" w:rsidP="00E3405B">
            <w:pPr>
              <w:spacing w:line="240" w:lineRule="auto"/>
              <w:rPr>
                <w:sz w:val="22"/>
                <w:lang w:val="en-US"/>
              </w:rPr>
            </w:pPr>
            <w:r>
              <w:rPr>
                <w:sz w:val="22"/>
                <w:lang w:val="en-US"/>
              </w:rPr>
              <w:t>Atribut</w:t>
            </w:r>
          </w:p>
        </w:tc>
        <w:tc>
          <w:tcPr>
            <w:tcW w:w="5381" w:type="dxa"/>
          </w:tcPr>
          <w:p w14:paraId="67E02D7E" w14:textId="77777777" w:rsidR="00E3405B" w:rsidRPr="00B76908" w:rsidRDefault="00E3405B" w:rsidP="00E3405B">
            <w:pPr>
              <w:spacing w:line="240" w:lineRule="auto"/>
              <w:rPr>
                <w:sz w:val="22"/>
                <w:lang w:val="en-US"/>
              </w:rPr>
            </w:pPr>
            <w:r>
              <w:rPr>
                <w:sz w:val="22"/>
                <w:lang w:val="en-US"/>
              </w:rPr>
              <w:t>Keterangan</w:t>
            </w:r>
          </w:p>
        </w:tc>
      </w:tr>
      <w:tr w:rsidR="00E3405B" w:rsidRPr="00B76908" w14:paraId="509F029C" w14:textId="77777777" w:rsidTr="00E3405B">
        <w:tc>
          <w:tcPr>
            <w:tcW w:w="2547" w:type="dxa"/>
          </w:tcPr>
          <w:p w14:paraId="50DFE33B" w14:textId="6E7F92AB" w:rsidR="00E3405B" w:rsidRPr="00B76908" w:rsidRDefault="00E3405B" w:rsidP="00E3405B">
            <w:pPr>
              <w:spacing w:line="240" w:lineRule="auto"/>
              <w:rPr>
                <w:sz w:val="22"/>
                <w:lang w:val="en-US"/>
              </w:rPr>
            </w:pPr>
            <w:r>
              <w:rPr>
                <w:sz w:val="22"/>
                <w:lang w:val="en-US"/>
              </w:rPr>
              <w:t>tahun</w:t>
            </w:r>
          </w:p>
        </w:tc>
        <w:tc>
          <w:tcPr>
            <w:tcW w:w="5381" w:type="dxa"/>
          </w:tcPr>
          <w:p w14:paraId="381D219B" w14:textId="1000A47E" w:rsidR="00E3405B" w:rsidRPr="00B76908" w:rsidRDefault="00E3405B" w:rsidP="00E3405B">
            <w:pPr>
              <w:spacing w:line="240" w:lineRule="auto"/>
              <w:rPr>
                <w:sz w:val="22"/>
                <w:lang w:val="en-US"/>
              </w:rPr>
            </w:pPr>
            <w:r>
              <w:rPr>
                <w:sz w:val="22"/>
                <w:lang w:val="en-US"/>
              </w:rPr>
              <w:t>Tahun</w:t>
            </w:r>
          </w:p>
        </w:tc>
      </w:tr>
      <w:tr w:rsidR="00E3405B" w:rsidRPr="00B76908" w14:paraId="7D9D161C" w14:textId="77777777" w:rsidTr="00E3405B">
        <w:tc>
          <w:tcPr>
            <w:tcW w:w="2547" w:type="dxa"/>
          </w:tcPr>
          <w:p w14:paraId="187F9503" w14:textId="0E6618B3" w:rsidR="00E3405B" w:rsidRDefault="00E3405B" w:rsidP="00E3405B">
            <w:pPr>
              <w:spacing w:line="240" w:lineRule="auto"/>
              <w:rPr>
                <w:sz w:val="22"/>
                <w:lang w:val="en-US"/>
              </w:rPr>
            </w:pPr>
            <w:r>
              <w:rPr>
                <w:sz w:val="22"/>
                <w:lang w:val="en-US"/>
              </w:rPr>
              <w:t>bulan</w:t>
            </w:r>
          </w:p>
        </w:tc>
        <w:tc>
          <w:tcPr>
            <w:tcW w:w="5381" w:type="dxa"/>
          </w:tcPr>
          <w:p w14:paraId="71845AD2" w14:textId="03B33278" w:rsidR="00E3405B" w:rsidRDefault="00E3405B" w:rsidP="00E3405B">
            <w:pPr>
              <w:spacing w:line="240" w:lineRule="auto"/>
              <w:rPr>
                <w:sz w:val="22"/>
                <w:lang w:val="en-US"/>
              </w:rPr>
            </w:pPr>
            <w:r>
              <w:rPr>
                <w:sz w:val="22"/>
                <w:lang w:val="en-US"/>
              </w:rPr>
              <w:t>Bulan</w:t>
            </w:r>
          </w:p>
        </w:tc>
      </w:tr>
      <w:tr w:rsidR="00E3405B" w:rsidRPr="00B76908" w14:paraId="6F264AE5" w14:textId="77777777" w:rsidTr="00E3405B">
        <w:tc>
          <w:tcPr>
            <w:tcW w:w="2547" w:type="dxa"/>
          </w:tcPr>
          <w:p w14:paraId="765192CA" w14:textId="2B14223D" w:rsidR="00E3405B" w:rsidRDefault="00E3405B" w:rsidP="00E3405B">
            <w:pPr>
              <w:spacing w:line="240" w:lineRule="auto"/>
              <w:rPr>
                <w:sz w:val="22"/>
                <w:lang w:val="en-US"/>
              </w:rPr>
            </w:pPr>
            <w:r>
              <w:rPr>
                <w:sz w:val="22"/>
                <w:lang w:val="en-US"/>
              </w:rPr>
              <w:t>siap_jual</w:t>
            </w:r>
          </w:p>
        </w:tc>
        <w:tc>
          <w:tcPr>
            <w:tcW w:w="5381" w:type="dxa"/>
          </w:tcPr>
          <w:p w14:paraId="32793656" w14:textId="3E723921" w:rsidR="00E3405B" w:rsidRDefault="00E3405B" w:rsidP="00E3405B">
            <w:pPr>
              <w:spacing w:line="240" w:lineRule="auto"/>
              <w:rPr>
                <w:sz w:val="22"/>
                <w:lang w:val="en-US"/>
              </w:rPr>
            </w:pPr>
            <w:r>
              <w:rPr>
                <w:sz w:val="22"/>
                <w:lang w:val="en-US"/>
              </w:rPr>
              <w:t>Jumlah daya (KwH) yang siap jual</w:t>
            </w:r>
          </w:p>
        </w:tc>
      </w:tr>
      <w:tr w:rsidR="00E3405B" w:rsidRPr="00B76908" w14:paraId="7143BF8C" w14:textId="77777777" w:rsidTr="00E3405B">
        <w:tc>
          <w:tcPr>
            <w:tcW w:w="2547" w:type="dxa"/>
          </w:tcPr>
          <w:p w14:paraId="1C57E010" w14:textId="4F1860C2" w:rsidR="00E3405B" w:rsidRDefault="00E3405B" w:rsidP="00E3405B">
            <w:pPr>
              <w:spacing w:line="240" w:lineRule="auto"/>
              <w:rPr>
                <w:sz w:val="22"/>
                <w:lang w:val="en-US"/>
              </w:rPr>
            </w:pPr>
            <w:r>
              <w:rPr>
                <w:sz w:val="22"/>
                <w:lang w:val="en-US"/>
              </w:rPr>
              <w:t>terjual</w:t>
            </w:r>
          </w:p>
        </w:tc>
        <w:tc>
          <w:tcPr>
            <w:tcW w:w="5381" w:type="dxa"/>
          </w:tcPr>
          <w:p w14:paraId="723B8AAB" w14:textId="7544D8E7" w:rsidR="00E3405B" w:rsidRDefault="00E3405B" w:rsidP="00E3405B">
            <w:pPr>
              <w:spacing w:line="240" w:lineRule="auto"/>
              <w:rPr>
                <w:sz w:val="22"/>
                <w:lang w:val="en-US"/>
              </w:rPr>
            </w:pPr>
            <w:r>
              <w:rPr>
                <w:sz w:val="22"/>
                <w:lang w:val="en-US"/>
              </w:rPr>
              <w:t>Jumlah daya (KwH) yang terjual</w:t>
            </w:r>
          </w:p>
        </w:tc>
      </w:tr>
      <w:tr w:rsidR="00E3405B" w:rsidRPr="00B76908" w14:paraId="5C218A92" w14:textId="77777777" w:rsidTr="00E3405B">
        <w:tc>
          <w:tcPr>
            <w:tcW w:w="2547" w:type="dxa"/>
          </w:tcPr>
          <w:p w14:paraId="3D01E310" w14:textId="0DCDE50C" w:rsidR="00E3405B" w:rsidRDefault="00E3405B" w:rsidP="00E3405B">
            <w:pPr>
              <w:spacing w:line="240" w:lineRule="auto"/>
              <w:rPr>
                <w:sz w:val="22"/>
                <w:lang w:val="en-US"/>
              </w:rPr>
            </w:pPr>
            <w:r>
              <w:rPr>
                <w:sz w:val="22"/>
                <w:lang w:val="en-US"/>
              </w:rPr>
              <w:t>susut</w:t>
            </w:r>
          </w:p>
        </w:tc>
        <w:tc>
          <w:tcPr>
            <w:tcW w:w="5381" w:type="dxa"/>
          </w:tcPr>
          <w:p w14:paraId="0C70BD79" w14:textId="2ED8C751" w:rsidR="00E3405B" w:rsidRDefault="00E3405B" w:rsidP="00E3405B">
            <w:pPr>
              <w:spacing w:line="240" w:lineRule="auto"/>
              <w:rPr>
                <w:sz w:val="22"/>
                <w:lang w:val="en-US"/>
              </w:rPr>
            </w:pPr>
            <w:r>
              <w:rPr>
                <w:sz w:val="22"/>
                <w:lang w:val="en-US"/>
              </w:rPr>
              <w:t>Jumlah daya (KwH) yang susut</w:t>
            </w:r>
          </w:p>
        </w:tc>
      </w:tr>
    </w:tbl>
    <w:p w14:paraId="645FF6B0" w14:textId="4035C97A" w:rsidR="00E3405B" w:rsidRPr="00E3405B" w:rsidRDefault="00E3405B" w:rsidP="00E3405B">
      <w:pPr>
        <w:ind w:left="720"/>
        <w:rPr>
          <w:lang w:val="en-US"/>
        </w:rPr>
      </w:pPr>
    </w:p>
    <w:p w14:paraId="4CA0CC2B" w14:textId="3D1F3B0E" w:rsidR="00AF1ED1" w:rsidRDefault="00AF1ED1" w:rsidP="00AF1ED1">
      <w:pPr>
        <w:pStyle w:val="ListParagraph"/>
        <w:numPr>
          <w:ilvl w:val="0"/>
          <w:numId w:val="30"/>
        </w:numPr>
        <w:ind w:left="426" w:hanging="426"/>
        <w:rPr>
          <w:lang w:val="en-US"/>
        </w:rPr>
      </w:pPr>
      <w:r>
        <w:rPr>
          <w:lang w:val="en-US"/>
        </w:rPr>
        <w:t>Tabel Data Jumlah Daya (KwH) Terjual Menurut Tar</w:t>
      </w:r>
      <w:r w:rsidR="00B2305F">
        <w:rPr>
          <w:lang w:val="en-US"/>
        </w:rPr>
        <w:t>i</w:t>
      </w:r>
      <w:r>
        <w:rPr>
          <w:lang w:val="en-US"/>
        </w:rPr>
        <w:t>f dan Cabang DKI Jakarta</w:t>
      </w:r>
    </w:p>
    <w:p w14:paraId="54969B1B" w14:textId="77777777" w:rsidR="00B2305F" w:rsidRDefault="00B2305F" w:rsidP="00B2305F">
      <w:pPr>
        <w:ind w:firstLine="720"/>
        <w:rPr>
          <w:lang w:val="en-US"/>
        </w:rPr>
      </w:pPr>
      <w:r>
        <w:rPr>
          <w:lang w:val="en-US"/>
        </w:rPr>
        <w:t>Tabel ini berisi data jumlah daya (KwH) terjual menurut tariff dan cabang di Provinsi DKI Jakarta tahun 2012</w:t>
      </w:r>
      <w:r>
        <w:rPr>
          <w:lang w:val="en-US"/>
        </w:rPr>
        <w:t>. Berikut adalah penjelasan atribut pada tabel ini:</w:t>
      </w:r>
    </w:p>
    <w:p w14:paraId="0EC47041" w14:textId="4C38475F" w:rsidR="00B2305F" w:rsidRDefault="00B2305F" w:rsidP="00B2305F">
      <w:pPr>
        <w:pStyle w:val="Caption"/>
        <w:keepNext/>
      </w:pPr>
      <w:r>
        <w:lastRenderedPageBreak/>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1</w:t>
      </w:r>
      <w:r w:rsidR="007937C8">
        <w:fldChar w:fldCharType="end"/>
      </w:r>
      <w:r>
        <w:rPr>
          <w:noProof/>
          <w:lang w:val="en-US"/>
        </w:rPr>
        <w:t xml:space="preserve"> Tabel Data Jumlah (KwH) Terjual Menurut Tarif dan Cabang</w:t>
      </w:r>
    </w:p>
    <w:tbl>
      <w:tblPr>
        <w:tblStyle w:val="TableGrid"/>
        <w:tblW w:w="0" w:type="auto"/>
        <w:tblLook w:val="04A0" w:firstRow="1" w:lastRow="0" w:firstColumn="1" w:lastColumn="0" w:noHBand="0" w:noVBand="1"/>
      </w:tblPr>
      <w:tblGrid>
        <w:gridCol w:w="2405"/>
        <w:gridCol w:w="5523"/>
      </w:tblGrid>
      <w:tr w:rsidR="00B2305F" w:rsidRPr="00B76908" w14:paraId="5E902C83" w14:textId="77777777" w:rsidTr="00B2305F">
        <w:trPr>
          <w:cnfStyle w:val="100000000000" w:firstRow="1" w:lastRow="0" w:firstColumn="0" w:lastColumn="0" w:oddVBand="0" w:evenVBand="0" w:oddHBand="0" w:evenHBand="0" w:firstRowFirstColumn="0" w:firstRowLastColumn="0" w:lastRowFirstColumn="0" w:lastRowLastColumn="0"/>
          <w:tblHeader/>
        </w:trPr>
        <w:tc>
          <w:tcPr>
            <w:tcW w:w="2405" w:type="dxa"/>
          </w:tcPr>
          <w:p w14:paraId="30C94176" w14:textId="77777777" w:rsidR="00B2305F" w:rsidRPr="00B76908" w:rsidRDefault="00B2305F" w:rsidP="00B234F8">
            <w:pPr>
              <w:spacing w:line="240" w:lineRule="auto"/>
              <w:rPr>
                <w:sz w:val="22"/>
                <w:lang w:val="en-US"/>
              </w:rPr>
            </w:pPr>
            <w:r>
              <w:rPr>
                <w:sz w:val="22"/>
                <w:lang w:val="en-US"/>
              </w:rPr>
              <w:t>Atribut</w:t>
            </w:r>
          </w:p>
        </w:tc>
        <w:tc>
          <w:tcPr>
            <w:tcW w:w="5523" w:type="dxa"/>
          </w:tcPr>
          <w:p w14:paraId="33E11FDD" w14:textId="77777777" w:rsidR="00B2305F" w:rsidRPr="00B76908" w:rsidRDefault="00B2305F" w:rsidP="00B234F8">
            <w:pPr>
              <w:spacing w:line="240" w:lineRule="auto"/>
              <w:rPr>
                <w:sz w:val="22"/>
                <w:lang w:val="en-US"/>
              </w:rPr>
            </w:pPr>
            <w:r>
              <w:rPr>
                <w:sz w:val="22"/>
                <w:lang w:val="en-US"/>
              </w:rPr>
              <w:t>Keterangan</w:t>
            </w:r>
          </w:p>
        </w:tc>
      </w:tr>
      <w:tr w:rsidR="00B2305F" w:rsidRPr="00B76908" w14:paraId="156E4BB0" w14:textId="77777777" w:rsidTr="00B2305F">
        <w:tc>
          <w:tcPr>
            <w:tcW w:w="2405" w:type="dxa"/>
          </w:tcPr>
          <w:p w14:paraId="5C088584" w14:textId="5B80093A" w:rsidR="00B2305F" w:rsidRPr="00B76908" w:rsidRDefault="00B2305F" w:rsidP="00B234F8">
            <w:pPr>
              <w:spacing w:line="240" w:lineRule="auto"/>
              <w:rPr>
                <w:sz w:val="22"/>
                <w:lang w:val="en-US"/>
              </w:rPr>
            </w:pPr>
            <w:r>
              <w:rPr>
                <w:sz w:val="22"/>
                <w:lang w:val="en-US"/>
              </w:rPr>
              <w:t>tahun</w:t>
            </w:r>
          </w:p>
        </w:tc>
        <w:tc>
          <w:tcPr>
            <w:tcW w:w="5523" w:type="dxa"/>
          </w:tcPr>
          <w:p w14:paraId="4DF6F052" w14:textId="59EEDC1F" w:rsidR="00B2305F" w:rsidRPr="00B76908" w:rsidRDefault="00B2305F" w:rsidP="00B234F8">
            <w:pPr>
              <w:spacing w:line="240" w:lineRule="auto"/>
              <w:rPr>
                <w:sz w:val="22"/>
                <w:lang w:val="en-US"/>
              </w:rPr>
            </w:pPr>
            <w:r>
              <w:rPr>
                <w:sz w:val="22"/>
                <w:lang w:val="en-US"/>
              </w:rPr>
              <w:t>Tahun</w:t>
            </w:r>
          </w:p>
        </w:tc>
      </w:tr>
      <w:tr w:rsidR="00B2305F" w:rsidRPr="00B76908" w14:paraId="129C2577" w14:textId="77777777" w:rsidTr="00B2305F">
        <w:tc>
          <w:tcPr>
            <w:tcW w:w="2405" w:type="dxa"/>
          </w:tcPr>
          <w:p w14:paraId="0CE76435" w14:textId="0B55FF2E" w:rsidR="00B2305F" w:rsidRDefault="00B2305F" w:rsidP="00B234F8">
            <w:pPr>
              <w:spacing w:line="240" w:lineRule="auto"/>
              <w:rPr>
                <w:sz w:val="22"/>
                <w:lang w:val="en-US"/>
              </w:rPr>
            </w:pPr>
            <w:r>
              <w:rPr>
                <w:sz w:val="22"/>
                <w:lang w:val="en-US"/>
              </w:rPr>
              <w:t>jenis_pelanggan</w:t>
            </w:r>
          </w:p>
        </w:tc>
        <w:tc>
          <w:tcPr>
            <w:tcW w:w="5523" w:type="dxa"/>
          </w:tcPr>
          <w:p w14:paraId="23FBEC12" w14:textId="7D2B3CFB" w:rsidR="00B2305F" w:rsidRDefault="00B2305F" w:rsidP="00B234F8">
            <w:pPr>
              <w:spacing w:line="240" w:lineRule="auto"/>
              <w:rPr>
                <w:sz w:val="22"/>
                <w:lang w:val="en-US"/>
              </w:rPr>
            </w:pPr>
            <w:r>
              <w:rPr>
                <w:sz w:val="22"/>
                <w:lang w:val="en-US"/>
              </w:rPr>
              <w:t>Jenis pelanggan</w:t>
            </w:r>
          </w:p>
        </w:tc>
      </w:tr>
      <w:tr w:rsidR="00B2305F" w:rsidRPr="00B76908" w14:paraId="26F1305E" w14:textId="77777777" w:rsidTr="00B2305F">
        <w:tc>
          <w:tcPr>
            <w:tcW w:w="2405" w:type="dxa"/>
          </w:tcPr>
          <w:p w14:paraId="66002838" w14:textId="3FB5BC93" w:rsidR="00B2305F" w:rsidRDefault="00B2305F" w:rsidP="00B2305F">
            <w:pPr>
              <w:spacing w:line="240" w:lineRule="auto"/>
              <w:rPr>
                <w:sz w:val="22"/>
                <w:lang w:val="en-US"/>
              </w:rPr>
            </w:pPr>
            <w:r>
              <w:rPr>
                <w:sz w:val="22"/>
                <w:lang w:val="en-US"/>
              </w:rPr>
              <w:t>rentang_daya</w:t>
            </w:r>
          </w:p>
        </w:tc>
        <w:tc>
          <w:tcPr>
            <w:tcW w:w="5523" w:type="dxa"/>
          </w:tcPr>
          <w:p w14:paraId="2F13D578" w14:textId="3A102EBE" w:rsidR="00B2305F" w:rsidRDefault="00B2305F" w:rsidP="00B234F8">
            <w:pPr>
              <w:spacing w:line="240" w:lineRule="auto"/>
              <w:rPr>
                <w:sz w:val="22"/>
                <w:lang w:val="en-US"/>
              </w:rPr>
            </w:pPr>
            <w:r>
              <w:rPr>
                <w:sz w:val="22"/>
                <w:lang w:val="en-US"/>
              </w:rPr>
              <w:t>Rentang daya listrik</w:t>
            </w:r>
          </w:p>
        </w:tc>
      </w:tr>
      <w:tr w:rsidR="00B2305F" w:rsidRPr="00B76908" w14:paraId="25B09989" w14:textId="77777777" w:rsidTr="00B2305F">
        <w:tc>
          <w:tcPr>
            <w:tcW w:w="2405" w:type="dxa"/>
          </w:tcPr>
          <w:p w14:paraId="0FE6D1DF" w14:textId="02FED665" w:rsidR="00B2305F" w:rsidRDefault="00B2305F" w:rsidP="00B2305F">
            <w:pPr>
              <w:spacing w:line="240" w:lineRule="auto"/>
              <w:rPr>
                <w:sz w:val="22"/>
                <w:lang w:val="en-US"/>
              </w:rPr>
            </w:pPr>
            <w:r>
              <w:rPr>
                <w:sz w:val="22"/>
                <w:lang w:val="en-US"/>
              </w:rPr>
              <w:t>appu</w:t>
            </w:r>
          </w:p>
        </w:tc>
        <w:tc>
          <w:tcPr>
            <w:tcW w:w="5523" w:type="dxa"/>
          </w:tcPr>
          <w:p w14:paraId="250E03B2" w14:textId="5FBF20FF" w:rsidR="00B2305F" w:rsidRDefault="00B2305F" w:rsidP="00B2305F">
            <w:pPr>
              <w:spacing w:line="240" w:lineRule="auto"/>
              <w:rPr>
                <w:sz w:val="22"/>
                <w:lang w:val="en-US"/>
              </w:rPr>
            </w:pPr>
            <w:r>
              <w:rPr>
                <w:sz w:val="22"/>
                <w:lang w:val="en-US"/>
              </w:rPr>
              <w:t>Jumlah (KwH) yang terjual di area pelayanan prima utara</w:t>
            </w:r>
          </w:p>
        </w:tc>
      </w:tr>
      <w:tr w:rsidR="00B2305F" w:rsidRPr="00B76908" w14:paraId="4C095794" w14:textId="77777777" w:rsidTr="00B2305F">
        <w:tc>
          <w:tcPr>
            <w:tcW w:w="2405" w:type="dxa"/>
          </w:tcPr>
          <w:p w14:paraId="4A7CC3AC" w14:textId="1D71A48E" w:rsidR="00B2305F" w:rsidRDefault="00B2305F" w:rsidP="00B2305F">
            <w:pPr>
              <w:spacing w:line="240" w:lineRule="auto"/>
              <w:rPr>
                <w:sz w:val="22"/>
                <w:lang w:val="en-US"/>
              </w:rPr>
            </w:pPr>
            <w:r>
              <w:rPr>
                <w:sz w:val="22"/>
                <w:lang w:val="en-US"/>
              </w:rPr>
              <w:t>apps</w:t>
            </w:r>
          </w:p>
        </w:tc>
        <w:tc>
          <w:tcPr>
            <w:tcW w:w="5523" w:type="dxa"/>
          </w:tcPr>
          <w:p w14:paraId="2F6B8CE7" w14:textId="5615E700" w:rsidR="00B2305F" w:rsidRDefault="00B2305F" w:rsidP="00B2305F">
            <w:pPr>
              <w:spacing w:line="240" w:lineRule="auto"/>
              <w:rPr>
                <w:sz w:val="22"/>
                <w:lang w:val="en-US"/>
              </w:rPr>
            </w:pPr>
            <w:r>
              <w:rPr>
                <w:sz w:val="22"/>
                <w:lang w:val="en-US"/>
              </w:rPr>
              <w:t>Jumlah (KwH) yang terjual di area plelayanan prima selatan</w:t>
            </w:r>
          </w:p>
        </w:tc>
      </w:tr>
      <w:tr w:rsidR="00B2305F" w:rsidRPr="00B76908" w14:paraId="7BFF6993" w14:textId="77777777" w:rsidTr="00B2305F">
        <w:tc>
          <w:tcPr>
            <w:tcW w:w="2405" w:type="dxa"/>
          </w:tcPr>
          <w:p w14:paraId="0E63E9EA" w14:textId="7B598E55" w:rsidR="00B2305F" w:rsidRDefault="00B2305F" w:rsidP="00B2305F">
            <w:pPr>
              <w:spacing w:line="240" w:lineRule="auto"/>
              <w:rPr>
                <w:sz w:val="22"/>
                <w:lang w:val="en-US"/>
              </w:rPr>
            </w:pPr>
            <w:r>
              <w:rPr>
                <w:sz w:val="22"/>
                <w:lang w:val="en-US"/>
              </w:rPr>
              <w:t>appt</w:t>
            </w:r>
          </w:p>
        </w:tc>
        <w:tc>
          <w:tcPr>
            <w:tcW w:w="5523" w:type="dxa"/>
          </w:tcPr>
          <w:p w14:paraId="2A117D44" w14:textId="35B643A6" w:rsidR="00B2305F" w:rsidRDefault="00B2305F" w:rsidP="00B2305F">
            <w:pPr>
              <w:spacing w:line="240" w:lineRule="auto"/>
              <w:rPr>
                <w:sz w:val="22"/>
                <w:lang w:val="en-US"/>
              </w:rPr>
            </w:pPr>
            <w:r>
              <w:rPr>
                <w:sz w:val="22"/>
                <w:lang w:val="en-US"/>
              </w:rPr>
              <w:t>Jumlah (KwH) yang terjual di area pelayanan prima timur</w:t>
            </w:r>
          </w:p>
        </w:tc>
      </w:tr>
    </w:tbl>
    <w:p w14:paraId="4D632C9E" w14:textId="5B512F76" w:rsidR="00E3405B" w:rsidRDefault="00E3405B" w:rsidP="00E3405B">
      <w:pPr>
        <w:pStyle w:val="ListParagraph"/>
        <w:rPr>
          <w:lang w:val="en-US"/>
        </w:rPr>
      </w:pPr>
    </w:p>
    <w:p w14:paraId="532A9093" w14:textId="22F92F85" w:rsidR="00AF1ED1" w:rsidRDefault="00AF1ED1" w:rsidP="00AF1ED1">
      <w:pPr>
        <w:pStyle w:val="ListParagraph"/>
        <w:numPr>
          <w:ilvl w:val="0"/>
          <w:numId w:val="30"/>
        </w:numPr>
        <w:ind w:left="426" w:hanging="426"/>
        <w:rPr>
          <w:lang w:val="en-US"/>
        </w:rPr>
      </w:pPr>
      <w:r>
        <w:rPr>
          <w:lang w:val="en-US"/>
        </w:rPr>
        <w:t>Tabel Jumlah Pelanggan Listrik Menurut Golongan Tarif dan Cabang DKI Jakarta</w:t>
      </w:r>
    </w:p>
    <w:p w14:paraId="7709BA38" w14:textId="77777777" w:rsidR="00B2305F" w:rsidRDefault="00B2305F" w:rsidP="00B2305F">
      <w:pPr>
        <w:ind w:firstLine="720"/>
        <w:rPr>
          <w:lang w:val="en-US"/>
        </w:rPr>
      </w:pPr>
      <w:r>
        <w:rPr>
          <w:lang w:val="en-US"/>
        </w:rPr>
        <w:t>Tabel ini berisi data jumlah pelanggan listrik menurut golongan tariff dan cabang di Provinsi DKI Jakarta tahun 2012</w:t>
      </w:r>
      <w:r>
        <w:rPr>
          <w:lang w:val="en-US"/>
        </w:rPr>
        <w:t>. Berikut adalah penjelasan atribut pada tabel ini:</w:t>
      </w:r>
    </w:p>
    <w:p w14:paraId="2E266BF8" w14:textId="5EC3A79E" w:rsidR="00B2305F" w:rsidRDefault="00B2305F" w:rsidP="00B2305F">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2</w:t>
      </w:r>
      <w:r w:rsidR="007937C8">
        <w:fldChar w:fldCharType="end"/>
      </w:r>
      <w:r>
        <w:rPr>
          <w:noProof/>
          <w:lang w:val="en-US"/>
        </w:rPr>
        <w:t xml:space="preserve"> Tabel Data Jumlah Pelanggan Listrik</w:t>
      </w:r>
      <w:r>
        <w:rPr>
          <w:noProof/>
          <w:lang w:val="en-US"/>
        </w:rPr>
        <w:br/>
        <w:t>Menurut Golongan Tarif dan Cabang</w:t>
      </w:r>
    </w:p>
    <w:tbl>
      <w:tblPr>
        <w:tblStyle w:val="TableGrid"/>
        <w:tblW w:w="0" w:type="auto"/>
        <w:tblLook w:val="04A0" w:firstRow="1" w:lastRow="0" w:firstColumn="1" w:lastColumn="0" w:noHBand="0" w:noVBand="1"/>
      </w:tblPr>
      <w:tblGrid>
        <w:gridCol w:w="2547"/>
        <w:gridCol w:w="5381"/>
      </w:tblGrid>
      <w:tr w:rsidR="00B2305F" w:rsidRPr="00B76908" w14:paraId="38F29F83" w14:textId="77777777" w:rsidTr="00B234F8">
        <w:trPr>
          <w:cnfStyle w:val="100000000000" w:firstRow="1" w:lastRow="0" w:firstColumn="0" w:lastColumn="0" w:oddVBand="0" w:evenVBand="0" w:oddHBand="0" w:evenHBand="0" w:firstRowFirstColumn="0" w:firstRowLastColumn="0" w:lastRowFirstColumn="0" w:lastRowLastColumn="0"/>
          <w:tblHeader/>
        </w:trPr>
        <w:tc>
          <w:tcPr>
            <w:tcW w:w="2547" w:type="dxa"/>
          </w:tcPr>
          <w:p w14:paraId="4B39E2B1" w14:textId="77777777" w:rsidR="00B2305F" w:rsidRPr="00B76908" w:rsidRDefault="00B2305F" w:rsidP="00B234F8">
            <w:pPr>
              <w:spacing w:line="240" w:lineRule="auto"/>
              <w:rPr>
                <w:sz w:val="22"/>
                <w:lang w:val="en-US"/>
              </w:rPr>
            </w:pPr>
            <w:r>
              <w:rPr>
                <w:sz w:val="22"/>
                <w:lang w:val="en-US"/>
              </w:rPr>
              <w:t>Atribut</w:t>
            </w:r>
          </w:p>
        </w:tc>
        <w:tc>
          <w:tcPr>
            <w:tcW w:w="5381" w:type="dxa"/>
          </w:tcPr>
          <w:p w14:paraId="06BA6CF5" w14:textId="77777777" w:rsidR="00B2305F" w:rsidRPr="00B76908" w:rsidRDefault="00B2305F" w:rsidP="00B234F8">
            <w:pPr>
              <w:spacing w:line="240" w:lineRule="auto"/>
              <w:rPr>
                <w:sz w:val="22"/>
                <w:lang w:val="en-US"/>
              </w:rPr>
            </w:pPr>
            <w:r>
              <w:rPr>
                <w:sz w:val="22"/>
                <w:lang w:val="en-US"/>
              </w:rPr>
              <w:t>Keterangan</w:t>
            </w:r>
          </w:p>
        </w:tc>
      </w:tr>
      <w:tr w:rsidR="00B2305F" w:rsidRPr="00B76908" w14:paraId="4DA27125" w14:textId="77777777" w:rsidTr="00B234F8">
        <w:tc>
          <w:tcPr>
            <w:tcW w:w="2547" w:type="dxa"/>
          </w:tcPr>
          <w:p w14:paraId="4EDE3A62" w14:textId="59D290F7" w:rsidR="00B2305F" w:rsidRPr="00B76908" w:rsidRDefault="00B2305F" w:rsidP="00B234F8">
            <w:pPr>
              <w:spacing w:line="240" w:lineRule="auto"/>
              <w:rPr>
                <w:sz w:val="22"/>
                <w:lang w:val="en-US"/>
              </w:rPr>
            </w:pPr>
            <w:r>
              <w:rPr>
                <w:sz w:val="22"/>
                <w:lang w:val="en-US"/>
              </w:rPr>
              <w:t>tahun</w:t>
            </w:r>
          </w:p>
        </w:tc>
        <w:tc>
          <w:tcPr>
            <w:tcW w:w="5381" w:type="dxa"/>
          </w:tcPr>
          <w:p w14:paraId="3E729A9E" w14:textId="7E102CF7" w:rsidR="00B2305F" w:rsidRPr="00B76908" w:rsidRDefault="00B2305F" w:rsidP="00B234F8">
            <w:pPr>
              <w:spacing w:line="240" w:lineRule="auto"/>
              <w:rPr>
                <w:sz w:val="22"/>
                <w:lang w:val="en-US"/>
              </w:rPr>
            </w:pPr>
            <w:r>
              <w:rPr>
                <w:sz w:val="22"/>
                <w:lang w:val="en-US"/>
              </w:rPr>
              <w:t>Tahun</w:t>
            </w:r>
          </w:p>
        </w:tc>
      </w:tr>
      <w:tr w:rsidR="00B2305F" w:rsidRPr="00B76908" w14:paraId="426FE653" w14:textId="77777777" w:rsidTr="00B234F8">
        <w:tc>
          <w:tcPr>
            <w:tcW w:w="2547" w:type="dxa"/>
          </w:tcPr>
          <w:p w14:paraId="3D116D92" w14:textId="59E3C901" w:rsidR="00B2305F" w:rsidRDefault="00B2305F" w:rsidP="00B234F8">
            <w:pPr>
              <w:spacing w:line="240" w:lineRule="auto"/>
              <w:rPr>
                <w:sz w:val="22"/>
                <w:lang w:val="en-US"/>
              </w:rPr>
            </w:pPr>
            <w:r>
              <w:rPr>
                <w:sz w:val="22"/>
                <w:lang w:val="en-US"/>
              </w:rPr>
              <w:t>jenis_pelanggan</w:t>
            </w:r>
          </w:p>
        </w:tc>
        <w:tc>
          <w:tcPr>
            <w:tcW w:w="5381" w:type="dxa"/>
          </w:tcPr>
          <w:p w14:paraId="60A559B9" w14:textId="12A316D0" w:rsidR="00B2305F" w:rsidRDefault="00B2305F" w:rsidP="00B234F8">
            <w:pPr>
              <w:spacing w:line="240" w:lineRule="auto"/>
              <w:rPr>
                <w:sz w:val="22"/>
                <w:lang w:val="en-US"/>
              </w:rPr>
            </w:pPr>
            <w:r>
              <w:rPr>
                <w:sz w:val="22"/>
                <w:lang w:val="en-US"/>
              </w:rPr>
              <w:t>Jenis pelanggan</w:t>
            </w:r>
          </w:p>
        </w:tc>
      </w:tr>
      <w:tr w:rsidR="00B2305F" w:rsidRPr="00B76908" w14:paraId="09544108" w14:textId="77777777" w:rsidTr="00B234F8">
        <w:tc>
          <w:tcPr>
            <w:tcW w:w="2547" w:type="dxa"/>
          </w:tcPr>
          <w:p w14:paraId="50569544" w14:textId="004F9884" w:rsidR="00B2305F" w:rsidRDefault="00B2305F" w:rsidP="00B234F8">
            <w:pPr>
              <w:spacing w:line="240" w:lineRule="auto"/>
              <w:rPr>
                <w:sz w:val="22"/>
                <w:lang w:val="en-US"/>
              </w:rPr>
            </w:pPr>
            <w:r>
              <w:rPr>
                <w:sz w:val="22"/>
                <w:lang w:val="en-US"/>
              </w:rPr>
              <w:t>rentang_daya</w:t>
            </w:r>
          </w:p>
        </w:tc>
        <w:tc>
          <w:tcPr>
            <w:tcW w:w="5381" w:type="dxa"/>
          </w:tcPr>
          <w:p w14:paraId="24A92DF1" w14:textId="089AB3CF" w:rsidR="00B2305F" w:rsidRDefault="00B2305F" w:rsidP="00B234F8">
            <w:pPr>
              <w:spacing w:line="240" w:lineRule="auto"/>
              <w:rPr>
                <w:sz w:val="22"/>
                <w:lang w:val="en-US"/>
              </w:rPr>
            </w:pPr>
            <w:r>
              <w:rPr>
                <w:sz w:val="22"/>
                <w:lang w:val="en-US"/>
              </w:rPr>
              <w:t>Rentang daya listrik</w:t>
            </w:r>
          </w:p>
        </w:tc>
      </w:tr>
      <w:tr w:rsidR="00B2305F" w:rsidRPr="00B76908" w14:paraId="73B90286" w14:textId="77777777" w:rsidTr="00B234F8">
        <w:tc>
          <w:tcPr>
            <w:tcW w:w="2547" w:type="dxa"/>
          </w:tcPr>
          <w:p w14:paraId="7BAFC8F4" w14:textId="1BA2B988" w:rsidR="00B2305F" w:rsidRDefault="00B2305F" w:rsidP="00B234F8">
            <w:pPr>
              <w:spacing w:line="240" w:lineRule="auto"/>
              <w:rPr>
                <w:sz w:val="22"/>
                <w:lang w:val="en-US"/>
              </w:rPr>
            </w:pPr>
            <w:r>
              <w:rPr>
                <w:sz w:val="22"/>
                <w:lang w:val="en-US"/>
              </w:rPr>
              <w:t>appu</w:t>
            </w:r>
          </w:p>
        </w:tc>
        <w:tc>
          <w:tcPr>
            <w:tcW w:w="5381" w:type="dxa"/>
          </w:tcPr>
          <w:p w14:paraId="21BD3C24" w14:textId="4CB44AC8" w:rsidR="00B2305F" w:rsidRDefault="00B2305F" w:rsidP="00B234F8">
            <w:pPr>
              <w:spacing w:line="240" w:lineRule="auto"/>
              <w:rPr>
                <w:sz w:val="22"/>
                <w:lang w:val="en-US"/>
              </w:rPr>
            </w:pPr>
            <w:r>
              <w:rPr>
                <w:sz w:val="22"/>
                <w:lang w:val="en-US"/>
              </w:rPr>
              <w:t>Jumlah pelanggan di area pelayanan prima utara</w:t>
            </w:r>
          </w:p>
        </w:tc>
      </w:tr>
      <w:tr w:rsidR="00B2305F" w:rsidRPr="00B76908" w14:paraId="44ED761C" w14:textId="77777777" w:rsidTr="00B234F8">
        <w:tc>
          <w:tcPr>
            <w:tcW w:w="2547" w:type="dxa"/>
          </w:tcPr>
          <w:p w14:paraId="5444FF72" w14:textId="64D8E151" w:rsidR="00B2305F" w:rsidRDefault="00B2305F" w:rsidP="00B234F8">
            <w:pPr>
              <w:spacing w:line="240" w:lineRule="auto"/>
              <w:rPr>
                <w:sz w:val="22"/>
                <w:lang w:val="en-US"/>
              </w:rPr>
            </w:pPr>
            <w:r>
              <w:rPr>
                <w:sz w:val="22"/>
                <w:lang w:val="en-US"/>
              </w:rPr>
              <w:t>apps</w:t>
            </w:r>
          </w:p>
        </w:tc>
        <w:tc>
          <w:tcPr>
            <w:tcW w:w="5381" w:type="dxa"/>
          </w:tcPr>
          <w:p w14:paraId="7608A6A1" w14:textId="6F48D5C3" w:rsidR="00B2305F" w:rsidRDefault="00B2305F" w:rsidP="00B234F8">
            <w:pPr>
              <w:spacing w:line="240" w:lineRule="auto"/>
              <w:rPr>
                <w:sz w:val="22"/>
                <w:lang w:val="en-US"/>
              </w:rPr>
            </w:pPr>
            <w:r>
              <w:rPr>
                <w:sz w:val="22"/>
                <w:lang w:val="en-US"/>
              </w:rPr>
              <w:t>Jumlah pelanggan di area pelayanan prima selatan</w:t>
            </w:r>
          </w:p>
        </w:tc>
      </w:tr>
      <w:tr w:rsidR="00B2305F" w:rsidRPr="00B76908" w14:paraId="789890D2" w14:textId="77777777" w:rsidTr="00B234F8">
        <w:tc>
          <w:tcPr>
            <w:tcW w:w="2547" w:type="dxa"/>
          </w:tcPr>
          <w:p w14:paraId="4493D937" w14:textId="0FF8C918" w:rsidR="00B2305F" w:rsidRDefault="00B2305F" w:rsidP="00B234F8">
            <w:pPr>
              <w:spacing w:line="240" w:lineRule="auto"/>
              <w:rPr>
                <w:sz w:val="22"/>
                <w:lang w:val="en-US"/>
              </w:rPr>
            </w:pPr>
            <w:r>
              <w:rPr>
                <w:sz w:val="22"/>
                <w:lang w:val="en-US"/>
              </w:rPr>
              <w:t>appt</w:t>
            </w:r>
          </w:p>
        </w:tc>
        <w:tc>
          <w:tcPr>
            <w:tcW w:w="5381" w:type="dxa"/>
          </w:tcPr>
          <w:p w14:paraId="7700E686" w14:textId="56475A7C" w:rsidR="00B2305F" w:rsidRDefault="00B2305F" w:rsidP="00B234F8">
            <w:pPr>
              <w:spacing w:line="240" w:lineRule="auto"/>
              <w:rPr>
                <w:sz w:val="22"/>
                <w:lang w:val="en-US"/>
              </w:rPr>
            </w:pPr>
            <w:r>
              <w:rPr>
                <w:sz w:val="22"/>
                <w:lang w:val="en-US"/>
              </w:rPr>
              <w:t>Jumlah pelanggan di area pelayanan prima timur</w:t>
            </w:r>
          </w:p>
        </w:tc>
      </w:tr>
    </w:tbl>
    <w:p w14:paraId="2C4DF905" w14:textId="654A8629" w:rsidR="00B2305F" w:rsidRPr="00B2305F" w:rsidRDefault="00B2305F" w:rsidP="00B2305F">
      <w:pPr>
        <w:ind w:left="720"/>
        <w:rPr>
          <w:lang w:val="en-US"/>
        </w:rPr>
      </w:pPr>
    </w:p>
    <w:p w14:paraId="0017D5A0" w14:textId="26A4C9C6" w:rsidR="00AF1ED1" w:rsidRDefault="00AF1ED1" w:rsidP="00AF1ED1">
      <w:pPr>
        <w:pStyle w:val="ListParagraph"/>
        <w:numPr>
          <w:ilvl w:val="0"/>
          <w:numId w:val="30"/>
        </w:numPr>
        <w:ind w:left="426" w:hanging="426"/>
        <w:rPr>
          <w:lang w:val="en-US"/>
        </w:rPr>
      </w:pPr>
      <w:r>
        <w:rPr>
          <w:lang w:val="en-US"/>
        </w:rPr>
        <w:t>Tabel Data Produk Domestik Bruto (PDB) DKI Jakarta</w:t>
      </w:r>
    </w:p>
    <w:p w14:paraId="5FB35A67" w14:textId="77777777" w:rsidR="00212C07" w:rsidRDefault="00212C07" w:rsidP="00212C07">
      <w:pPr>
        <w:ind w:firstLine="720"/>
        <w:rPr>
          <w:lang w:val="en-US"/>
        </w:rPr>
      </w:pPr>
      <w:r>
        <w:rPr>
          <w:lang w:val="en-US"/>
        </w:rPr>
        <w:t>Tabel ini berisi data mengenai besar Produk Domestik Bruto (PDB) Jakarta berdasarkan harga berlaku dan konstan</w:t>
      </w:r>
      <w:r>
        <w:rPr>
          <w:lang w:val="en-US"/>
        </w:rPr>
        <w:t>. Berikut adalah penjelasan atribut pada tabel ini:</w:t>
      </w:r>
    </w:p>
    <w:p w14:paraId="21294470" w14:textId="160A8087" w:rsidR="00212C07" w:rsidRDefault="00212C07" w:rsidP="00212C07">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3</w:t>
      </w:r>
      <w:r w:rsidR="007937C8">
        <w:fldChar w:fldCharType="end"/>
      </w:r>
      <w:r>
        <w:rPr>
          <w:lang w:val="en-US"/>
        </w:rPr>
        <w:t xml:space="preserve"> Tabel Produk Domestik Bruto (PDB)</w:t>
      </w:r>
    </w:p>
    <w:tbl>
      <w:tblPr>
        <w:tblStyle w:val="TableGrid"/>
        <w:tblW w:w="0" w:type="auto"/>
        <w:tblLook w:val="04A0" w:firstRow="1" w:lastRow="0" w:firstColumn="1" w:lastColumn="0" w:noHBand="0" w:noVBand="1"/>
      </w:tblPr>
      <w:tblGrid>
        <w:gridCol w:w="2547"/>
        <w:gridCol w:w="5381"/>
      </w:tblGrid>
      <w:tr w:rsidR="00212C07" w:rsidRPr="00B76908" w14:paraId="645A377D" w14:textId="77777777" w:rsidTr="00B234F8">
        <w:trPr>
          <w:cnfStyle w:val="100000000000" w:firstRow="1" w:lastRow="0" w:firstColumn="0" w:lastColumn="0" w:oddVBand="0" w:evenVBand="0" w:oddHBand="0" w:evenHBand="0" w:firstRowFirstColumn="0" w:firstRowLastColumn="0" w:lastRowFirstColumn="0" w:lastRowLastColumn="0"/>
          <w:tblHeader/>
        </w:trPr>
        <w:tc>
          <w:tcPr>
            <w:tcW w:w="2547" w:type="dxa"/>
          </w:tcPr>
          <w:p w14:paraId="7EA0182D" w14:textId="77777777" w:rsidR="00212C07" w:rsidRPr="00B76908" w:rsidRDefault="00212C07" w:rsidP="00B234F8">
            <w:pPr>
              <w:spacing w:line="240" w:lineRule="auto"/>
              <w:rPr>
                <w:sz w:val="22"/>
                <w:lang w:val="en-US"/>
              </w:rPr>
            </w:pPr>
            <w:r>
              <w:rPr>
                <w:sz w:val="22"/>
                <w:lang w:val="en-US"/>
              </w:rPr>
              <w:t>Atribut</w:t>
            </w:r>
          </w:p>
        </w:tc>
        <w:tc>
          <w:tcPr>
            <w:tcW w:w="5381" w:type="dxa"/>
          </w:tcPr>
          <w:p w14:paraId="5ECC72BA" w14:textId="77777777" w:rsidR="00212C07" w:rsidRPr="00B76908" w:rsidRDefault="00212C07" w:rsidP="00B234F8">
            <w:pPr>
              <w:spacing w:line="240" w:lineRule="auto"/>
              <w:rPr>
                <w:sz w:val="22"/>
                <w:lang w:val="en-US"/>
              </w:rPr>
            </w:pPr>
            <w:r>
              <w:rPr>
                <w:sz w:val="22"/>
                <w:lang w:val="en-US"/>
              </w:rPr>
              <w:t>Keterangan</w:t>
            </w:r>
          </w:p>
        </w:tc>
      </w:tr>
      <w:tr w:rsidR="00212C07" w:rsidRPr="00B76908" w14:paraId="4708EB11" w14:textId="77777777" w:rsidTr="00B234F8">
        <w:tc>
          <w:tcPr>
            <w:tcW w:w="2547" w:type="dxa"/>
          </w:tcPr>
          <w:p w14:paraId="740FA227" w14:textId="3C2ECD2F" w:rsidR="00212C07" w:rsidRPr="00B76908" w:rsidRDefault="00212C07" w:rsidP="00B234F8">
            <w:pPr>
              <w:spacing w:line="240" w:lineRule="auto"/>
              <w:rPr>
                <w:sz w:val="22"/>
                <w:lang w:val="en-US"/>
              </w:rPr>
            </w:pPr>
            <w:r>
              <w:rPr>
                <w:sz w:val="22"/>
                <w:lang w:val="en-US"/>
              </w:rPr>
              <w:t>tahun</w:t>
            </w:r>
          </w:p>
        </w:tc>
        <w:tc>
          <w:tcPr>
            <w:tcW w:w="5381" w:type="dxa"/>
          </w:tcPr>
          <w:p w14:paraId="16CCBA04" w14:textId="6A824E07" w:rsidR="00212C07" w:rsidRPr="00B76908" w:rsidRDefault="00212C07" w:rsidP="00B234F8">
            <w:pPr>
              <w:spacing w:line="240" w:lineRule="auto"/>
              <w:rPr>
                <w:sz w:val="22"/>
                <w:lang w:val="en-US"/>
              </w:rPr>
            </w:pPr>
            <w:r>
              <w:rPr>
                <w:sz w:val="22"/>
                <w:lang w:val="en-US"/>
              </w:rPr>
              <w:t>Tahun</w:t>
            </w:r>
          </w:p>
        </w:tc>
      </w:tr>
      <w:tr w:rsidR="00212C07" w:rsidRPr="00B76908" w14:paraId="7F615678" w14:textId="77777777" w:rsidTr="00B234F8">
        <w:tc>
          <w:tcPr>
            <w:tcW w:w="2547" w:type="dxa"/>
          </w:tcPr>
          <w:p w14:paraId="68C3762F" w14:textId="543F335A" w:rsidR="00212C07" w:rsidRDefault="00212C07" w:rsidP="00B234F8">
            <w:pPr>
              <w:spacing w:line="240" w:lineRule="auto"/>
              <w:rPr>
                <w:sz w:val="22"/>
                <w:lang w:val="en-US"/>
              </w:rPr>
            </w:pPr>
            <w:r>
              <w:rPr>
                <w:sz w:val="22"/>
                <w:lang w:val="en-US"/>
              </w:rPr>
              <w:t>atas_dasar_harga_berlaku</w:t>
            </w:r>
          </w:p>
        </w:tc>
        <w:tc>
          <w:tcPr>
            <w:tcW w:w="5381" w:type="dxa"/>
          </w:tcPr>
          <w:p w14:paraId="2D99C683" w14:textId="17A1E3FB" w:rsidR="00212C07" w:rsidRDefault="00212C07" w:rsidP="00B234F8">
            <w:pPr>
              <w:spacing w:line="240" w:lineRule="auto"/>
              <w:rPr>
                <w:sz w:val="22"/>
                <w:lang w:val="en-US"/>
              </w:rPr>
            </w:pPr>
            <w:r>
              <w:rPr>
                <w:sz w:val="22"/>
                <w:lang w:val="en-US"/>
              </w:rPr>
              <w:t>PDB Jakarta berdasarkan harga berlaku (dalam triliun Rp.)</w:t>
            </w:r>
          </w:p>
        </w:tc>
      </w:tr>
      <w:tr w:rsidR="00212C07" w:rsidRPr="00B76908" w14:paraId="4B5F22CA" w14:textId="77777777" w:rsidTr="00B234F8">
        <w:tc>
          <w:tcPr>
            <w:tcW w:w="2547" w:type="dxa"/>
          </w:tcPr>
          <w:p w14:paraId="60F788B6" w14:textId="2A58B808" w:rsidR="00212C07" w:rsidRDefault="00212C07" w:rsidP="00B234F8">
            <w:pPr>
              <w:spacing w:line="240" w:lineRule="auto"/>
              <w:rPr>
                <w:sz w:val="22"/>
                <w:lang w:val="en-US"/>
              </w:rPr>
            </w:pPr>
            <w:r>
              <w:rPr>
                <w:sz w:val="22"/>
                <w:lang w:val="en-US"/>
              </w:rPr>
              <w:t>atas_dasar_harga_konstan</w:t>
            </w:r>
          </w:p>
        </w:tc>
        <w:tc>
          <w:tcPr>
            <w:tcW w:w="5381" w:type="dxa"/>
          </w:tcPr>
          <w:p w14:paraId="1344A448" w14:textId="2898E233" w:rsidR="00212C07" w:rsidRDefault="00212C07" w:rsidP="00B234F8">
            <w:pPr>
              <w:spacing w:line="240" w:lineRule="auto"/>
              <w:rPr>
                <w:sz w:val="22"/>
                <w:lang w:val="en-US"/>
              </w:rPr>
            </w:pPr>
            <w:r>
              <w:rPr>
                <w:sz w:val="22"/>
                <w:lang w:val="en-US"/>
              </w:rPr>
              <w:t>PDB Jakarta berdasarkan harga konstan (dalam triliun Rp.)</w:t>
            </w:r>
          </w:p>
        </w:tc>
      </w:tr>
    </w:tbl>
    <w:p w14:paraId="0A672CCE" w14:textId="79D446F7" w:rsidR="00B2305F" w:rsidRDefault="00212C07" w:rsidP="00B2305F">
      <w:pPr>
        <w:pStyle w:val="ListParagraph"/>
        <w:rPr>
          <w:lang w:val="en-US"/>
        </w:rPr>
      </w:pPr>
      <w:r>
        <w:rPr>
          <w:lang w:val="en-US"/>
        </w:rPr>
        <w:t xml:space="preserve"> </w:t>
      </w:r>
    </w:p>
    <w:p w14:paraId="1ADD71BF" w14:textId="77777777" w:rsidR="00AF1ED1" w:rsidRDefault="00AF1ED1" w:rsidP="00AF1ED1">
      <w:pPr>
        <w:pStyle w:val="ListParagraph"/>
        <w:numPr>
          <w:ilvl w:val="0"/>
          <w:numId w:val="30"/>
        </w:numPr>
        <w:ind w:left="426" w:hanging="426"/>
        <w:rPr>
          <w:lang w:val="en-US"/>
        </w:rPr>
      </w:pPr>
      <w:r>
        <w:rPr>
          <w:lang w:val="en-US"/>
        </w:rPr>
        <w:t>Tabel Data Distribusi Beras DKI Jakarta Menurut Daerah Tujuan</w:t>
      </w:r>
    </w:p>
    <w:p w14:paraId="70A06C6D" w14:textId="6E7983BE" w:rsidR="00212C07" w:rsidRDefault="00212C07" w:rsidP="00212C07">
      <w:pPr>
        <w:ind w:firstLine="720"/>
        <w:rPr>
          <w:lang w:val="en-US"/>
        </w:rPr>
      </w:pPr>
      <w:r>
        <w:rPr>
          <w:lang w:val="en-US"/>
        </w:rPr>
        <w:t xml:space="preserve">Tabel ini berisi data distribusi beras menurut daerah tujuan di Provinsi DKI Jakarta pada tahun 2012. </w:t>
      </w:r>
      <w:r>
        <w:rPr>
          <w:lang w:val="en-US"/>
        </w:rPr>
        <w:t>Berikut adalah penjelasan atribut pada tabel ini:</w:t>
      </w:r>
    </w:p>
    <w:p w14:paraId="15A5865C" w14:textId="36DC1338" w:rsidR="00212C07" w:rsidRDefault="00212C07" w:rsidP="00212C07">
      <w:pPr>
        <w:pStyle w:val="Caption"/>
        <w:keepNext/>
      </w:pPr>
      <w:r>
        <w:lastRenderedPageBreak/>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4</w:t>
      </w:r>
      <w:r w:rsidR="007937C8">
        <w:fldChar w:fldCharType="end"/>
      </w:r>
      <w:r>
        <w:rPr>
          <w:lang w:val="en-US"/>
        </w:rPr>
        <w:t xml:space="preserve"> </w:t>
      </w:r>
      <w:r>
        <w:rPr>
          <w:noProof/>
          <w:lang w:val="en-US"/>
        </w:rPr>
        <w:t>Tabel  Data Distribusi Beras</w:t>
      </w:r>
      <w:r>
        <w:rPr>
          <w:noProof/>
          <w:lang w:val="en-US"/>
        </w:rPr>
        <w:br/>
        <w:t>DKI Jakarta Menurut Daerah Tujuan</w:t>
      </w:r>
    </w:p>
    <w:tbl>
      <w:tblPr>
        <w:tblStyle w:val="TableGrid"/>
        <w:tblW w:w="0" w:type="auto"/>
        <w:tblLook w:val="04A0" w:firstRow="1" w:lastRow="0" w:firstColumn="1" w:lastColumn="0" w:noHBand="0" w:noVBand="1"/>
      </w:tblPr>
      <w:tblGrid>
        <w:gridCol w:w="2547"/>
        <w:gridCol w:w="5381"/>
      </w:tblGrid>
      <w:tr w:rsidR="00212C07" w:rsidRPr="00B76908" w14:paraId="7E458A32" w14:textId="77777777" w:rsidTr="00B234F8">
        <w:trPr>
          <w:cnfStyle w:val="100000000000" w:firstRow="1" w:lastRow="0" w:firstColumn="0" w:lastColumn="0" w:oddVBand="0" w:evenVBand="0" w:oddHBand="0" w:evenHBand="0" w:firstRowFirstColumn="0" w:firstRowLastColumn="0" w:lastRowFirstColumn="0" w:lastRowLastColumn="0"/>
          <w:tblHeader/>
        </w:trPr>
        <w:tc>
          <w:tcPr>
            <w:tcW w:w="2547" w:type="dxa"/>
          </w:tcPr>
          <w:p w14:paraId="556C8A9B" w14:textId="77777777" w:rsidR="00212C07" w:rsidRPr="00B76908" w:rsidRDefault="00212C07" w:rsidP="00B234F8">
            <w:pPr>
              <w:spacing w:line="240" w:lineRule="auto"/>
              <w:rPr>
                <w:sz w:val="22"/>
                <w:lang w:val="en-US"/>
              </w:rPr>
            </w:pPr>
            <w:r>
              <w:rPr>
                <w:sz w:val="22"/>
                <w:lang w:val="en-US"/>
              </w:rPr>
              <w:t>Atribut</w:t>
            </w:r>
          </w:p>
        </w:tc>
        <w:tc>
          <w:tcPr>
            <w:tcW w:w="5381" w:type="dxa"/>
          </w:tcPr>
          <w:p w14:paraId="400E43A3" w14:textId="77777777" w:rsidR="00212C07" w:rsidRPr="00B76908" w:rsidRDefault="00212C07" w:rsidP="00B234F8">
            <w:pPr>
              <w:spacing w:line="240" w:lineRule="auto"/>
              <w:rPr>
                <w:sz w:val="22"/>
                <w:lang w:val="en-US"/>
              </w:rPr>
            </w:pPr>
            <w:r>
              <w:rPr>
                <w:sz w:val="22"/>
                <w:lang w:val="en-US"/>
              </w:rPr>
              <w:t>Keterangan</w:t>
            </w:r>
          </w:p>
        </w:tc>
      </w:tr>
      <w:tr w:rsidR="00212C07" w:rsidRPr="00B76908" w14:paraId="34921C03" w14:textId="77777777" w:rsidTr="00B234F8">
        <w:tc>
          <w:tcPr>
            <w:tcW w:w="2547" w:type="dxa"/>
          </w:tcPr>
          <w:p w14:paraId="4CD39307" w14:textId="7CC05B9A" w:rsidR="00212C07" w:rsidRPr="00B76908" w:rsidRDefault="00212C07" w:rsidP="00B234F8">
            <w:pPr>
              <w:spacing w:line="240" w:lineRule="auto"/>
              <w:rPr>
                <w:sz w:val="22"/>
                <w:lang w:val="en-US"/>
              </w:rPr>
            </w:pPr>
            <w:r>
              <w:rPr>
                <w:sz w:val="22"/>
                <w:lang w:val="en-US"/>
              </w:rPr>
              <w:t>tahun</w:t>
            </w:r>
          </w:p>
        </w:tc>
        <w:tc>
          <w:tcPr>
            <w:tcW w:w="5381" w:type="dxa"/>
          </w:tcPr>
          <w:p w14:paraId="6BBC5EEA" w14:textId="7A872C96" w:rsidR="00212C07" w:rsidRPr="00B76908" w:rsidRDefault="00212C07" w:rsidP="00B234F8">
            <w:pPr>
              <w:spacing w:line="240" w:lineRule="auto"/>
              <w:rPr>
                <w:sz w:val="22"/>
                <w:lang w:val="en-US"/>
              </w:rPr>
            </w:pPr>
            <w:r>
              <w:rPr>
                <w:sz w:val="22"/>
                <w:lang w:val="en-US"/>
              </w:rPr>
              <w:t>Tahun</w:t>
            </w:r>
          </w:p>
        </w:tc>
      </w:tr>
      <w:tr w:rsidR="00212C07" w:rsidRPr="00B76908" w14:paraId="405D7CF8" w14:textId="77777777" w:rsidTr="00B234F8">
        <w:tc>
          <w:tcPr>
            <w:tcW w:w="2547" w:type="dxa"/>
          </w:tcPr>
          <w:p w14:paraId="1C715EA8" w14:textId="5D9004B1" w:rsidR="00212C07" w:rsidRDefault="00212C07" w:rsidP="00B234F8">
            <w:pPr>
              <w:spacing w:line="240" w:lineRule="auto"/>
              <w:rPr>
                <w:sz w:val="22"/>
                <w:lang w:val="en-US"/>
              </w:rPr>
            </w:pPr>
            <w:r>
              <w:rPr>
                <w:sz w:val="22"/>
                <w:lang w:val="en-US"/>
              </w:rPr>
              <w:t>bulan</w:t>
            </w:r>
          </w:p>
        </w:tc>
        <w:tc>
          <w:tcPr>
            <w:tcW w:w="5381" w:type="dxa"/>
          </w:tcPr>
          <w:p w14:paraId="4449054F" w14:textId="7910E8E4" w:rsidR="00212C07" w:rsidRDefault="00212C07" w:rsidP="00B234F8">
            <w:pPr>
              <w:spacing w:line="240" w:lineRule="auto"/>
              <w:rPr>
                <w:sz w:val="22"/>
                <w:lang w:val="en-US"/>
              </w:rPr>
            </w:pPr>
            <w:r>
              <w:rPr>
                <w:sz w:val="22"/>
                <w:lang w:val="en-US"/>
              </w:rPr>
              <w:t>Bulan</w:t>
            </w:r>
          </w:p>
        </w:tc>
      </w:tr>
      <w:tr w:rsidR="00212C07" w:rsidRPr="00B76908" w14:paraId="7C257FB1" w14:textId="77777777" w:rsidTr="00B234F8">
        <w:tc>
          <w:tcPr>
            <w:tcW w:w="2547" w:type="dxa"/>
          </w:tcPr>
          <w:p w14:paraId="747F2856" w14:textId="45A0A1C9" w:rsidR="00212C07" w:rsidRDefault="00212C07" w:rsidP="00B234F8">
            <w:pPr>
              <w:spacing w:line="240" w:lineRule="auto"/>
              <w:rPr>
                <w:sz w:val="22"/>
                <w:lang w:val="en-US"/>
              </w:rPr>
            </w:pPr>
            <w:r>
              <w:rPr>
                <w:sz w:val="22"/>
                <w:lang w:val="en-US"/>
              </w:rPr>
              <w:t>daerah_tujuan</w:t>
            </w:r>
          </w:p>
        </w:tc>
        <w:tc>
          <w:tcPr>
            <w:tcW w:w="5381" w:type="dxa"/>
          </w:tcPr>
          <w:p w14:paraId="4D3B6F31" w14:textId="3E6B78DB" w:rsidR="00212C07" w:rsidRDefault="00212C07" w:rsidP="00B234F8">
            <w:pPr>
              <w:spacing w:line="240" w:lineRule="auto"/>
              <w:rPr>
                <w:sz w:val="22"/>
                <w:lang w:val="en-US"/>
              </w:rPr>
            </w:pPr>
            <w:r>
              <w:rPr>
                <w:sz w:val="22"/>
                <w:lang w:val="en-US"/>
              </w:rPr>
              <w:t>Dareah tujuan</w:t>
            </w:r>
          </w:p>
        </w:tc>
      </w:tr>
      <w:tr w:rsidR="00212C07" w:rsidRPr="00B76908" w14:paraId="58E81602" w14:textId="77777777" w:rsidTr="00B234F8">
        <w:tc>
          <w:tcPr>
            <w:tcW w:w="2547" w:type="dxa"/>
          </w:tcPr>
          <w:p w14:paraId="7A9AF101" w14:textId="5AA130C7" w:rsidR="00212C07" w:rsidRDefault="00212C07" w:rsidP="00B234F8">
            <w:pPr>
              <w:spacing w:line="240" w:lineRule="auto"/>
              <w:rPr>
                <w:sz w:val="22"/>
                <w:lang w:val="en-US"/>
              </w:rPr>
            </w:pPr>
            <w:r>
              <w:rPr>
                <w:sz w:val="22"/>
                <w:lang w:val="en-US"/>
              </w:rPr>
              <w:t>berat_beras</w:t>
            </w:r>
          </w:p>
        </w:tc>
        <w:tc>
          <w:tcPr>
            <w:tcW w:w="5381" w:type="dxa"/>
          </w:tcPr>
          <w:p w14:paraId="251CB212" w14:textId="74D92B44" w:rsidR="00212C07" w:rsidRDefault="00212C07" w:rsidP="00B234F8">
            <w:pPr>
              <w:spacing w:line="240" w:lineRule="auto"/>
              <w:rPr>
                <w:sz w:val="22"/>
                <w:lang w:val="en-US"/>
              </w:rPr>
            </w:pPr>
            <w:r>
              <w:rPr>
                <w:sz w:val="22"/>
                <w:lang w:val="en-US"/>
              </w:rPr>
              <w:t>Berat beras (dalam ton)</w:t>
            </w:r>
          </w:p>
        </w:tc>
      </w:tr>
    </w:tbl>
    <w:p w14:paraId="40D7EF68" w14:textId="609FE1A5" w:rsidR="00212C07" w:rsidRDefault="00212C07" w:rsidP="00212C07">
      <w:pPr>
        <w:pStyle w:val="ListParagraph"/>
        <w:rPr>
          <w:lang w:val="en-US"/>
        </w:rPr>
      </w:pPr>
    </w:p>
    <w:p w14:paraId="5CD7E757" w14:textId="77777777" w:rsidR="00BA4AAF" w:rsidRDefault="00AF1ED1" w:rsidP="00AF1ED1">
      <w:pPr>
        <w:pStyle w:val="ListParagraph"/>
        <w:numPr>
          <w:ilvl w:val="0"/>
          <w:numId w:val="30"/>
        </w:numPr>
        <w:ind w:left="426" w:hanging="426"/>
        <w:rPr>
          <w:lang w:val="en-US"/>
        </w:rPr>
      </w:pPr>
      <w:r>
        <w:rPr>
          <w:lang w:val="en-US"/>
        </w:rPr>
        <w:t>Tabel Data Pemasukan dan Pengeluaran Beras di PIC DKI Jakarta Menurut Sumber</w:t>
      </w:r>
    </w:p>
    <w:p w14:paraId="397178F8" w14:textId="77777777" w:rsidR="00212C07" w:rsidRDefault="00212C07" w:rsidP="00212C07">
      <w:pPr>
        <w:ind w:firstLine="720"/>
        <w:rPr>
          <w:lang w:val="en-US"/>
        </w:rPr>
      </w:pPr>
      <w:r>
        <w:rPr>
          <w:lang w:val="en-US"/>
        </w:rPr>
        <w:t>Tabel ini berisi data pemasukan dan pengeluaran beras di Pasar Induk Cipinang (PIC) menurut sumbernya di Provinsi DKI Jakarta tahun 2012</w:t>
      </w:r>
      <w:r>
        <w:rPr>
          <w:lang w:val="en-US"/>
        </w:rPr>
        <w:t>. Berikut adalah penjelasan atribut pada tabel ini:</w:t>
      </w:r>
    </w:p>
    <w:p w14:paraId="38227CB3" w14:textId="651B5D2E" w:rsidR="00212C07" w:rsidRDefault="00212C07" w:rsidP="00212C07">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5</w:t>
      </w:r>
      <w:r w:rsidR="007937C8">
        <w:fldChar w:fldCharType="end"/>
      </w:r>
      <w:r>
        <w:rPr>
          <w:noProof/>
          <w:lang w:val="en-US"/>
        </w:rPr>
        <w:t xml:space="preserve"> Tabel Data Pemasukan dan Pengeluaran</w:t>
      </w:r>
      <w:r>
        <w:rPr>
          <w:noProof/>
          <w:lang w:val="en-US"/>
        </w:rPr>
        <w:br/>
        <w:t>Beras di PIC Jakarta Menurut Sumber</w:t>
      </w:r>
    </w:p>
    <w:tbl>
      <w:tblPr>
        <w:tblStyle w:val="TableGrid"/>
        <w:tblW w:w="0" w:type="auto"/>
        <w:tblLook w:val="04A0" w:firstRow="1" w:lastRow="0" w:firstColumn="1" w:lastColumn="0" w:noHBand="0" w:noVBand="1"/>
      </w:tblPr>
      <w:tblGrid>
        <w:gridCol w:w="2547"/>
        <w:gridCol w:w="5381"/>
      </w:tblGrid>
      <w:tr w:rsidR="00212C07" w:rsidRPr="00B76908" w14:paraId="50A8F45A" w14:textId="77777777" w:rsidTr="00B234F8">
        <w:trPr>
          <w:cnfStyle w:val="100000000000" w:firstRow="1" w:lastRow="0" w:firstColumn="0" w:lastColumn="0" w:oddVBand="0" w:evenVBand="0" w:oddHBand="0" w:evenHBand="0" w:firstRowFirstColumn="0" w:firstRowLastColumn="0" w:lastRowFirstColumn="0" w:lastRowLastColumn="0"/>
          <w:tblHeader/>
        </w:trPr>
        <w:tc>
          <w:tcPr>
            <w:tcW w:w="2547" w:type="dxa"/>
          </w:tcPr>
          <w:p w14:paraId="513A994F" w14:textId="77777777" w:rsidR="00212C07" w:rsidRPr="00B76908" w:rsidRDefault="00212C07" w:rsidP="00B234F8">
            <w:pPr>
              <w:spacing w:line="240" w:lineRule="auto"/>
              <w:rPr>
                <w:sz w:val="22"/>
                <w:lang w:val="en-US"/>
              </w:rPr>
            </w:pPr>
            <w:r>
              <w:rPr>
                <w:sz w:val="22"/>
                <w:lang w:val="en-US"/>
              </w:rPr>
              <w:t>Atribut</w:t>
            </w:r>
          </w:p>
        </w:tc>
        <w:tc>
          <w:tcPr>
            <w:tcW w:w="5381" w:type="dxa"/>
          </w:tcPr>
          <w:p w14:paraId="50185606" w14:textId="77777777" w:rsidR="00212C07" w:rsidRPr="00B76908" w:rsidRDefault="00212C07" w:rsidP="00B234F8">
            <w:pPr>
              <w:spacing w:line="240" w:lineRule="auto"/>
              <w:rPr>
                <w:sz w:val="22"/>
                <w:lang w:val="en-US"/>
              </w:rPr>
            </w:pPr>
            <w:r>
              <w:rPr>
                <w:sz w:val="22"/>
                <w:lang w:val="en-US"/>
              </w:rPr>
              <w:t>Keterangan</w:t>
            </w:r>
          </w:p>
        </w:tc>
      </w:tr>
      <w:tr w:rsidR="00212C07" w:rsidRPr="00B76908" w14:paraId="6098AF8A" w14:textId="77777777" w:rsidTr="00B234F8">
        <w:tc>
          <w:tcPr>
            <w:tcW w:w="2547" w:type="dxa"/>
          </w:tcPr>
          <w:p w14:paraId="7CB3082B" w14:textId="154BBCB6" w:rsidR="00212C07" w:rsidRPr="00B76908" w:rsidRDefault="00212C07" w:rsidP="00B234F8">
            <w:pPr>
              <w:spacing w:line="240" w:lineRule="auto"/>
              <w:rPr>
                <w:sz w:val="22"/>
                <w:lang w:val="en-US"/>
              </w:rPr>
            </w:pPr>
            <w:r>
              <w:rPr>
                <w:sz w:val="22"/>
                <w:lang w:val="en-US"/>
              </w:rPr>
              <w:t>tahun</w:t>
            </w:r>
          </w:p>
        </w:tc>
        <w:tc>
          <w:tcPr>
            <w:tcW w:w="5381" w:type="dxa"/>
          </w:tcPr>
          <w:p w14:paraId="7B4D53E7" w14:textId="159341D9" w:rsidR="00212C07" w:rsidRPr="00B76908" w:rsidRDefault="00212C07" w:rsidP="00B234F8">
            <w:pPr>
              <w:spacing w:line="240" w:lineRule="auto"/>
              <w:rPr>
                <w:sz w:val="22"/>
                <w:lang w:val="en-US"/>
              </w:rPr>
            </w:pPr>
            <w:r>
              <w:rPr>
                <w:sz w:val="22"/>
                <w:lang w:val="en-US"/>
              </w:rPr>
              <w:t>Tahun</w:t>
            </w:r>
          </w:p>
        </w:tc>
      </w:tr>
      <w:tr w:rsidR="00212C07" w:rsidRPr="00B76908" w14:paraId="3F25F167" w14:textId="77777777" w:rsidTr="00B234F8">
        <w:tc>
          <w:tcPr>
            <w:tcW w:w="2547" w:type="dxa"/>
          </w:tcPr>
          <w:p w14:paraId="27CCAD6F" w14:textId="2DAACC5E" w:rsidR="00212C07" w:rsidRDefault="00212C07" w:rsidP="00B234F8">
            <w:pPr>
              <w:spacing w:line="240" w:lineRule="auto"/>
              <w:rPr>
                <w:sz w:val="22"/>
                <w:lang w:val="en-US"/>
              </w:rPr>
            </w:pPr>
            <w:r>
              <w:rPr>
                <w:sz w:val="22"/>
                <w:lang w:val="en-US"/>
              </w:rPr>
              <w:t>bulan</w:t>
            </w:r>
          </w:p>
        </w:tc>
        <w:tc>
          <w:tcPr>
            <w:tcW w:w="5381" w:type="dxa"/>
          </w:tcPr>
          <w:p w14:paraId="72263757" w14:textId="0C6F04B9" w:rsidR="00212C07" w:rsidRDefault="00212C07" w:rsidP="00B234F8">
            <w:pPr>
              <w:spacing w:line="240" w:lineRule="auto"/>
              <w:rPr>
                <w:sz w:val="22"/>
                <w:lang w:val="en-US"/>
              </w:rPr>
            </w:pPr>
            <w:r>
              <w:rPr>
                <w:sz w:val="22"/>
                <w:lang w:val="en-US"/>
              </w:rPr>
              <w:t>Bulan</w:t>
            </w:r>
          </w:p>
        </w:tc>
      </w:tr>
      <w:tr w:rsidR="00212C07" w:rsidRPr="00B76908" w14:paraId="612E804D" w14:textId="77777777" w:rsidTr="00B234F8">
        <w:tc>
          <w:tcPr>
            <w:tcW w:w="2547" w:type="dxa"/>
          </w:tcPr>
          <w:p w14:paraId="5352BBDF" w14:textId="4FFCF4F8" w:rsidR="00212C07" w:rsidRDefault="00212C07" w:rsidP="00B234F8">
            <w:pPr>
              <w:spacing w:line="240" w:lineRule="auto"/>
              <w:rPr>
                <w:sz w:val="22"/>
                <w:lang w:val="en-US"/>
              </w:rPr>
            </w:pPr>
            <w:r>
              <w:rPr>
                <w:sz w:val="22"/>
                <w:lang w:val="en-US"/>
              </w:rPr>
              <w:t>pemasukan_pengeluaran</w:t>
            </w:r>
          </w:p>
        </w:tc>
        <w:tc>
          <w:tcPr>
            <w:tcW w:w="5381" w:type="dxa"/>
          </w:tcPr>
          <w:p w14:paraId="27FE4875" w14:textId="364EB69F" w:rsidR="00212C07" w:rsidRDefault="00212C07" w:rsidP="00B234F8">
            <w:pPr>
              <w:spacing w:line="240" w:lineRule="auto"/>
              <w:rPr>
                <w:sz w:val="22"/>
                <w:lang w:val="en-US"/>
              </w:rPr>
            </w:pPr>
            <w:r>
              <w:rPr>
                <w:sz w:val="22"/>
                <w:lang w:val="en-US"/>
              </w:rPr>
              <w:t>Pemasukan atau pengeluaran</w:t>
            </w:r>
          </w:p>
        </w:tc>
      </w:tr>
      <w:tr w:rsidR="00212C07" w:rsidRPr="00B76908" w14:paraId="293E2B01" w14:textId="77777777" w:rsidTr="00B234F8">
        <w:tc>
          <w:tcPr>
            <w:tcW w:w="2547" w:type="dxa"/>
          </w:tcPr>
          <w:p w14:paraId="7D53A302" w14:textId="51049CBB" w:rsidR="00212C07" w:rsidRDefault="00212C07" w:rsidP="00B234F8">
            <w:pPr>
              <w:spacing w:line="240" w:lineRule="auto"/>
              <w:rPr>
                <w:sz w:val="22"/>
                <w:lang w:val="en-US"/>
              </w:rPr>
            </w:pPr>
            <w:r>
              <w:rPr>
                <w:sz w:val="22"/>
                <w:lang w:val="en-US"/>
              </w:rPr>
              <w:t>jenis</w:t>
            </w:r>
          </w:p>
        </w:tc>
        <w:tc>
          <w:tcPr>
            <w:tcW w:w="5381" w:type="dxa"/>
          </w:tcPr>
          <w:p w14:paraId="0CA17625" w14:textId="38FD83D5" w:rsidR="00212C07" w:rsidRDefault="00212C07" w:rsidP="00B234F8">
            <w:pPr>
              <w:spacing w:line="240" w:lineRule="auto"/>
              <w:rPr>
                <w:sz w:val="22"/>
                <w:lang w:val="en-US"/>
              </w:rPr>
            </w:pPr>
            <w:r>
              <w:rPr>
                <w:sz w:val="22"/>
                <w:lang w:val="en-US"/>
              </w:rPr>
              <w:t>Jenis beras</w:t>
            </w:r>
          </w:p>
        </w:tc>
      </w:tr>
      <w:tr w:rsidR="00212C07" w:rsidRPr="00B76908" w14:paraId="0D3E791F" w14:textId="77777777" w:rsidTr="00B234F8">
        <w:tc>
          <w:tcPr>
            <w:tcW w:w="2547" w:type="dxa"/>
          </w:tcPr>
          <w:p w14:paraId="26EC710D" w14:textId="30B94E6A" w:rsidR="00212C07" w:rsidRDefault="00212C07" w:rsidP="00B234F8">
            <w:pPr>
              <w:spacing w:line="240" w:lineRule="auto"/>
              <w:rPr>
                <w:sz w:val="22"/>
                <w:lang w:val="en-US"/>
              </w:rPr>
            </w:pPr>
            <w:r>
              <w:rPr>
                <w:sz w:val="22"/>
                <w:lang w:val="en-US"/>
              </w:rPr>
              <w:t>berat_beras</w:t>
            </w:r>
          </w:p>
        </w:tc>
        <w:tc>
          <w:tcPr>
            <w:tcW w:w="5381" w:type="dxa"/>
          </w:tcPr>
          <w:p w14:paraId="57B9C81A" w14:textId="1AFD3A1E" w:rsidR="00212C07" w:rsidRDefault="00212C07" w:rsidP="00212C07">
            <w:pPr>
              <w:spacing w:line="240" w:lineRule="auto"/>
              <w:rPr>
                <w:sz w:val="22"/>
                <w:lang w:val="en-US"/>
              </w:rPr>
            </w:pPr>
            <w:r>
              <w:rPr>
                <w:sz w:val="22"/>
                <w:lang w:val="en-US"/>
              </w:rPr>
              <w:t>Berat beras (dalam ton)</w:t>
            </w:r>
          </w:p>
        </w:tc>
      </w:tr>
    </w:tbl>
    <w:p w14:paraId="4A5DBBE6" w14:textId="2CCC6CAA" w:rsidR="00212C07" w:rsidRPr="00212C07" w:rsidRDefault="00212C07" w:rsidP="00212C07">
      <w:pPr>
        <w:ind w:left="720"/>
        <w:rPr>
          <w:lang w:val="en-US"/>
        </w:rPr>
      </w:pPr>
    </w:p>
    <w:p w14:paraId="728577B5" w14:textId="77777777" w:rsidR="00BA4AAF" w:rsidRDefault="00BA4AAF" w:rsidP="00AF1ED1">
      <w:pPr>
        <w:pStyle w:val="ListParagraph"/>
        <w:numPr>
          <w:ilvl w:val="0"/>
          <w:numId w:val="30"/>
        </w:numPr>
        <w:ind w:left="426" w:hanging="426"/>
        <w:rPr>
          <w:lang w:val="en-US"/>
        </w:rPr>
      </w:pPr>
      <w:r>
        <w:rPr>
          <w:lang w:val="en-US"/>
        </w:rPr>
        <w:t>Tabel Data Banyaknya Beras yang Masuk di PIC DKI Jakarta Menurut Daerah Asal</w:t>
      </w:r>
    </w:p>
    <w:p w14:paraId="5FD5C5C4" w14:textId="77777777" w:rsidR="007937C8" w:rsidRDefault="00212C07" w:rsidP="007937C8">
      <w:pPr>
        <w:ind w:firstLine="720"/>
        <w:rPr>
          <w:lang w:val="en-US"/>
        </w:rPr>
      </w:pPr>
      <w:r>
        <w:rPr>
          <w:lang w:val="en-US"/>
        </w:rPr>
        <w:t>Tabel ini berisi data banyaknya beras yang masuk di Pasar Induk Cipinang (PIC) menurut daerah asal</w:t>
      </w:r>
      <w:r w:rsidR="007937C8">
        <w:rPr>
          <w:lang w:val="en-US"/>
        </w:rPr>
        <w:t xml:space="preserve"> di Provinsi DKI Jakarta tahun 2012</w:t>
      </w:r>
      <w:r w:rsidR="007937C8">
        <w:rPr>
          <w:lang w:val="en-US"/>
        </w:rPr>
        <w:t>. Berikut adalah penjelasan atribut pada tabel ini:</w:t>
      </w:r>
    </w:p>
    <w:p w14:paraId="483ECFB5" w14:textId="4E60D811" w:rsidR="007937C8" w:rsidRDefault="007937C8" w:rsidP="007937C8">
      <w:pPr>
        <w:pStyle w:val="Caption"/>
        <w:keepNext/>
      </w:pPr>
      <w:r>
        <w:t xml:space="preserve">Tabel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Tabel \* ARABIC \s 1 </w:instrText>
      </w:r>
      <w:r>
        <w:fldChar w:fldCharType="separate"/>
      </w:r>
      <w:r>
        <w:rPr>
          <w:noProof/>
        </w:rPr>
        <w:t>26</w:t>
      </w:r>
      <w:r>
        <w:fldChar w:fldCharType="end"/>
      </w:r>
      <w:r>
        <w:rPr>
          <w:noProof/>
          <w:lang w:val="en-US"/>
        </w:rPr>
        <w:t xml:space="preserve"> Tabel Data Bany</w:t>
      </w:r>
      <w:bookmarkStart w:id="77" w:name="_GoBack"/>
      <w:bookmarkEnd w:id="77"/>
      <w:r>
        <w:rPr>
          <w:noProof/>
          <w:lang w:val="en-US"/>
        </w:rPr>
        <w:t>aknya Beras yang Masuk</w:t>
      </w:r>
      <w:r>
        <w:rPr>
          <w:noProof/>
          <w:lang w:val="en-US"/>
        </w:rPr>
        <w:br/>
        <w:t>di PIC Jakarta Menurut Daearah Asal</w:t>
      </w:r>
    </w:p>
    <w:tbl>
      <w:tblPr>
        <w:tblStyle w:val="TableGrid"/>
        <w:tblW w:w="0" w:type="auto"/>
        <w:tblLook w:val="04A0" w:firstRow="1" w:lastRow="0" w:firstColumn="1" w:lastColumn="0" w:noHBand="0" w:noVBand="1"/>
      </w:tblPr>
      <w:tblGrid>
        <w:gridCol w:w="2547"/>
        <w:gridCol w:w="5381"/>
      </w:tblGrid>
      <w:tr w:rsidR="007937C8" w:rsidRPr="00B76908" w14:paraId="46012486" w14:textId="77777777" w:rsidTr="00B234F8">
        <w:trPr>
          <w:cnfStyle w:val="100000000000" w:firstRow="1" w:lastRow="0" w:firstColumn="0" w:lastColumn="0" w:oddVBand="0" w:evenVBand="0" w:oddHBand="0" w:evenHBand="0" w:firstRowFirstColumn="0" w:firstRowLastColumn="0" w:lastRowFirstColumn="0" w:lastRowLastColumn="0"/>
          <w:tblHeader/>
        </w:trPr>
        <w:tc>
          <w:tcPr>
            <w:tcW w:w="2547" w:type="dxa"/>
          </w:tcPr>
          <w:p w14:paraId="2710E6D1" w14:textId="77777777" w:rsidR="007937C8" w:rsidRPr="00B76908" w:rsidRDefault="007937C8" w:rsidP="00B234F8">
            <w:pPr>
              <w:spacing w:line="240" w:lineRule="auto"/>
              <w:rPr>
                <w:sz w:val="22"/>
                <w:lang w:val="en-US"/>
              </w:rPr>
            </w:pPr>
            <w:r>
              <w:rPr>
                <w:sz w:val="22"/>
                <w:lang w:val="en-US"/>
              </w:rPr>
              <w:t>Atribut</w:t>
            </w:r>
          </w:p>
        </w:tc>
        <w:tc>
          <w:tcPr>
            <w:tcW w:w="5381" w:type="dxa"/>
          </w:tcPr>
          <w:p w14:paraId="4E73A802" w14:textId="77777777" w:rsidR="007937C8" w:rsidRPr="00B76908" w:rsidRDefault="007937C8" w:rsidP="00B234F8">
            <w:pPr>
              <w:spacing w:line="240" w:lineRule="auto"/>
              <w:rPr>
                <w:sz w:val="22"/>
                <w:lang w:val="en-US"/>
              </w:rPr>
            </w:pPr>
            <w:r>
              <w:rPr>
                <w:sz w:val="22"/>
                <w:lang w:val="en-US"/>
              </w:rPr>
              <w:t>Keterangan</w:t>
            </w:r>
          </w:p>
        </w:tc>
      </w:tr>
      <w:tr w:rsidR="007937C8" w:rsidRPr="00B76908" w14:paraId="14257144" w14:textId="77777777" w:rsidTr="00B234F8">
        <w:tc>
          <w:tcPr>
            <w:tcW w:w="2547" w:type="dxa"/>
          </w:tcPr>
          <w:p w14:paraId="34E313AE" w14:textId="0AA793D1" w:rsidR="007937C8" w:rsidRPr="00B76908" w:rsidRDefault="007937C8" w:rsidP="00B234F8">
            <w:pPr>
              <w:spacing w:line="240" w:lineRule="auto"/>
              <w:rPr>
                <w:sz w:val="22"/>
                <w:lang w:val="en-US"/>
              </w:rPr>
            </w:pPr>
            <w:r>
              <w:rPr>
                <w:sz w:val="22"/>
                <w:lang w:val="en-US"/>
              </w:rPr>
              <w:t>tahun</w:t>
            </w:r>
          </w:p>
        </w:tc>
        <w:tc>
          <w:tcPr>
            <w:tcW w:w="5381" w:type="dxa"/>
          </w:tcPr>
          <w:p w14:paraId="0676BC60" w14:textId="59DE8281" w:rsidR="007937C8" w:rsidRPr="00B76908" w:rsidRDefault="007937C8" w:rsidP="00B234F8">
            <w:pPr>
              <w:spacing w:line="240" w:lineRule="auto"/>
              <w:rPr>
                <w:sz w:val="22"/>
                <w:lang w:val="en-US"/>
              </w:rPr>
            </w:pPr>
            <w:r>
              <w:rPr>
                <w:sz w:val="22"/>
                <w:lang w:val="en-US"/>
              </w:rPr>
              <w:t>Tahun</w:t>
            </w:r>
          </w:p>
        </w:tc>
      </w:tr>
      <w:tr w:rsidR="007937C8" w:rsidRPr="00B76908" w14:paraId="2ABB0DC3" w14:textId="77777777" w:rsidTr="00B234F8">
        <w:tc>
          <w:tcPr>
            <w:tcW w:w="2547" w:type="dxa"/>
          </w:tcPr>
          <w:p w14:paraId="560B3D6D" w14:textId="650BBBDE" w:rsidR="007937C8" w:rsidRDefault="007937C8" w:rsidP="00B234F8">
            <w:pPr>
              <w:spacing w:line="240" w:lineRule="auto"/>
              <w:rPr>
                <w:sz w:val="22"/>
                <w:lang w:val="en-US"/>
              </w:rPr>
            </w:pPr>
            <w:r>
              <w:rPr>
                <w:sz w:val="22"/>
                <w:lang w:val="en-US"/>
              </w:rPr>
              <w:t>bulan</w:t>
            </w:r>
          </w:p>
        </w:tc>
        <w:tc>
          <w:tcPr>
            <w:tcW w:w="5381" w:type="dxa"/>
          </w:tcPr>
          <w:p w14:paraId="08406DA5" w14:textId="0E331F2D" w:rsidR="007937C8" w:rsidRDefault="007937C8" w:rsidP="00B234F8">
            <w:pPr>
              <w:spacing w:line="240" w:lineRule="auto"/>
              <w:rPr>
                <w:sz w:val="22"/>
                <w:lang w:val="en-US"/>
              </w:rPr>
            </w:pPr>
            <w:r>
              <w:rPr>
                <w:sz w:val="22"/>
                <w:lang w:val="en-US"/>
              </w:rPr>
              <w:t>Bulan</w:t>
            </w:r>
          </w:p>
        </w:tc>
      </w:tr>
      <w:tr w:rsidR="007937C8" w:rsidRPr="00B76908" w14:paraId="26C2EBA6" w14:textId="77777777" w:rsidTr="00B234F8">
        <w:tc>
          <w:tcPr>
            <w:tcW w:w="2547" w:type="dxa"/>
          </w:tcPr>
          <w:p w14:paraId="041716E6" w14:textId="1ED70DE8" w:rsidR="007937C8" w:rsidRDefault="007937C8" w:rsidP="00B234F8">
            <w:pPr>
              <w:spacing w:line="240" w:lineRule="auto"/>
              <w:rPr>
                <w:sz w:val="22"/>
                <w:lang w:val="en-US"/>
              </w:rPr>
            </w:pPr>
            <w:r>
              <w:rPr>
                <w:sz w:val="22"/>
                <w:lang w:val="en-US"/>
              </w:rPr>
              <w:t>daerah_asal</w:t>
            </w:r>
          </w:p>
        </w:tc>
        <w:tc>
          <w:tcPr>
            <w:tcW w:w="5381" w:type="dxa"/>
          </w:tcPr>
          <w:p w14:paraId="04D627D6" w14:textId="21F10397" w:rsidR="007937C8" w:rsidRDefault="007937C8" w:rsidP="00B234F8">
            <w:pPr>
              <w:spacing w:line="240" w:lineRule="auto"/>
              <w:rPr>
                <w:sz w:val="22"/>
                <w:lang w:val="en-US"/>
              </w:rPr>
            </w:pPr>
            <w:r>
              <w:rPr>
                <w:sz w:val="22"/>
                <w:lang w:val="en-US"/>
              </w:rPr>
              <w:t>Daerah asal</w:t>
            </w:r>
          </w:p>
        </w:tc>
      </w:tr>
      <w:tr w:rsidR="007937C8" w:rsidRPr="00B76908" w14:paraId="61530CB1" w14:textId="77777777" w:rsidTr="00B234F8">
        <w:tc>
          <w:tcPr>
            <w:tcW w:w="2547" w:type="dxa"/>
          </w:tcPr>
          <w:p w14:paraId="25EF878F" w14:textId="4A1ACE6C" w:rsidR="007937C8" w:rsidRDefault="007937C8" w:rsidP="00B234F8">
            <w:pPr>
              <w:spacing w:line="240" w:lineRule="auto"/>
              <w:rPr>
                <w:sz w:val="22"/>
                <w:lang w:val="en-US"/>
              </w:rPr>
            </w:pPr>
            <w:r>
              <w:rPr>
                <w:sz w:val="22"/>
                <w:lang w:val="en-US"/>
              </w:rPr>
              <w:t>berat_beras</w:t>
            </w:r>
          </w:p>
        </w:tc>
        <w:tc>
          <w:tcPr>
            <w:tcW w:w="5381" w:type="dxa"/>
          </w:tcPr>
          <w:p w14:paraId="7130344B" w14:textId="121779C8" w:rsidR="007937C8" w:rsidRDefault="007937C8" w:rsidP="00B234F8">
            <w:pPr>
              <w:spacing w:line="240" w:lineRule="auto"/>
              <w:rPr>
                <w:sz w:val="22"/>
                <w:lang w:val="en-US"/>
              </w:rPr>
            </w:pPr>
            <w:r>
              <w:rPr>
                <w:sz w:val="22"/>
                <w:lang w:val="en-US"/>
              </w:rPr>
              <w:t>Berat beras (dalam ton)</w:t>
            </w:r>
          </w:p>
        </w:tc>
      </w:tr>
    </w:tbl>
    <w:p w14:paraId="7FAB6364" w14:textId="32075F0A" w:rsidR="00212C07" w:rsidRDefault="00212C07" w:rsidP="00212C07">
      <w:pPr>
        <w:pStyle w:val="ListParagraph"/>
        <w:rPr>
          <w:lang w:val="en-US"/>
        </w:rPr>
      </w:pPr>
    </w:p>
    <w:p w14:paraId="29B0DE94" w14:textId="77777777" w:rsidR="00BA4AAF" w:rsidRDefault="00BA4AAF" w:rsidP="00AF1ED1">
      <w:pPr>
        <w:pStyle w:val="ListParagraph"/>
        <w:numPr>
          <w:ilvl w:val="0"/>
          <w:numId w:val="30"/>
        </w:numPr>
        <w:ind w:left="426" w:hanging="426"/>
        <w:rPr>
          <w:lang w:val="en-US"/>
        </w:rPr>
      </w:pPr>
      <w:r>
        <w:rPr>
          <w:lang w:val="en-US"/>
        </w:rPr>
        <w:t>Tabel Data Banyaknya Beras yang Masuk PIC DKI Jakarta Menurut Jenis</w:t>
      </w:r>
    </w:p>
    <w:p w14:paraId="12F24B10" w14:textId="74366912" w:rsidR="00BA4AAF" w:rsidRDefault="00BA4AAF" w:rsidP="00AF1ED1">
      <w:pPr>
        <w:pStyle w:val="ListParagraph"/>
        <w:numPr>
          <w:ilvl w:val="0"/>
          <w:numId w:val="30"/>
        </w:numPr>
        <w:ind w:left="426" w:hanging="426"/>
        <w:rPr>
          <w:lang w:val="en-US"/>
        </w:rPr>
      </w:pPr>
      <w:r>
        <w:rPr>
          <w:lang w:val="en-US"/>
        </w:rPr>
        <w:t>Tabel Data Perkembangan Harga Rata-Rata Beras Grosir di PIC DKI Jakarta</w:t>
      </w:r>
    </w:p>
    <w:p w14:paraId="58242C14" w14:textId="7EBBCD3C" w:rsidR="00BA4AAF" w:rsidRDefault="00BA4AAF" w:rsidP="00AF1ED1">
      <w:pPr>
        <w:pStyle w:val="ListParagraph"/>
        <w:numPr>
          <w:ilvl w:val="0"/>
          <w:numId w:val="30"/>
        </w:numPr>
        <w:ind w:left="426" w:hanging="426"/>
        <w:rPr>
          <w:lang w:val="en-US"/>
        </w:rPr>
      </w:pPr>
      <w:r>
        <w:rPr>
          <w:lang w:val="en-US"/>
        </w:rPr>
        <w:lastRenderedPageBreak/>
        <w:t>Tabel Data Penyaluran Beras Menurut Peruntukannya DKI Jakarta</w:t>
      </w:r>
    </w:p>
    <w:p w14:paraId="189B284A" w14:textId="77777777" w:rsidR="00BA4AAF" w:rsidRDefault="00BA4AAF" w:rsidP="00AF1ED1">
      <w:pPr>
        <w:pStyle w:val="ListParagraph"/>
        <w:numPr>
          <w:ilvl w:val="0"/>
          <w:numId w:val="30"/>
        </w:numPr>
        <w:ind w:left="426" w:hanging="426"/>
        <w:rPr>
          <w:lang w:val="en-US"/>
        </w:rPr>
      </w:pPr>
      <w:r>
        <w:rPr>
          <w:lang w:val="en-US"/>
        </w:rPr>
        <w:t>Tabel Perkembangan Nilai Ekspor-Impor Melalui DKI Jakarta, dan Ekspor Produk</w:t>
      </w:r>
    </w:p>
    <w:p w14:paraId="32E43BC6" w14:textId="77777777" w:rsidR="00BA4AAF" w:rsidRDefault="00BA4AAF" w:rsidP="00AF1ED1">
      <w:pPr>
        <w:pStyle w:val="ListParagraph"/>
        <w:numPr>
          <w:ilvl w:val="0"/>
          <w:numId w:val="30"/>
        </w:numPr>
        <w:ind w:left="426" w:hanging="426"/>
        <w:rPr>
          <w:lang w:val="en-US"/>
        </w:rPr>
      </w:pPr>
      <w:r>
        <w:rPr>
          <w:lang w:val="en-US"/>
        </w:rPr>
        <w:t>Tabel Data Produk Domestik Regional Bruto (PDRB) Jakarta Berdasarkan Pengeluaran</w:t>
      </w:r>
    </w:p>
    <w:p w14:paraId="438AA642" w14:textId="77777777" w:rsidR="00BA4AAF" w:rsidRDefault="00BA4AAF" w:rsidP="00AF1ED1">
      <w:pPr>
        <w:pStyle w:val="ListParagraph"/>
        <w:numPr>
          <w:ilvl w:val="0"/>
          <w:numId w:val="30"/>
        </w:numPr>
        <w:ind w:left="426" w:hanging="426"/>
        <w:rPr>
          <w:lang w:val="en-US"/>
        </w:rPr>
      </w:pPr>
      <w:r>
        <w:rPr>
          <w:lang w:val="en-US"/>
        </w:rPr>
        <w:t>Tabel Data Jumlah Pasar dikelola PD.Pasar Jaya Menurut Kota dan Ruang Lingkup</w:t>
      </w:r>
    </w:p>
    <w:p w14:paraId="0FF3C81E" w14:textId="08E14BF8" w:rsidR="00AF1ED1" w:rsidRDefault="00BA4AAF" w:rsidP="00AF1ED1">
      <w:pPr>
        <w:pStyle w:val="ListParagraph"/>
        <w:numPr>
          <w:ilvl w:val="0"/>
          <w:numId w:val="30"/>
        </w:numPr>
        <w:ind w:left="426" w:hanging="426"/>
        <w:rPr>
          <w:lang w:val="en-US"/>
        </w:rPr>
      </w:pPr>
      <w:r>
        <w:rPr>
          <w:lang w:val="en-US"/>
        </w:rPr>
        <w:t>Tabel Data Jumlah Pasar yang dikelola PD.Pasar Jaya Menurut Kota dan Sifat Kegiatan</w:t>
      </w:r>
    </w:p>
    <w:p w14:paraId="25C16F8D" w14:textId="23991280" w:rsidR="00BA4AAF" w:rsidRDefault="00BA4AAF" w:rsidP="00AF1ED1">
      <w:pPr>
        <w:pStyle w:val="ListParagraph"/>
        <w:numPr>
          <w:ilvl w:val="0"/>
          <w:numId w:val="30"/>
        </w:numPr>
        <w:ind w:left="426" w:hanging="426"/>
        <w:rPr>
          <w:lang w:val="en-US"/>
        </w:rPr>
      </w:pPr>
      <w:r>
        <w:rPr>
          <w:lang w:val="en-US"/>
        </w:rPr>
        <w:t>Tabel Data Jumlah Pasar Menurut Kota dan Waktu Kegiatan DKI Jakarta</w:t>
      </w:r>
    </w:p>
    <w:p w14:paraId="462C111B" w14:textId="1715EB6E" w:rsidR="00BA4AAF" w:rsidRDefault="00BA4AAF" w:rsidP="00AF1ED1">
      <w:pPr>
        <w:pStyle w:val="ListParagraph"/>
        <w:numPr>
          <w:ilvl w:val="0"/>
          <w:numId w:val="30"/>
        </w:numPr>
        <w:ind w:left="426" w:hanging="426"/>
        <w:rPr>
          <w:lang w:val="en-US"/>
        </w:rPr>
      </w:pPr>
      <w:r>
        <w:rPr>
          <w:lang w:val="en-US"/>
        </w:rPr>
        <w:t>Tabel Data Jumlah Pasar yang dikelola PD.Pasar Jaya Menurut Kota Adm dan Potensi</w:t>
      </w:r>
    </w:p>
    <w:p w14:paraId="55209540" w14:textId="77777777" w:rsidR="00BA4AAF" w:rsidRDefault="00BA4AAF" w:rsidP="00AF1ED1">
      <w:pPr>
        <w:pStyle w:val="ListParagraph"/>
        <w:numPr>
          <w:ilvl w:val="0"/>
          <w:numId w:val="30"/>
        </w:numPr>
        <w:ind w:left="426" w:hanging="426"/>
        <w:rPr>
          <w:lang w:val="en-US"/>
        </w:rPr>
      </w:pPr>
      <w:r>
        <w:rPr>
          <w:lang w:val="en-US"/>
        </w:rPr>
        <w:t>Tabel Data Luas Panen dan Produksi Sayur-Sayuran Menurut Kota Adm DKI Jakarta</w:t>
      </w:r>
    </w:p>
    <w:p w14:paraId="591FD0AB" w14:textId="77777777" w:rsidR="00BA4AAF" w:rsidRDefault="00BA4AAF" w:rsidP="00AF1ED1">
      <w:pPr>
        <w:pStyle w:val="ListParagraph"/>
        <w:numPr>
          <w:ilvl w:val="0"/>
          <w:numId w:val="30"/>
        </w:numPr>
        <w:ind w:left="426" w:hanging="426"/>
        <w:rPr>
          <w:lang w:val="en-US"/>
        </w:rPr>
      </w:pPr>
      <w:r>
        <w:rPr>
          <w:lang w:val="en-US"/>
        </w:rPr>
        <w:t>Tabel Data Luas Panen dan Produksi Sayur-Sayuran DKI Jakarta</w:t>
      </w:r>
    </w:p>
    <w:p w14:paraId="42677C3C" w14:textId="1D4C77B6" w:rsidR="00BA4AAF" w:rsidRDefault="00BA4AAF" w:rsidP="00AF1ED1">
      <w:pPr>
        <w:pStyle w:val="ListParagraph"/>
        <w:numPr>
          <w:ilvl w:val="0"/>
          <w:numId w:val="30"/>
        </w:numPr>
        <w:ind w:left="426" w:hanging="426"/>
        <w:rPr>
          <w:lang w:val="en-US"/>
        </w:rPr>
      </w:pPr>
      <w:r>
        <w:rPr>
          <w:lang w:val="en-US"/>
        </w:rPr>
        <w:t>Tabel Data Jumlah Pohon dan Produksi Buah-Buahan yang Menghasilkan DKI Jakarta</w:t>
      </w:r>
    </w:p>
    <w:p w14:paraId="4EE75FA1" w14:textId="2674F207" w:rsidR="00BA4AAF" w:rsidRDefault="00BA4AAF" w:rsidP="00AF1ED1">
      <w:pPr>
        <w:pStyle w:val="ListParagraph"/>
        <w:numPr>
          <w:ilvl w:val="0"/>
          <w:numId w:val="30"/>
        </w:numPr>
        <w:ind w:left="426" w:hanging="426"/>
        <w:rPr>
          <w:lang w:val="en-US"/>
        </w:rPr>
      </w:pPr>
      <w:r>
        <w:rPr>
          <w:lang w:val="en-US"/>
        </w:rPr>
        <w:t>Tabel Data Jumlah Produksi Bruto dan Penjualan Gas DKI Jakarta</w:t>
      </w:r>
    </w:p>
    <w:p w14:paraId="19993AE4" w14:textId="1594539B" w:rsidR="00BA4AAF" w:rsidRDefault="00BA4AAF" w:rsidP="00AF1ED1">
      <w:pPr>
        <w:pStyle w:val="ListParagraph"/>
        <w:numPr>
          <w:ilvl w:val="0"/>
          <w:numId w:val="30"/>
        </w:numPr>
        <w:ind w:left="426" w:hanging="426"/>
        <w:rPr>
          <w:lang w:val="en-US"/>
        </w:rPr>
      </w:pPr>
      <w:r>
        <w:rPr>
          <w:lang w:val="en-US"/>
        </w:rPr>
        <w:t>Tabel Data Jumlah SIUP Menurut Golongan Usaha dan Kota Adm DKI Jakarta</w:t>
      </w:r>
    </w:p>
    <w:p w14:paraId="6F75CF08" w14:textId="4403F3DC" w:rsidR="00BA4AAF" w:rsidRDefault="0046226F" w:rsidP="00AF1ED1">
      <w:pPr>
        <w:pStyle w:val="ListParagraph"/>
        <w:numPr>
          <w:ilvl w:val="0"/>
          <w:numId w:val="30"/>
        </w:numPr>
        <w:ind w:left="426" w:hanging="426"/>
        <w:rPr>
          <w:lang w:val="en-US"/>
        </w:rPr>
      </w:pPr>
      <w:r>
        <w:rPr>
          <w:lang w:val="en-US"/>
        </w:rPr>
        <w:t>Tabel Data Realisasi Operasi Pasar Raskin Menurut Kab Kota Adm Kecamatan DKI Jakarta</w:t>
      </w:r>
    </w:p>
    <w:p w14:paraId="27C4CD47" w14:textId="66B77E1D" w:rsidR="0046226F" w:rsidRDefault="0046226F" w:rsidP="00AF1ED1">
      <w:pPr>
        <w:pStyle w:val="ListParagraph"/>
        <w:numPr>
          <w:ilvl w:val="0"/>
          <w:numId w:val="30"/>
        </w:numPr>
        <w:ind w:left="426" w:hanging="426"/>
        <w:rPr>
          <w:lang w:val="en-US"/>
        </w:rPr>
      </w:pPr>
      <w:r>
        <w:rPr>
          <w:lang w:val="en-US"/>
        </w:rPr>
        <w:t>Tabel Data Nilai Ekspor Perikanan Melalui LPMHP Menurut Bulan dan Negara Tujuan DKI Jakarta</w:t>
      </w:r>
    </w:p>
    <w:p w14:paraId="66AF1B4E" w14:textId="1FCCB64E" w:rsidR="0046226F" w:rsidRDefault="0046226F" w:rsidP="00AF1ED1">
      <w:pPr>
        <w:pStyle w:val="ListParagraph"/>
        <w:numPr>
          <w:ilvl w:val="0"/>
          <w:numId w:val="30"/>
        </w:numPr>
        <w:ind w:left="426" w:hanging="426"/>
        <w:rPr>
          <w:lang w:val="en-US"/>
        </w:rPr>
      </w:pPr>
      <w:r>
        <w:rPr>
          <w:lang w:val="en-US"/>
        </w:rPr>
        <w:t>Tabel Data Jumlah Pohon dan Produksi Buah yang Menghasilkan Menurut Kota Adm DKI Jakarta</w:t>
      </w:r>
    </w:p>
    <w:p w14:paraId="286E0543" w14:textId="78C3F859" w:rsidR="0046226F" w:rsidRDefault="0046226F" w:rsidP="00AF1ED1">
      <w:pPr>
        <w:pStyle w:val="ListParagraph"/>
        <w:numPr>
          <w:ilvl w:val="0"/>
          <w:numId w:val="30"/>
        </w:numPr>
        <w:ind w:left="426" w:hanging="426"/>
        <w:rPr>
          <w:lang w:val="en-US"/>
        </w:rPr>
      </w:pPr>
      <w:r>
        <w:rPr>
          <w:lang w:val="en-US"/>
        </w:rPr>
        <w:t>Tabel Data Volume dan Nilai Ekspor Melalui Pelabuhan DKI Jakarta Menurut Pelabuhan</w:t>
      </w:r>
    </w:p>
    <w:p w14:paraId="0B7A9572" w14:textId="3432440F" w:rsidR="0046226F" w:rsidRDefault="0046226F" w:rsidP="00AF1ED1">
      <w:pPr>
        <w:pStyle w:val="ListParagraph"/>
        <w:numPr>
          <w:ilvl w:val="0"/>
          <w:numId w:val="30"/>
        </w:numPr>
        <w:ind w:left="426" w:hanging="426"/>
        <w:rPr>
          <w:lang w:val="en-US"/>
        </w:rPr>
      </w:pPr>
      <w:r>
        <w:rPr>
          <w:lang w:val="en-US"/>
        </w:rPr>
        <w:t>Tabel Data Volume dan Nilai Ekspor Mogas dan Non Migas Produk DKI Jakarta Menurut Bulan</w:t>
      </w:r>
    </w:p>
    <w:p w14:paraId="638659DC" w14:textId="7FDBAE3A" w:rsidR="0046226F" w:rsidRDefault="0046226F" w:rsidP="00AF1ED1">
      <w:pPr>
        <w:pStyle w:val="ListParagraph"/>
        <w:numPr>
          <w:ilvl w:val="0"/>
          <w:numId w:val="30"/>
        </w:numPr>
        <w:ind w:left="426" w:hanging="426"/>
        <w:rPr>
          <w:lang w:val="en-US"/>
        </w:rPr>
      </w:pPr>
      <w:r>
        <w:rPr>
          <w:lang w:val="en-US"/>
        </w:rPr>
        <w:t>Tabel Data Volume dan Nilai Ekspor Produk DKI Jakarta Menurut Pelabuhan</w:t>
      </w:r>
    </w:p>
    <w:p w14:paraId="0769C5F3" w14:textId="1EBAE9F3" w:rsidR="0046226F" w:rsidRDefault="00FB112B" w:rsidP="00AF1ED1">
      <w:pPr>
        <w:pStyle w:val="ListParagraph"/>
        <w:numPr>
          <w:ilvl w:val="0"/>
          <w:numId w:val="30"/>
        </w:numPr>
        <w:ind w:left="426" w:hanging="426"/>
        <w:rPr>
          <w:lang w:val="en-US"/>
        </w:rPr>
      </w:pPr>
      <w:r>
        <w:rPr>
          <w:lang w:val="en-US"/>
        </w:rPr>
        <w:lastRenderedPageBreak/>
        <w:t>Tabel Data Volume Nilai Impor Melalui DKI Jakarta Menurut Pelabuhan Bongkar</w:t>
      </w:r>
    </w:p>
    <w:p w14:paraId="5D6C4C60" w14:textId="3F53F269" w:rsidR="00FB112B" w:rsidRDefault="00FB112B" w:rsidP="00AF1ED1">
      <w:pPr>
        <w:pStyle w:val="ListParagraph"/>
        <w:numPr>
          <w:ilvl w:val="0"/>
          <w:numId w:val="30"/>
        </w:numPr>
        <w:ind w:left="426" w:hanging="426"/>
        <w:rPr>
          <w:lang w:val="en-US"/>
        </w:rPr>
      </w:pPr>
      <w:r>
        <w:rPr>
          <w:lang w:val="en-US"/>
        </w:rPr>
        <w:t>Tabel Data Volume dan Nilai Ekspor Produk Utama DKI Jakarta Menurut Jenis Komoditi</w:t>
      </w:r>
    </w:p>
    <w:p w14:paraId="03ADD869" w14:textId="0F50EBB3" w:rsidR="00FB112B" w:rsidRDefault="000F345A" w:rsidP="00AF1ED1">
      <w:pPr>
        <w:pStyle w:val="ListParagraph"/>
        <w:numPr>
          <w:ilvl w:val="0"/>
          <w:numId w:val="30"/>
        </w:numPr>
        <w:ind w:left="426" w:hanging="426"/>
        <w:rPr>
          <w:lang w:val="en-US"/>
        </w:rPr>
      </w:pPr>
      <w:r>
        <w:rPr>
          <w:lang w:val="en-US"/>
        </w:rPr>
        <w:t>Tabel Data Volume dan Nilai Ekspor Melalui DKI Jakarta Menurut Negara Tujuan</w:t>
      </w:r>
    </w:p>
    <w:p w14:paraId="2459424B" w14:textId="7041CDB4" w:rsidR="000F345A" w:rsidRDefault="000F345A" w:rsidP="00AF1ED1">
      <w:pPr>
        <w:pStyle w:val="ListParagraph"/>
        <w:numPr>
          <w:ilvl w:val="0"/>
          <w:numId w:val="30"/>
        </w:numPr>
        <w:ind w:left="426" w:hanging="426"/>
        <w:rPr>
          <w:lang w:val="en-US"/>
        </w:rPr>
      </w:pPr>
      <w:r>
        <w:rPr>
          <w:lang w:val="en-US"/>
        </w:rPr>
        <w:t>Tabel Data Volume dan Nilai Ekspor Melalui DKI Jakarta Menurut Jenis Komoditi</w:t>
      </w:r>
    </w:p>
    <w:p w14:paraId="2E6EEB33" w14:textId="119F4E9C" w:rsidR="000F345A" w:rsidRDefault="000F345A" w:rsidP="00AF1ED1">
      <w:pPr>
        <w:pStyle w:val="ListParagraph"/>
        <w:numPr>
          <w:ilvl w:val="0"/>
          <w:numId w:val="30"/>
        </w:numPr>
        <w:ind w:left="426" w:hanging="426"/>
        <w:rPr>
          <w:lang w:val="en-US"/>
        </w:rPr>
      </w:pPr>
      <w:r>
        <w:rPr>
          <w:lang w:val="en-US"/>
        </w:rPr>
        <w:t>Tabel Data Ringkasan Pendapatan Bruto dan Biaya Perusahaan Konstruksi DKI Jakarta</w:t>
      </w:r>
    </w:p>
    <w:p w14:paraId="277D6BDA" w14:textId="75E17035" w:rsidR="000F345A" w:rsidRDefault="000F345A" w:rsidP="00AF1ED1">
      <w:pPr>
        <w:pStyle w:val="ListParagraph"/>
        <w:numPr>
          <w:ilvl w:val="0"/>
          <w:numId w:val="30"/>
        </w:numPr>
        <w:ind w:left="426" w:hanging="426"/>
        <w:rPr>
          <w:lang w:val="en-US"/>
        </w:rPr>
      </w:pPr>
      <w:r>
        <w:rPr>
          <w:lang w:val="en-US"/>
        </w:rPr>
        <w:t>Tabel Data TDP yang Ditertibkan dan Biaya Adm Menurut Bentuk Perusahaan DKI Jakarta</w:t>
      </w:r>
    </w:p>
    <w:p w14:paraId="3976CD59" w14:textId="2EEC8592" w:rsidR="007659CC" w:rsidRDefault="007659CC" w:rsidP="00AF1ED1">
      <w:pPr>
        <w:pStyle w:val="ListParagraph"/>
        <w:numPr>
          <w:ilvl w:val="0"/>
          <w:numId w:val="30"/>
        </w:numPr>
        <w:ind w:left="426" w:hanging="426"/>
        <w:rPr>
          <w:lang w:val="en-US"/>
        </w:rPr>
      </w:pPr>
      <w:r>
        <w:rPr>
          <w:lang w:val="en-US"/>
        </w:rPr>
        <w:t>Tabel Data Produksi Ikan yang Masuk Pelelangan Ikan Menurut Jenis Penangkap</w:t>
      </w:r>
    </w:p>
    <w:p w14:paraId="279763EE" w14:textId="1AA3FDAA" w:rsidR="000F345A" w:rsidRDefault="000F345A" w:rsidP="00AF1ED1">
      <w:pPr>
        <w:pStyle w:val="ListParagraph"/>
        <w:numPr>
          <w:ilvl w:val="0"/>
          <w:numId w:val="30"/>
        </w:numPr>
        <w:ind w:left="426" w:hanging="426"/>
        <w:rPr>
          <w:lang w:val="en-US"/>
        </w:rPr>
      </w:pPr>
      <w:r>
        <w:rPr>
          <w:lang w:val="en-US"/>
        </w:rPr>
        <w:t>Tabel Data Produksi Ikan yang Masuk Pelelangan Ikan Menurut Jenis DKI Jakarta</w:t>
      </w:r>
    </w:p>
    <w:p w14:paraId="649A9DC8" w14:textId="65B644BB" w:rsidR="000F345A" w:rsidRDefault="000F345A" w:rsidP="00AF1ED1">
      <w:pPr>
        <w:pStyle w:val="ListParagraph"/>
        <w:numPr>
          <w:ilvl w:val="0"/>
          <w:numId w:val="30"/>
        </w:numPr>
        <w:ind w:left="426" w:hanging="426"/>
        <w:rPr>
          <w:lang w:val="en-US"/>
        </w:rPr>
      </w:pPr>
      <w:r>
        <w:rPr>
          <w:lang w:val="en-US"/>
        </w:rPr>
        <w:t>Tabel Data Nilai Produksi Ikan yang Masuk Pelelangan Menurut Jenis DKI Jakarta</w:t>
      </w:r>
    </w:p>
    <w:p w14:paraId="20472DD7" w14:textId="334A3AA5" w:rsidR="000F345A" w:rsidRDefault="000F345A" w:rsidP="00AF1ED1">
      <w:pPr>
        <w:pStyle w:val="ListParagraph"/>
        <w:numPr>
          <w:ilvl w:val="0"/>
          <w:numId w:val="30"/>
        </w:numPr>
        <w:ind w:left="426" w:hanging="426"/>
        <w:rPr>
          <w:lang w:val="en-US"/>
        </w:rPr>
      </w:pPr>
      <w:r>
        <w:rPr>
          <w:lang w:val="en-US"/>
        </w:rPr>
        <w:t>Tabel Data Nilai Produksi Ikan yang Masuk Pelelangan Menurut Alat Penangkap DKI Jakarta</w:t>
      </w:r>
    </w:p>
    <w:p w14:paraId="1C77998B" w14:textId="621BEE14" w:rsidR="000F345A" w:rsidRDefault="000F345A" w:rsidP="00AF1ED1">
      <w:pPr>
        <w:pStyle w:val="ListParagraph"/>
        <w:numPr>
          <w:ilvl w:val="0"/>
          <w:numId w:val="30"/>
        </w:numPr>
        <w:ind w:left="426" w:hanging="426"/>
        <w:rPr>
          <w:lang w:val="en-US"/>
        </w:rPr>
      </w:pPr>
      <w:r>
        <w:rPr>
          <w:lang w:val="en-US"/>
        </w:rPr>
        <w:t>Tabel Data Nilai Produksi Ikan Menurut Tempat Pelelangan Ikan dan Bulan DKI Jakarta</w:t>
      </w:r>
    </w:p>
    <w:p w14:paraId="41B89AEB" w14:textId="05EB4B1C" w:rsidR="000F345A" w:rsidRDefault="000F345A" w:rsidP="00AF1ED1">
      <w:pPr>
        <w:pStyle w:val="ListParagraph"/>
        <w:numPr>
          <w:ilvl w:val="0"/>
          <w:numId w:val="30"/>
        </w:numPr>
        <w:ind w:left="426" w:hanging="426"/>
        <w:rPr>
          <w:lang w:val="en-US"/>
        </w:rPr>
      </w:pPr>
      <w:r>
        <w:rPr>
          <w:lang w:val="en-US"/>
        </w:rPr>
        <w:t>Tabel Data Produksi Ikan Laut dan Darat yang Masuk Tempat Pelelangan Ikan DKI Jakarta</w:t>
      </w:r>
    </w:p>
    <w:p w14:paraId="648964C2" w14:textId="431069BA" w:rsidR="000F345A" w:rsidRDefault="000F345A" w:rsidP="00AF1ED1">
      <w:pPr>
        <w:pStyle w:val="ListParagraph"/>
        <w:numPr>
          <w:ilvl w:val="0"/>
          <w:numId w:val="30"/>
        </w:numPr>
        <w:ind w:left="426" w:hanging="426"/>
        <w:rPr>
          <w:lang w:val="en-US"/>
        </w:rPr>
      </w:pPr>
      <w:r>
        <w:rPr>
          <w:lang w:val="en-US"/>
        </w:rPr>
        <w:t>Tabel Data Nilai Produksi Ikan Laut dan Darat yang Masuk Pelelangan Menurut Bulan DKI Jakarta</w:t>
      </w:r>
    </w:p>
    <w:p w14:paraId="2EAD227A" w14:textId="215D8CF7" w:rsidR="000F345A" w:rsidRDefault="000F345A" w:rsidP="00AF1ED1">
      <w:pPr>
        <w:pStyle w:val="ListParagraph"/>
        <w:numPr>
          <w:ilvl w:val="0"/>
          <w:numId w:val="30"/>
        </w:numPr>
        <w:ind w:left="426" w:hanging="426"/>
        <w:rPr>
          <w:lang w:val="en-US"/>
        </w:rPr>
      </w:pPr>
      <w:r>
        <w:rPr>
          <w:lang w:val="en-US"/>
        </w:rPr>
        <w:t>Tabel Data Produksi Ikan Menurut Tempat Pelelangan Ikan dan Bulan DKI Jakarta</w:t>
      </w:r>
    </w:p>
    <w:p w14:paraId="67B4E261" w14:textId="15CF3667" w:rsidR="000F345A" w:rsidRDefault="000F345A" w:rsidP="00AF1ED1">
      <w:pPr>
        <w:pStyle w:val="ListParagraph"/>
        <w:numPr>
          <w:ilvl w:val="0"/>
          <w:numId w:val="30"/>
        </w:numPr>
        <w:ind w:left="426" w:hanging="426"/>
        <w:rPr>
          <w:lang w:val="en-US"/>
        </w:rPr>
      </w:pPr>
      <w:r>
        <w:rPr>
          <w:lang w:val="en-US"/>
        </w:rPr>
        <w:t>Tabel Data Produksi Perikanan Tangkap dan Budidaya Menurut KabKota Adm DKI Jakarta</w:t>
      </w:r>
    </w:p>
    <w:p w14:paraId="1CF59E86" w14:textId="04ACD242" w:rsidR="000F345A" w:rsidRDefault="000F345A" w:rsidP="00AF1ED1">
      <w:pPr>
        <w:pStyle w:val="ListParagraph"/>
        <w:numPr>
          <w:ilvl w:val="0"/>
          <w:numId w:val="30"/>
        </w:numPr>
        <w:ind w:left="426" w:hanging="426"/>
        <w:rPr>
          <w:lang w:val="en-US"/>
        </w:rPr>
      </w:pPr>
      <w:r>
        <w:rPr>
          <w:lang w:val="en-US"/>
        </w:rPr>
        <w:lastRenderedPageBreak/>
        <w:t>Tabel Data Luas Panen Produksi Jagung, Ketela, dan Kacang Menurut Masa Tanam DKI Jakarta</w:t>
      </w:r>
    </w:p>
    <w:p w14:paraId="4966B7FA" w14:textId="3C279FF2" w:rsidR="000F345A" w:rsidRDefault="000F345A" w:rsidP="00AF1ED1">
      <w:pPr>
        <w:pStyle w:val="ListParagraph"/>
        <w:numPr>
          <w:ilvl w:val="0"/>
          <w:numId w:val="30"/>
        </w:numPr>
        <w:ind w:left="426" w:hanging="426"/>
        <w:rPr>
          <w:lang w:val="en-US"/>
        </w:rPr>
      </w:pPr>
      <w:r>
        <w:rPr>
          <w:lang w:val="en-US"/>
        </w:rPr>
        <w:t>Tabel Data Luas Panen Produksi dan Rata-Rata Produksi Tanaman Bahan Makanan DKI Jakarta</w:t>
      </w:r>
    </w:p>
    <w:p w14:paraId="750AD8AF" w14:textId="60447B03" w:rsidR="000F345A" w:rsidRDefault="000F345A" w:rsidP="00AF1ED1">
      <w:pPr>
        <w:pStyle w:val="ListParagraph"/>
        <w:numPr>
          <w:ilvl w:val="0"/>
          <w:numId w:val="30"/>
        </w:numPr>
        <w:ind w:left="426" w:hanging="426"/>
        <w:rPr>
          <w:lang w:val="en-US"/>
        </w:rPr>
      </w:pPr>
      <w:r>
        <w:rPr>
          <w:lang w:val="en-US"/>
        </w:rPr>
        <w:t>Tabel Data Luas Panen dan Produksi Padi Menurut Masa Tanam DKI Jakarta</w:t>
      </w:r>
    </w:p>
    <w:p w14:paraId="572FCFD1" w14:textId="5367998B" w:rsidR="000F345A" w:rsidRDefault="000F345A" w:rsidP="00AF1ED1">
      <w:pPr>
        <w:pStyle w:val="ListParagraph"/>
        <w:numPr>
          <w:ilvl w:val="0"/>
          <w:numId w:val="30"/>
        </w:numPr>
        <w:ind w:left="426" w:hanging="426"/>
        <w:rPr>
          <w:lang w:val="en-US"/>
        </w:rPr>
      </w:pPr>
      <w:r>
        <w:rPr>
          <w:lang w:val="en-US"/>
        </w:rPr>
        <w:t>Tabel Data Volume Ekspor Perikanan Melalui LPMHP Menurut Bulan dan Jenis DKI Jakarta</w:t>
      </w:r>
    </w:p>
    <w:p w14:paraId="3E30061F" w14:textId="3EBF5FCF" w:rsidR="000F345A" w:rsidRDefault="002A1BAC" w:rsidP="00AF1ED1">
      <w:pPr>
        <w:pStyle w:val="ListParagraph"/>
        <w:numPr>
          <w:ilvl w:val="0"/>
          <w:numId w:val="30"/>
        </w:numPr>
        <w:ind w:left="426" w:hanging="426"/>
        <w:rPr>
          <w:lang w:val="en-US"/>
        </w:rPr>
      </w:pPr>
      <w:r>
        <w:rPr>
          <w:lang w:val="en-US"/>
        </w:rPr>
        <w:t>Tabel Volume Ekspor Perikanan Melalui LPMHP Menurut Bulan dan Negara Tujuan DKI Jakarta</w:t>
      </w:r>
    </w:p>
    <w:p w14:paraId="66B48AE5" w14:textId="7EFAB5AE" w:rsidR="00430E90" w:rsidRDefault="00430E90" w:rsidP="00AF1ED1">
      <w:pPr>
        <w:pStyle w:val="ListParagraph"/>
        <w:numPr>
          <w:ilvl w:val="0"/>
          <w:numId w:val="30"/>
        </w:numPr>
        <w:ind w:left="426" w:hanging="426"/>
        <w:rPr>
          <w:lang w:val="en-US"/>
        </w:rPr>
      </w:pPr>
      <w:r>
        <w:rPr>
          <w:lang w:val="en-US"/>
        </w:rPr>
        <w:t>Tabel Data Volume Ekspor Perikanan Melalui LPMHP Menurut Jenis dan Bulan DKI Jakarta</w:t>
      </w:r>
    </w:p>
    <w:p w14:paraId="73D9A0CC" w14:textId="334D3761" w:rsidR="00430E90" w:rsidRPr="009E226B" w:rsidRDefault="00430E90" w:rsidP="00AF1ED1">
      <w:pPr>
        <w:pStyle w:val="ListParagraph"/>
        <w:numPr>
          <w:ilvl w:val="0"/>
          <w:numId w:val="30"/>
        </w:numPr>
        <w:ind w:left="426" w:hanging="426"/>
        <w:rPr>
          <w:lang w:val="en-US"/>
        </w:rPr>
      </w:pPr>
      <w:r>
        <w:rPr>
          <w:lang w:val="en-US"/>
        </w:rPr>
        <w:t>Tabel Data Volume Ekspor Hasil Perikanan Melalui LPMHP Menurut Bulan dan Produk DKI Jakarta</w:t>
      </w:r>
    </w:p>
    <w:p w14:paraId="0E773D2B" w14:textId="4CC5FB7D" w:rsidR="009E226B" w:rsidRPr="00347F74" w:rsidRDefault="009E226B" w:rsidP="009E226B">
      <w:pPr>
        <w:rPr>
          <w:lang w:val="en-US"/>
        </w:rPr>
      </w:pPr>
    </w:p>
    <w:p w14:paraId="1E3B3B19" w14:textId="2BBF10AA" w:rsidR="004F59D7" w:rsidRDefault="004F59D7" w:rsidP="004F59D7">
      <w:pPr>
        <w:pStyle w:val="Heading4"/>
        <w:numPr>
          <w:ilvl w:val="0"/>
          <w:numId w:val="28"/>
        </w:numPr>
        <w:ind w:left="851" w:hanging="851"/>
        <w:rPr>
          <w:lang w:val="en-US"/>
        </w:rPr>
      </w:pPr>
      <w:r w:rsidRPr="004F59D7">
        <w:rPr>
          <w:lang w:val="en-US"/>
        </w:rPr>
        <w:t>Dataset Keuangan Daerah</w:t>
      </w:r>
    </w:p>
    <w:p w14:paraId="50781B75" w14:textId="22F155E7" w:rsidR="00430E90" w:rsidRDefault="00430E90" w:rsidP="00430E90">
      <w:pPr>
        <w:ind w:firstLine="720"/>
        <w:rPr>
          <w:lang w:val="en-US"/>
        </w:rPr>
      </w:pPr>
      <w:r w:rsidRPr="00430E90">
        <w:rPr>
          <w:lang w:val="en-US"/>
        </w:rPr>
        <w:t xml:space="preserve">Pada dataset </w:t>
      </w:r>
      <w:r>
        <w:rPr>
          <w:lang w:val="en-US"/>
        </w:rPr>
        <w:t>keuangan daerah</w:t>
      </w:r>
      <w:r w:rsidRPr="00430E90">
        <w:rPr>
          <w:lang w:val="en-US"/>
        </w:rPr>
        <w:t xml:space="preserve">, terdapat </w:t>
      </w:r>
      <w:r>
        <w:rPr>
          <w:lang w:val="en-US"/>
        </w:rPr>
        <w:t>15</w:t>
      </w:r>
      <w:r w:rsidRPr="00430E90">
        <w:rPr>
          <w:lang w:val="en-US"/>
        </w:rPr>
        <w:t xml:space="preserve"> data yang bisa digunakan secara bebas. Dataset</w:t>
      </w:r>
      <w:r>
        <w:rPr>
          <w:lang w:val="en-US"/>
        </w:rPr>
        <w:t xml:space="preserve"> keuangan daerah meliputi dataset laporan realisasi anggaran, laporan neraca, </w:t>
      </w:r>
      <w:r w:rsidR="007E3CC4">
        <w:rPr>
          <w:lang w:val="en-US"/>
        </w:rPr>
        <w:t>anggaran belanja daerah, APBD perubahan, pendapatan perkapitra, jumlah pendapatan, dll</w:t>
      </w:r>
      <w:r w:rsidRPr="00430E90">
        <w:rPr>
          <w:lang w:val="en-US"/>
        </w:rPr>
        <w:t>. Tabel-tabel yang terdapat pada dataset perdagangan adalah sebagai berikut:</w:t>
      </w:r>
    </w:p>
    <w:p w14:paraId="065F9FF0" w14:textId="319D5A7C" w:rsidR="007E3CC4" w:rsidRDefault="007E3CC4" w:rsidP="007E3CC4">
      <w:pPr>
        <w:pStyle w:val="ListParagraph"/>
        <w:numPr>
          <w:ilvl w:val="0"/>
          <w:numId w:val="31"/>
        </w:numPr>
        <w:ind w:left="284" w:hanging="284"/>
        <w:rPr>
          <w:lang w:val="en-US"/>
        </w:rPr>
      </w:pPr>
      <w:r>
        <w:rPr>
          <w:lang w:val="en-US"/>
        </w:rPr>
        <w:t>Tabel Data Laporan Realisasi Anggaran DKI Jakarta</w:t>
      </w:r>
    </w:p>
    <w:p w14:paraId="601D6C8C" w14:textId="3F4F334E" w:rsidR="00C47355" w:rsidRDefault="00C47355" w:rsidP="00C47355">
      <w:pPr>
        <w:ind w:firstLine="709"/>
        <w:rPr>
          <w:lang w:val="en-US"/>
        </w:rPr>
      </w:pPr>
      <w:r>
        <w:rPr>
          <w:lang w:val="en-US"/>
        </w:rPr>
        <w:t xml:space="preserve">Tabel ini berisi mengenai laporan realisasi anggaran DKI Jakarta pada tahun 2009-2012. </w:t>
      </w:r>
      <w:r w:rsidRPr="00C47355">
        <w:rPr>
          <w:lang w:val="en-US"/>
        </w:rPr>
        <w:t>SILPA padah tahun 2009 sebesar Rp3.756.718.028.446,33 termasuk Sisa Kas pada Bendahara Pengeluaran Kota Administrasi Jakarta Barat yang belum disetor ke Kas Daerah sebesar Rp.8.205.881.148,00 yang akan di reklas setelah ada keputusan</w:t>
      </w:r>
      <w:r>
        <w:rPr>
          <w:lang w:val="en-US"/>
        </w:rPr>
        <w:t>. Berikut adalah penjelasan atribut pada tabel ini:</w:t>
      </w:r>
    </w:p>
    <w:p w14:paraId="4FA21A6E" w14:textId="29739545" w:rsidR="00C47355" w:rsidRDefault="00C47355" w:rsidP="00C47355">
      <w:pPr>
        <w:pStyle w:val="Caption"/>
        <w:keepNext/>
      </w:pPr>
      <w:bookmarkStart w:id="78" w:name="_Toc435178901"/>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7</w:t>
      </w:r>
      <w:r w:rsidR="007937C8">
        <w:fldChar w:fldCharType="end"/>
      </w:r>
      <w:r>
        <w:rPr>
          <w:noProof/>
          <w:lang w:val="en-US"/>
        </w:rPr>
        <w:t xml:space="preserve"> Tabel Laporan Realisasi Anggaran DKI Jakarta</w:t>
      </w:r>
      <w:bookmarkEnd w:id="78"/>
    </w:p>
    <w:tbl>
      <w:tblPr>
        <w:tblStyle w:val="TableGrid"/>
        <w:tblW w:w="0" w:type="auto"/>
        <w:tblLook w:val="04A0" w:firstRow="1" w:lastRow="0" w:firstColumn="1" w:lastColumn="0" w:noHBand="0" w:noVBand="1"/>
      </w:tblPr>
      <w:tblGrid>
        <w:gridCol w:w="2770"/>
        <w:gridCol w:w="5158"/>
      </w:tblGrid>
      <w:tr w:rsidR="00C47355" w:rsidRPr="00C47355" w14:paraId="59950BD6" w14:textId="77777777" w:rsidTr="00C47355">
        <w:trPr>
          <w:cnfStyle w:val="100000000000" w:firstRow="1" w:lastRow="0" w:firstColumn="0" w:lastColumn="0" w:oddVBand="0" w:evenVBand="0" w:oddHBand="0" w:evenHBand="0" w:firstRowFirstColumn="0" w:firstRowLastColumn="0" w:lastRowFirstColumn="0" w:lastRowLastColumn="0"/>
          <w:tblHeader/>
        </w:trPr>
        <w:tc>
          <w:tcPr>
            <w:tcW w:w="2770" w:type="dxa"/>
          </w:tcPr>
          <w:p w14:paraId="702D4170" w14:textId="7239476F" w:rsidR="00C47355" w:rsidRPr="00816000" w:rsidRDefault="00C47355" w:rsidP="00C47355">
            <w:pPr>
              <w:spacing w:line="240" w:lineRule="auto"/>
              <w:rPr>
                <w:sz w:val="22"/>
                <w:lang w:val="en-US"/>
              </w:rPr>
            </w:pPr>
            <w:r w:rsidRPr="00816000">
              <w:rPr>
                <w:sz w:val="22"/>
                <w:lang w:val="en-US"/>
              </w:rPr>
              <w:t>Atribiut</w:t>
            </w:r>
          </w:p>
        </w:tc>
        <w:tc>
          <w:tcPr>
            <w:tcW w:w="5158" w:type="dxa"/>
          </w:tcPr>
          <w:p w14:paraId="1334545C" w14:textId="1A7654A7" w:rsidR="00C47355" w:rsidRPr="00816000" w:rsidRDefault="00C47355" w:rsidP="00C47355">
            <w:pPr>
              <w:spacing w:line="240" w:lineRule="auto"/>
              <w:rPr>
                <w:sz w:val="22"/>
                <w:lang w:val="en-US"/>
              </w:rPr>
            </w:pPr>
            <w:r w:rsidRPr="00816000">
              <w:rPr>
                <w:sz w:val="22"/>
                <w:lang w:val="en-US"/>
              </w:rPr>
              <w:t>Keterangan</w:t>
            </w:r>
          </w:p>
        </w:tc>
      </w:tr>
      <w:tr w:rsidR="00C47355" w:rsidRPr="00C47355" w14:paraId="65E1ADB2" w14:textId="77777777" w:rsidTr="00C47355">
        <w:tc>
          <w:tcPr>
            <w:tcW w:w="2770" w:type="dxa"/>
          </w:tcPr>
          <w:p w14:paraId="45F3F658" w14:textId="3C2D35F2" w:rsidR="00C47355" w:rsidRPr="00C47355" w:rsidRDefault="00C47355" w:rsidP="00C47355">
            <w:pPr>
              <w:spacing w:line="240" w:lineRule="auto"/>
              <w:rPr>
                <w:sz w:val="22"/>
                <w:lang w:val="en-US"/>
              </w:rPr>
            </w:pPr>
            <w:r>
              <w:rPr>
                <w:sz w:val="22"/>
                <w:lang w:val="en-US"/>
              </w:rPr>
              <w:t>nomor_urut</w:t>
            </w:r>
          </w:p>
        </w:tc>
        <w:tc>
          <w:tcPr>
            <w:tcW w:w="5158" w:type="dxa"/>
          </w:tcPr>
          <w:p w14:paraId="3B3E737F" w14:textId="4A013C03" w:rsidR="00C47355" w:rsidRPr="00C47355" w:rsidRDefault="00C47355" w:rsidP="00C47355">
            <w:pPr>
              <w:spacing w:line="240" w:lineRule="auto"/>
              <w:rPr>
                <w:sz w:val="22"/>
                <w:lang w:val="en-US"/>
              </w:rPr>
            </w:pPr>
            <w:r>
              <w:rPr>
                <w:sz w:val="22"/>
                <w:lang w:val="en-US"/>
              </w:rPr>
              <w:t>Nomor urut</w:t>
            </w:r>
          </w:p>
        </w:tc>
      </w:tr>
      <w:tr w:rsidR="00C47355" w:rsidRPr="00C47355" w14:paraId="7A2552F8" w14:textId="77777777" w:rsidTr="00C47355">
        <w:tc>
          <w:tcPr>
            <w:tcW w:w="2770" w:type="dxa"/>
          </w:tcPr>
          <w:p w14:paraId="59A6B696" w14:textId="04ECF4E6" w:rsidR="00C47355" w:rsidRDefault="00C47355" w:rsidP="00C47355">
            <w:pPr>
              <w:spacing w:line="240" w:lineRule="auto"/>
              <w:rPr>
                <w:sz w:val="22"/>
                <w:lang w:val="en-US"/>
              </w:rPr>
            </w:pPr>
            <w:r>
              <w:rPr>
                <w:sz w:val="22"/>
                <w:lang w:val="en-US"/>
              </w:rPr>
              <w:t>tahun</w:t>
            </w:r>
          </w:p>
        </w:tc>
        <w:tc>
          <w:tcPr>
            <w:tcW w:w="5158" w:type="dxa"/>
          </w:tcPr>
          <w:p w14:paraId="6BB782E4" w14:textId="33A7B092" w:rsidR="00C47355" w:rsidRDefault="00C47355" w:rsidP="00C47355">
            <w:pPr>
              <w:spacing w:line="240" w:lineRule="auto"/>
              <w:rPr>
                <w:sz w:val="22"/>
                <w:lang w:val="en-US"/>
              </w:rPr>
            </w:pPr>
            <w:r>
              <w:rPr>
                <w:sz w:val="22"/>
                <w:lang w:val="en-US"/>
              </w:rPr>
              <w:t>Tahun anggaran</w:t>
            </w:r>
          </w:p>
        </w:tc>
      </w:tr>
      <w:tr w:rsidR="00C47355" w:rsidRPr="00C47355" w14:paraId="49FCF34E" w14:textId="77777777" w:rsidTr="00C47355">
        <w:tc>
          <w:tcPr>
            <w:tcW w:w="2770" w:type="dxa"/>
          </w:tcPr>
          <w:p w14:paraId="03E55FE7" w14:textId="080EE158" w:rsidR="00C47355" w:rsidRDefault="00C47355" w:rsidP="00C47355">
            <w:pPr>
              <w:spacing w:line="240" w:lineRule="auto"/>
              <w:rPr>
                <w:sz w:val="22"/>
                <w:lang w:val="en-US"/>
              </w:rPr>
            </w:pPr>
            <w:r>
              <w:rPr>
                <w:sz w:val="22"/>
                <w:lang w:val="en-US"/>
              </w:rPr>
              <w:t>pos_anggaran</w:t>
            </w:r>
          </w:p>
        </w:tc>
        <w:tc>
          <w:tcPr>
            <w:tcW w:w="5158" w:type="dxa"/>
          </w:tcPr>
          <w:p w14:paraId="119CDDFD" w14:textId="7396779F" w:rsidR="00C47355" w:rsidRDefault="00C47355" w:rsidP="00C47355">
            <w:pPr>
              <w:spacing w:line="240" w:lineRule="auto"/>
              <w:rPr>
                <w:sz w:val="22"/>
                <w:lang w:val="en-US"/>
              </w:rPr>
            </w:pPr>
            <w:r>
              <w:rPr>
                <w:sz w:val="22"/>
                <w:lang w:val="en-US"/>
              </w:rPr>
              <w:t>Pos anggaran (belanja, pendapatan, pembayaran)</w:t>
            </w:r>
          </w:p>
        </w:tc>
      </w:tr>
      <w:tr w:rsidR="00C47355" w:rsidRPr="00C47355" w14:paraId="02B7F196" w14:textId="77777777" w:rsidTr="00C47355">
        <w:tc>
          <w:tcPr>
            <w:tcW w:w="2770" w:type="dxa"/>
          </w:tcPr>
          <w:p w14:paraId="1596C56D" w14:textId="65BBB57F" w:rsidR="00C47355" w:rsidRDefault="00C47355" w:rsidP="00C47355">
            <w:pPr>
              <w:spacing w:line="240" w:lineRule="auto"/>
              <w:rPr>
                <w:sz w:val="22"/>
                <w:lang w:val="en-US"/>
              </w:rPr>
            </w:pPr>
            <w:r>
              <w:rPr>
                <w:sz w:val="22"/>
                <w:lang w:val="en-US"/>
              </w:rPr>
              <w:t>sumber_pos_anggaran</w:t>
            </w:r>
          </w:p>
        </w:tc>
        <w:tc>
          <w:tcPr>
            <w:tcW w:w="5158" w:type="dxa"/>
          </w:tcPr>
          <w:p w14:paraId="5420A071" w14:textId="6D2EB735" w:rsidR="00C47355" w:rsidRDefault="00C47355" w:rsidP="00C47355">
            <w:pPr>
              <w:spacing w:line="240" w:lineRule="auto"/>
              <w:rPr>
                <w:sz w:val="22"/>
                <w:lang w:val="en-US"/>
              </w:rPr>
            </w:pPr>
            <w:r>
              <w:rPr>
                <w:sz w:val="22"/>
                <w:lang w:val="en-US"/>
              </w:rPr>
              <w:t>Sumber dari pos anggaran</w:t>
            </w:r>
          </w:p>
        </w:tc>
      </w:tr>
      <w:tr w:rsidR="00C47355" w:rsidRPr="00C47355" w14:paraId="3CF9696C" w14:textId="77777777" w:rsidTr="00C47355">
        <w:tc>
          <w:tcPr>
            <w:tcW w:w="2770" w:type="dxa"/>
          </w:tcPr>
          <w:p w14:paraId="3A668F76" w14:textId="474E2FA6" w:rsidR="00C47355" w:rsidRDefault="00C47355" w:rsidP="00C47355">
            <w:pPr>
              <w:spacing w:line="240" w:lineRule="auto"/>
              <w:rPr>
                <w:sz w:val="22"/>
                <w:lang w:val="en-US"/>
              </w:rPr>
            </w:pPr>
            <w:r>
              <w:rPr>
                <w:sz w:val="22"/>
                <w:lang w:val="en-US"/>
              </w:rPr>
              <w:t>penjelasan_pos_anggaran</w:t>
            </w:r>
          </w:p>
        </w:tc>
        <w:tc>
          <w:tcPr>
            <w:tcW w:w="5158" w:type="dxa"/>
          </w:tcPr>
          <w:p w14:paraId="0B9A63F5" w14:textId="1D86BDDC" w:rsidR="00C47355" w:rsidRDefault="00C47355" w:rsidP="00C47355">
            <w:pPr>
              <w:spacing w:line="240" w:lineRule="auto"/>
              <w:rPr>
                <w:sz w:val="22"/>
                <w:lang w:val="en-US"/>
              </w:rPr>
            </w:pPr>
            <w:r>
              <w:rPr>
                <w:sz w:val="22"/>
                <w:lang w:val="en-US"/>
              </w:rPr>
              <w:t>Penjelasan mengenai pos anggaran</w:t>
            </w:r>
          </w:p>
        </w:tc>
      </w:tr>
      <w:tr w:rsidR="00C47355" w:rsidRPr="00C47355" w14:paraId="5477BB58" w14:textId="77777777" w:rsidTr="00C47355">
        <w:tc>
          <w:tcPr>
            <w:tcW w:w="2770" w:type="dxa"/>
          </w:tcPr>
          <w:p w14:paraId="6AC33BF5" w14:textId="105B015A" w:rsidR="00C47355" w:rsidRDefault="00C47355" w:rsidP="00C47355">
            <w:pPr>
              <w:spacing w:line="240" w:lineRule="auto"/>
              <w:rPr>
                <w:sz w:val="22"/>
                <w:lang w:val="en-US"/>
              </w:rPr>
            </w:pPr>
            <w:r>
              <w:rPr>
                <w:sz w:val="22"/>
                <w:lang w:val="en-US"/>
              </w:rPr>
              <w:lastRenderedPageBreak/>
              <w:t>catatan</w:t>
            </w:r>
          </w:p>
        </w:tc>
        <w:tc>
          <w:tcPr>
            <w:tcW w:w="5158" w:type="dxa"/>
          </w:tcPr>
          <w:p w14:paraId="5EE00DA1" w14:textId="0E4FA022" w:rsidR="00C47355" w:rsidRDefault="00C47355" w:rsidP="00C47355">
            <w:pPr>
              <w:spacing w:line="240" w:lineRule="auto"/>
              <w:rPr>
                <w:sz w:val="22"/>
                <w:lang w:val="en-US"/>
              </w:rPr>
            </w:pPr>
            <w:r>
              <w:rPr>
                <w:sz w:val="22"/>
                <w:lang w:val="en-US"/>
              </w:rPr>
              <w:t>Catatan</w:t>
            </w:r>
          </w:p>
        </w:tc>
      </w:tr>
      <w:tr w:rsidR="00C47355" w:rsidRPr="00C47355" w14:paraId="35A8F604" w14:textId="77777777" w:rsidTr="00C47355">
        <w:tc>
          <w:tcPr>
            <w:tcW w:w="2770" w:type="dxa"/>
          </w:tcPr>
          <w:p w14:paraId="71B4A0C2" w14:textId="2DF2C262" w:rsidR="00C47355" w:rsidRDefault="00C47355" w:rsidP="00C47355">
            <w:pPr>
              <w:spacing w:line="240" w:lineRule="auto"/>
              <w:rPr>
                <w:sz w:val="22"/>
                <w:lang w:val="en-US"/>
              </w:rPr>
            </w:pPr>
            <w:r>
              <w:rPr>
                <w:sz w:val="22"/>
                <w:lang w:val="en-US"/>
              </w:rPr>
              <w:t>anggaran_setelah_perubahan</w:t>
            </w:r>
          </w:p>
        </w:tc>
        <w:tc>
          <w:tcPr>
            <w:tcW w:w="5158" w:type="dxa"/>
          </w:tcPr>
          <w:p w14:paraId="39881C0D" w14:textId="5517F5A7" w:rsidR="00C47355" w:rsidRDefault="00C47355" w:rsidP="00C47355">
            <w:pPr>
              <w:spacing w:line="240" w:lineRule="auto"/>
              <w:rPr>
                <w:sz w:val="22"/>
                <w:lang w:val="en-US"/>
              </w:rPr>
            </w:pPr>
            <w:r>
              <w:rPr>
                <w:sz w:val="22"/>
                <w:lang w:val="en-US"/>
              </w:rPr>
              <w:t>Nilai pos anggaran</w:t>
            </w:r>
          </w:p>
        </w:tc>
      </w:tr>
      <w:tr w:rsidR="00C47355" w:rsidRPr="00C47355" w14:paraId="456C09D5" w14:textId="77777777" w:rsidTr="00C47355">
        <w:tc>
          <w:tcPr>
            <w:tcW w:w="2770" w:type="dxa"/>
          </w:tcPr>
          <w:p w14:paraId="059EEF81" w14:textId="5CC211DC" w:rsidR="00C47355" w:rsidRDefault="00C47355" w:rsidP="00C47355">
            <w:pPr>
              <w:spacing w:line="240" w:lineRule="auto"/>
              <w:rPr>
                <w:sz w:val="22"/>
                <w:lang w:val="en-US"/>
              </w:rPr>
            </w:pPr>
            <w:r>
              <w:rPr>
                <w:sz w:val="22"/>
                <w:lang w:val="en-US"/>
              </w:rPr>
              <w:t>realisasi</w:t>
            </w:r>
          </w:p>
        </w:tc>
        <w:tc>
          <w:tcPr>
            <w:tcW w:w="5158" w:type="dxa"/>
          </w:tcPr>
          <w:p w14:paraId="3D56C90F" w14:textId="1C340AD4" w:rsidR="00C47355" w:rsidRDefault="00C47355" w:rsidP="00C47355">
            <w:pPr>
              <w:spacing w:line="240" w:lineRule="auto"/>
              <w:rPr>
                <w:sz w:val="22"/>
                <w:lang w:val="en-US"/>
              </w:rPr>
            </w:pPr>
            <w:r>
              <w:rPr>
                <w:sz w:val="22"/>
                <w:lang w:val="en-US"/>
              </w:rPr>
              <w:t>Realisasi pos anggaran</w:t>
            </w:r>
          </w:p>
        </w:tc>
      </w:tr>
    </w:tbl>
    <w:p w14:paraId="63471059" w14:textId="77777777" w:rsidR="00C47355" w:rsidRPr="00C47355" w:rsidRDefault="00C47355" w:rsidP="00C47355">
      <w:pPr>
        <w:rPr>
          <w:lang w:val="en-US"/>
        </w:rPr>
      </w:pPr>
    </w:p>
    <w:p w14:paraId="7CA510A0" w14:textId="1B7033E8" w:rsidR="007E3CC4" w:rsidRDefault="007E3CC4" w:rsidP="007E3CC4">
      <w:pPr>
        <w:pStyle w:val="ListParagraph"/>
        <w:numPr>
          <w:ilvl w:val="0"/>
          <w:numId w:val="31"/>
        </w:numPr>
        <w:ind w:left="284" w:hanging="284"/>
        <w:rPr>
          <w:lang w:val="en-US"/>
        </w:rPr>
      </w:pPr>
      <w:r>
        <w:rPr>
          <w:lang w:val="en-US"/>
        </w:rPr>
        <w:t>Tabel Data Laporan Neraca DKI Jakarta</w:t>
      </w:r>
    </w:p>
    <w:p w14:paraId="67F38222" w14:textId="77468929" w:rsidR="00C47355" w:rsidRDefault="00816000" w:rsidP="00816000">
      <w:pPr>
        <w:pStyle w:val="ListParagraph"/>
        <w:ind w:left="0" w:firstLine="720"/>
        <w:rPr>
          <w:lang w:val="en-US"/>
        </w:rPr>
      </w:pPr>
      <w:r>
        <w:rPr>
          <w:lang w:val="en-US"/>
        </w:rPr>
        <w:t>Tabel ini berisi menganai laporan neraca pemerintahan DKI Jakarta tahun 2008-2012. Berikut adalah penjelasan atribut pada tabel ini:</w:t>
      </w:r>
    </w:p>
    <w:p w14:paraId="020FC0C2" w14:textId="4C01E5A4" w:rsidR="00816000" w:rsidRDefault="00816000" w:rsidP="00816000">
      <w:pPr>
        <w:pStyle w:val="Caption"/>
        <w:keepNext/>
      </w:pPr>
      <w:bookmarkStart w:id="79" w:name="_Toc435178902"/>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8</w:t>
      </w:r>
      <w:r w:rsidR="007937C8">
        <w:fldChar w:fldCharType="end"/>
      </w:r>
      <w:r>
        <w:rPr>
          <w:lang w:val="en-US"/>
        </w:rPr>
        <w:t xml:space="preserve"> </w:t>
      </w:r>
      <w:r>
        <w:rPr>
          <w:noProof/>
          <w:lang w:val="en-US"/>
        </w:rPr>
        <w:t>Tabel Data Laporan Neraca DKI Jakarta</w:t>
      </w:r>
      <w:bookmarkEnd w:id="79"/>
    </w:p>
    <w:tbl>
      <w:tblPr>
        <w:tblStyle w:val="TableGrid"/>
        <w:tblW w:w="0" w:type="auto"/>
        <w:tblLook w:val="04A0" w:firstRow="1" w:lastRow="0" w:firstColumn="1" w:lastColumn="0" w:noHBand="0" w:noVBand="1"/>
      </w:tblPr>
      <w:tblGrid>
        <w:gridCol w:w="2830"/>
        <w:gridCol w:w="5098"/>
      </w:tblGrid>
      <w:tr w:rsidR="00816000" w:rsidRPr="00816000" w14:paraId="49C39DA2" w14:textId="77777777" w:rsidTr="00816000">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7B2228" w14:textId="29CFB369" w:rsidR="00816000" w:rsidRPr="00816000" w:rsidRDefault="00816000" w:rsidP="00816000">
            <w:pPr>
              <w:spacing w:line="240" w:lineRule="auto"/>
              <w:rPr>
                <w:sz w:val="22"/>
                <w:lang w:val="en-US"/>
              </w:rPr>
            </w:pPr>
            <w:r>
              <w:rPr>
                <w:sz w:val="22"/>
                <w:lang w:val="en-US"/>
              </w:rPr>
              <w:t>Atribut</w:t>
            </w:r>
          </w:p>
        </w:tc>
        <w:tc>
          <w:tcPr>
            <w:tcW w:w="5098" w:type="dxa"/>
          </w:tcPr>
          <w:p w14:paraId="6ADA0A22" w14:textId="202285E8" w:rsidR="00816000" w:rsidRPr="00816000" w:rsidRDefault="00816000" w:rsidP="00816000">
            <w:pPr>
              <w:spacing w:line="240" w:lineRule="auto"/>
              <w:rPr>
                <w:sz w:val="22"/>
                <w:lang w:val="en-US"/>
              </w:rPr>
            </w:pPr>
            <w:r>
              <w:rPr>
                <w:sz w:val="22"/>
                <w:lang w:val="en-US"/>
              </w:rPr>
              <w:t>Keterangan</w:t>
            </w:r>
          </w:p>
        </w:tc>
      </w:tr>
      <w:tr w:rsidR="00816000" w:rsidRPr="00816000" w14:paraId="10FE4C00" w14:textId="77777777" w:rsidTr="00816000">
        <w:tc>
          <w:tcPr>
            <w:tcW w:w="2830" w:type="dxa"/>
          </w:tcPr>
          <w:p w14:paraId="70831D40" w14:textId="6777E90D" w:rsidR="00816000" w:rsidRPr="00816000" w:rsidRDefault="00816000" w:rsidP="00816000">
            <w:pPr>
              <w:spacing w:line="240" w:lineRule="auto"/>
              <w:rPr>
                <w:sz w:val="22"/>
                <w:lang w:val="en-US"/>
              </w:rPr>
            </w:pPr>
            <w:r>
              <w:rPr>
                <w:sz w:val="22"/>
                <w:lang w:val="en-US"/>
              </w:rPr>
              <w:t>pos_neraca</w:t>
            </w:r>
          </w:p>
        </w:tc>
        <w:tc>
          <w:tcPr>
            <w:tcW w:w="5098" w:type="dxa"/>
          </w:tcPr>
          <w:p w14:paraId="71061270" w14:textId="0938F40A" w:rsidR="00816000" w:rsidRPr="00816000" w:rsidRDefault="00816000" w:rsidP="00816000">
            <w:pPr>
              <w:spacing w:line="240" w:lineRule="auto"/>
              <w:rPr>
                <w:sz w:val="22"/>
                <w:lang w:val="en-US"/>
              </w:rPr>
            </w:pPr>
            <w:r>
              <w:rPr>
                <w:sz w:val="22"/>
                <w:lang w:val="en-US"/>
              </w:rPr>
              <w:t>Pos neraca (aset, kewajiban, ekulitas)</w:t>
            </w:r>
          </w:p>
        </w:tc>
      </w:tr>
      <w:tr w:rsidR="00816000" w:rsidRPr="00816000" w14:paraId="365CC5C3" w14:textId="77777777" w:rsidTr="00816000">
        <w:tc>
          <w:tcPr>
            <w:tcW w:w="2830" w:type="dxa"/>
          </w:tcPr>
          <w:p w14:paraId="1CEFDB1F" w14:textId="201BA52E" w:rsidR="00816000" w:rsidRDefault="00816000" w:rsidP="00816000">
            <w:pPr>
              <w:spacing w:line="240" w:lineRule="auto"/>
              <w:rPr>
                <w:sz w:val="22"/>
                <w:lang w:val="en-US"/>
              </w:rPr>
            </w:pPr>
            <w:r>
              <w:rPr>
                <w:sz w:val="22"/>
                <w:lang w:val="en-US"/>
              </w:rPr>
              <w:t>sumber_pos_neraca</w:t>
            </w:r>
          </w:p>
        </w:tc>
        <w:tc>
          <w:tcPr>
            <w:tcW w:w="5098" w:type="dxa"/>
          </w:tcPr>
          <w:p w14:paraId="38B5ED48" w14:textId="5F9C994B" w:rsidR="00816000" w:rsidRDefault="00816000" w:rsidP="00816000">
            <w:pPr>
              <w:spacing w:line="240" w:lineRule="auto"/>
              <w:rPr>
                <w:sz w:val="22"/>
                <w:lang w:val="en-US"/>
              </w:rPr>
            </w:pPr>
            <w:r>
              <w:rPr>
                <w:sz w:val="22"/>
                <w:lang w:val="en-US"/>
              </w:rPr>
              <w:t>Sumber dari pos neraca</w:t>
            </w:r>
          </w:p>
        </w:tc>
      </w:tr>
      <w:tr w:rsidR="00816000" w:rsidRPr="00816000" w14:paraId="3AF7D367" w14:textId="77777777" w:rsidTr="00816000">
        <w:tc>
          <w:tcPr>
            <w:tcW w:w="2830" w:type="dxa"/>
          </w:tcPr>
          <w:p w14:paraId="70918568" w14:textId="5075F547" w:rsidR="00816000" w:rsidRDefault="00816000" w:rsidP="00816000">
            <w:pPr>
              <w:spacing w:line="240" w:lineRule="auto"/>
              <w:rPr>
                <w:sz w:val="22"/>
                <w:lang w:val="en-US"/>
              </w:rPr>
            </w:pPr>
            <w:r>
              <w:rPr>
                <w:sz w:val="22"/>
                <w:lang w:val="en-US"/>
              </w:rPr>
              <w:t>penjelasan_pos_neraca</w:t>
            </w:r>
          </w:p>
        </w:tc>
        <w:tc>
          <w:tcPr>
            <w:tcW w:w="5098" w:type="dxa"/>
          </w:tcPr>
          <w:p w14:paraId="19B7CB1D" w14:textId="584F7CFB" w:rsidR="00816000" w:rsidRDefault="00816000" w:rsidP="00816000">
            <w:pPr>
              <w:spacing w:line="240" w:lineRule="auto"/>
              <w:rPr>
                <w:sz w:val="22"/>
                <w:lang w:val="en-US"/>
              </w:rPr>
            </w:pPr>
            <w:r>
              <w:rPr>
                <w:sz w:val="22"/>
                <w:lang w:val="en-US"/>
              </w:rPr>
              <w:t>Penjelasan mengenai pos neraca</w:t>
            </w:r>
          </w:p>
        </w:tc>
      </w:tr>
      <w:tr w:rsidR="00816000" w:rsidRPr="00816000" w14:paraId="698BD2EE" w14:textId="77777777" w:rsidTr="00816000">
        <w:tc>
          <w:tcPr>
            <w:tcW w:w="2830" w:type="dxa"/>
          </w:tcPr>
          <w:p w14:paraId="59A06061" w14:textId="3427D2F2" w:rsidR="00816000" w:rsidRDefault="00816000" w:rsidP="00816000">
            <w:pPr>
              <w:spacing w:line="240" w:lineRule="auto"/>
              <w:rPr>
                <w:sz w:val="22"/>
                <w:lang w:val="en-US"/>
              </w:rPr>
            </w:pPr>
            <w:r>
              <w:rPr>
                <w:sz w:val="22"/>
                <w:lang w:val="en-US"/>
              </w:rPr>
              <w:t>catatan</w:t>
            </w:r>
          </w:p>
        </w:tc>
        <w:tc>
          <w:tcPr>
            <w:tcW w:w="5098" w:type="dxa"/>
          </w:tcPr>
          <w:p w14:paraId="789E3CB5" w14:textId="76D469A0" w:rsidR="00816000" w:rsidRDefault="00816000" w:rsidP="00816000">
            <w:pPr>
              <w:spacing w:line="240" w:lineRule="auto"/>
              <w:rPr>
                <w:sz w:val="22"/>
                <w:lang w:val="en-US"/>
              </w:rPr>
            </w:pPr>
            <w:r>
              <w:rPr>
                <w:sz w:val="22"/>
                <w:lang w:val="en-US"/>
              </w:rPr>
              <w:t>Catatan</w:t>
            </w:r>
          </w:p>
        </w:tc>
      </w:tr>
      <w:tr w:rsidR="00816000" w:rsidRPr="00816000" w14:paraId="77A8979E" w14:textId="77777777" w:rsidTr="00816000">
        <w:tc>
          <w:tcPr>
            <w:tcW w:w="2830" w:type="dxa"/>
          </w:tcPr>
          <w:p w14:paraId="7BEBBF4E" w14:textId="19CD7532" w:rsidR="00816000" w:rsidRDefault="00816000" w:rsidP="00816000">
            <w:pPr>
              <w:spacing w:line="240" w:lineRule="auto"/>
              <w:rPr>
                <w:sz w:val="22"/>
                <w:lang w:val="en-US"/>
              </w:rPr>
            </w:pPr>
            <w:r>
              <w:rPr>
                <w:sz w:val="22"/>
                <w:lang w:val="en-US"/>
              </w:rPr>
              <w:t>tanggal</w:t>
            </w:r>
          </w:p>
        </w:tc>
        <w:tc>
          <w:tcPr>
            <w:tcW w:w="5098" w:type="dxa"/>
          </w:tcPr>
          <w:p w14:paraId="1E171C62" w14:textId="2FDA847F" w:rsidR="00816000" w:rsidRDefault="00816000" w:rsidP="00816000">
            <w:pPr>
              <w:spacing w:line="240" w:lineRule="auto"/>
              <w:rPr>
                <w:sz w:val="22"/>
                <w:lang w:val="en-US"/>
              </w:rPr>
            </w:pPr>
            <w:r>
              <w:rPr>
                <w:sz w:val="22"/>
                <w:lang w:val="en-US"/>
              </w:rPr>
              <w:t>Tanggal per pelaporan (sudah teraudit)</w:t>
            </w:r>
          </w:p>
        </w:tc>
      </w:tr>
      <w:tr w:rsidR="00816000" w:rsidRPr="00816000" w14:paraId="607EB7C2" w14:textId="77777777" w:rsidTr="00816000">
        <w:tc>
          <w:tcPr>
            <w:tcW w:w="2830" w:type="dxa"/>
          </w:tcPr>
          <w:p w14:paraId="7EA2A598" w14:textId="785C838F" w:rsidR="00816000" w:rsidRDefault="00816000" w:rsidP="00816000">
            <w:pPr>
              <w:spacing w:line="240" w:lineRule="auto"/>
              <w:rPr>
                <w:sz w:val="22"/>
                <w:lang w:val="en-US"/>
              </w:rPr>
            </w:pPr>
            <w:r>
              <w:rPr>
                <w:sz w:val="22"/>
                <w:lang w:val="en-US"/>
              </w:rPr>
              <w:t>nilai</w:t>
            </w:r>
          </w:p>
        </w:tc>
        <w:tc>
          <w:tcPr>
            <w:tcW w:w="5098" w:type="dxa"/>
          </w:tcPr>
          <w:p w14:paraId="40B7A697" w14:textId="10300F58" w:rsidR="00816000" w:rsidRDefault="00816000" w:rsidP="00816000">
            <w:pPr>
              <w:spacing w:line="240" w:lineRule="auto"/>
              <w:rPr>
                <w:sz w:val="22"/>
                <w:lang w:val="en-US"/>
              </w:rPr>
            </w:pPr>
            <w:r>
              <w:rPr>
                <w:sz w:val="22"/>
                <w:lang w:val="en-US"/>
              </w:rPr>
              <w:t>Nilai dari pos neraca terkait</w:t>
            </w:r>
          </w:p>
        </w:tc>
      </w:tr>
    </w:tbl>
    <w:p w14:paraId="2E2908E2" w14:textId="77777777" w:rsidR="00816000" w:rsidRPr="00816000" w:rsidRDefault="00816000" w:rsidP="00816000">
      <w:pPr>
        <w:rPr>
          <w:lang w:val="en-US"/>
        </w:rPr>
      </w:pPr>
    </w:p>
    <w:p w14:paraId="637BB233" w14:textId="2849B4AA" w:rsidR="007E3CC4" w:rsidRDefault="007E3CC4" w:rsidP="007E3CC4">
      <w:pPr>
        <w:pStyle w:val="ListParagraph"/>
        <w:numPr>
          <w:ilvl w:val="0"/>
          <w:numId w:val="31"/>
        </w:numPr>
        <w:ind w:left="284" w:hanging="284"/>
        <w:rPr>
          <w:lang w:val="en-US"/>
        </w:rPr>
      </w:pPr>
      <w:r>
        <w:rPr>
          <w:lang w:val="en-US"/>
        </w:rPr>
        <w:t>Tabel Data Anggaran Belanja DKI Jakarta per Kegiatan</w:t>
      </w:r>
    </w:p>
    <w:p w14:paraId="4B0EDA08" w14:textId="1C985BB9" w:rsidR="00767569" w:rsidRDefault="00767569" w:rsidP="00767569">
      <w:pPr>
        <w:pStyle w:val="ListParagraph"/>
        <w:ind w:left="0" w:firstLine="720"/>
        <w:rPr>
          <w:lang w:val="en-US"/>
        </w:rPr>
      </w:pPr>
      <w:r>
        <w:rPr>
          <w:lang w:val="en-US"/>
        </w:rPr>
        <w:t>Tabel ini berisi mengenai nilai anggaran untuk belanja langsung Pemda DKI Jakarta per kegiatan tahun 2013-2014. Berikut adalah penjelasan atribut pada tabel ini:</w:t>
      </w:r>
    </w:p>
    <w:p w14:paraId="5AA262EF" w14:textId="77777777" w:rsidR="00767569" w:rsidRDefault="00767569" w:rsidP="00767569">
      <w:pPr>
        <w:rPr>
          <w:lang w:val="en-US"/>
        </w:rPr>
      </w:pPr>
    </w:p>
    <w:p w14:paraId="3F004CA3" w14:textId="11C214E2" w:rsidR="00767569" w:rsidRDefault="00767569" w:rsidP="00767569">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29</w:t>
      </w:r>
      <w:r w:rsidR="007937C8">
        <w:fldChar w:fldCharType="end"/>
      </w:r>
      <w:r w:rsidRPr="000A0F79">
        <w:rPr>
          <w:noProof/>
        </w:rPr>
        <w:t>Tabel Anggraran Belanja DKI Jakarta Per Kegiatan</w:t>
      </w:r>
    </w:p>
    <w:tbl>
      <w:tblPr>
        <w:tblStyle w:val="TableGrid"/>
        <w:tblW w:w="0" w:type="auto"/>
        <w:tblLook w:val="04A0" w:firstRow="1" w:lastRow="0" w:firstColumn="1" w:lastColumn="0" w:noHBand="0" w:noVBand="1"/>
      </w:tblPr>
      <w:tblGrid>
        <w:gridCol w:w="2830"/>
        <w:gridCol w:w="5098"/>
      </w:tblGrid>
      <w:tr w:rsidR="00767569" w:rsidRPr="00767569" w14:paraId="683A56C2"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61CA81A" w14:textId="12855C08" w:rsidR="00767569" w:rsidRPr="00767569" w:rsidRDefault="00767569" w:rsidP="00767569">
            <w:pPr>
              <w:spacing w:line="240" w:lineRule="auto"/>
              <w:rPr>
                <w:sz w:val="22"/>
                <w:lang w:val="en-US"/>
              </w:rPr>
            </w:pPr>
            <w:r>
              <w:rPr>
                <w:sz w:val="22"/>
                <w:lang w:val="en-US"/>
              </w:rPr>
              <w:t>Atribut</w:t>
            </w:r>
          </w:p>
        </w:tc>
        <w:tc>
          <w:tcPr>
            <w:tcW w:w="5098" w:type="dxa"/>
          </w:tcPr>
          <w:p w14:paraId="0469C1BE" w14:textId="21284905" w:rsidR="00767569" w:rsidRPr="00767569" w:rsidRDefault="00767569" w:rsidP="00767569">
            <w:pPr>
              <w:spacing w:line="240" w:lineRule="auto"/>
              <w:rPr>
                <w:sz w:val="22"/>
                <w:lang w:val="en-US"/>
              </w:rPr>
            </w:pPr>
            <w:r>
              <w:rPr>
                <w:sz w:val="22"/>
                <w:lang w:val="en-US"/>
              </w:rPr>
              <w:t>Keterangan</w:t>
            </w:r>
          </w:p>
        </w:tc>
      </w:tr>
      <w:tr w:rsidR="00767569" w:rsidRPr="00767569" w14:paraId="45001EFD" w14:textId="77777777" w:rsidTr="00767569">
        <w:tc>
          <w:tcPr>
            <w:tcW w:w="2830" w:type="dxa"/>
          </w:tcPr>
          <w:p w14:paraId="211F4E49" w14:textId="157212E8" w:rsidR="00767569" w:rsidRPr="00767569" w:rsidRDefault="00767569" w:rsidP="00767569">
            <w:pPr>
              <w:spacing w:line="240" w:lineRule="auto"/>
              <w:rPr>
                <w:sz w:val="22"/>
                <w:lang w:val="en-US"/>
              </w:rPr>
            </w:pPr>
            <w:r>
              <w:rPr>
                <w:sz w:val="22"/>
                <w:lang w:val="en-US"/>
              </w:rPr>
              <w:t>komisi</w:t>
            </w:r>
          </w:p>
        </w:tc>
        <w:tc>
          <w:tcPr>
            <w:tcW w:w="5098" w:type="dxa"/>
          </w:tcPr>
          <w:p w14:paraId="490AF905" w14:textId="2C0BE17D" w:rsidR="00767569" w:rsidRPr="00767569" w:rsidRDefault="00767569" w:rsidP="00767569">
            <w:pPr>
              <w:spacing w:line="240" w:lineRule="auto"/>
              <w:rPr>
                <w:sz w:val="22"/>
                <w:lang w:val="en-US"/>
              </w:rPr>
            </w:pPr>
            <w:r>
              <w:rPr>
                <w:sz w:val="22"/>
                <w:lang w:val="en-US"/>
              </w:rPr>
              <w:t>Nomor komisi</w:t>
            </w:r>
          </w:p>
        </w:tc>
      </w:tr>
      <w:tr w:rsidR="00767569" w:rsidRPr="00767569" w14:paraId="4003BE0F" w14:textId="77777777" w:rsidTr="00767569">
        <w:tc>
          <w:tcPr>
            <w:tcW w:w="2830" w:type="dxa"/>
          </w:tcPr>
          <w:p w14:paraId="32DD866D" w14:textId="4A1A9EDB" w:rsidR="00767569" w:rsidRDefault="00767569" w:rsidP="00767569">
            <w:pPr>
              <w:spacing w:line="240" w:lineRule="auto"/>
              <w:rPr>
                <w:sz w:val="22"/>
                <w:lang w:val="en-US"/>
              </w:rPr>
            </w:pPr>
            <w:r>
              <w:rPr>
                <w:sz w:val="22"/>
                <w:lang w:val="en-US"/>
              </w:rPr>
              <w:t>skpdid</w:t>
            </w:r>
          </w:p>
        </w:tc>
        <w:tc>
          <w:tcPr>
            <w:tcW w:w="5098" w:type="dxa"/>
          </w:tcPr>
          <w:p w14:paraId="777AE081" w14:textId="731EC6F8" w:rsidR="00767569" w:rsidRDefault="00767569" w:rsidP="00767569">
            <w:pPr>
              <w:spacing w:line="240" w:lineRule="auto"/>
              <w:rPr>
                <w:sz w:val="22"/>
                <w:lang w:val="en-US"/>
              </w:rPr>
            </w:pPr>
            <w:r>
              <w:rPr>
                <w:sz w:val="22"/>
                <w:lang w:val="en-US"/>
              </w:rPr>
              <w:t>ID SKPD</w:t>
            </w:r>
          </w:p>
        </w:tc>
      </w:tr>
      <w:tr w:rsidR="00767569" w:rsidRPr="00767569" w14:paraId="1C9ECFD3" w14:textId="77777777" w:rsidTr="00767569">
        <w:tc>
          <w:tcPr>
            <w:tcW w:w="2830" w:type="dxa"/>
          </w:tcPr>
          <w:p w14:paraId="32E425D5" w14:textId="602BC934" w:rsidR="00767569" w:rsidRDefault="00767569" w:rsidP="00767569">
            <w:pPr>
              <w:spacing w:line="240" w:lineRule="auto"/>
              <w:rPr>
                <w:sz w:val="22"/>
                <w:lang w:val="en-US"/>
              </w:rPr>
            </w:pPr>
            <w:r>
              <w:rPr>
                <w:sz w:val="22"/>
                <w:lang w:val="en-US"/>
              </w:rPr>
              <w:t>skpd_kode</w:t>
            </w:r>
          </w:p>
        </w:tc>
        <w:tc>
          <w:tcPr>
            <w:tcW w:w="5098" w:type="dxa"/>
          </w:tcPr>
          <w:p w14:paraId="758C261B" w14:textId="37598EF8" w:rsidR="00767569" w:rsidRDefault="00767569" w:rsidP="00767569">
            <w:pPr>
              <w:spacing w:line="240" w:lineRule="auto"/>
              <w:rPr>
                <w:sz w:val="22"/>
                <w:lang w:val="en-US"/>
              </w:rPr>
            </w:pPr>
            <w:r>
              <w:rPr>
                <w:sz w:val="22"/>
                <w:lang w:val="en-US"/>
              </w:rPr>
              <w:t>Kode SKPD</w:t>
            </w:r>
          </w:p>
        </w:tc>
      </w:tr>
      <w:tr w:rsidR="00767569" w:rsidRPr="00767569" w14:paraId="52F2578F" w14:textId="77777777" w:rsidTr="00767569">
        <w:tc>
          <w:tcPr>
            <w:tcW w:w="2830" w:type="dxa"/>
          </w:tcPr>
          <w:p w14:paraId="05DD49E2" w14:textId="538EC583" w:rsidR="00767569" w:rsidRDefault="00767569" w:rsidP="00767569">
            <w:pPr>
              <w:spacing w:line="240" w:lineRule="auto"/>
              <w:rPr>
                <w:sz w:val="22"/>
                <w:lang w:val="en-US"/>
              </w:rPr>
            </w:pPr>
            <w:r>
              <w:rPr>
                <w:sz w:val="22"/>
                <w:lang w:val="en-US"/>
              </w:rPr>
              <w:t>belanja</w:t>
            </w:r>
          </w:p>
        </w:tc>
        <w:tc>
          <w:tcPr>
            <w:tcW w:w="5098" w:type="dxa"/>
          </w:tcPr>
          <w:p w14:paraId="15680772" w14:textId="049E0389" w:rsidR="00767569" w:rsidRDefault="00767569" w:rsidP="00767569">
            <w:pPr>
              <w:spacing w:line="240" w:lineRule="auto"/>
              <w:rPr>
                <w:sz w:val="22"/>
                <w:lang w:val="en-US"/>
              </w:rPr>
            </w:pPr>
            <w:r>
              <w:rPr>
                <w:sz w:val="22"/>
                <w:lang w:val="en-US"/>
              </w:rPr>
              <w:t>Jenis Belanja</w:t>
            </w:r>
          </w:p>
        </w:tc>
      </w:tr>
      <w:tr w:rsidR="00767569" w:rsidRPr="00767569" w14:paraId="43B76436" w14:textId="77777777" w:rsidTr="00767569">
        <w:tc>
          <w:tcPr>
            <w:tcW w:w="2830" w:type="dxa"/>
          </w:tcPr>
          <w:p w14:paraId="61D9DD7F" w14:textId="72D3794A" w:rsidR="00767569" w:rsidRDefault="00767569" w:rsidP="00767569">
            <w:pPr>
              <w:spacing w:line="240" w:lineRule="auto"/>
              <w:rPr>
                <w:sz w:val="22"/>
                <w:lang w:val="en-US"/>
              </w:rPr>
            </w:pPr>
            <w:r>
              <w:rPr>
                <w:sz w:val="22"/>
                <w:lang w:val="en-US"/>
              </w:rPr>
              <w:t>nama_skpd</w:t>
            </w:r>
          </w:p>
        </w:tc>
        <w:tc>
          <w:tcPr>
            <w:tcW w:w="5098" w:type="dxa"/>
          </w:tcPr>
          <w:p w14:paraId="7E134127" w14:textId="35E101BF" w:rsidR="00767569" w:rsidRDefault="00767569" w:rsidP="00767569">
            <w:pPr>
              <w:spacing w:line="240" w:lineRule="auto"/>
              <w:rPr>
                <w:sz w:val="22"/>
                <w:lang w:val="en-US"/>
              </w:rPr>
            </w:pPr>
            <w:r>
              <w:rPr>
                <w:sz w:val="22"/>
                <w:lang w:val="en-US"/>
              </w:rPr>
              <w:t>Nama SKPD</w:t>
            </w:r>
          </w:p>
        </w:tc>
      </w:tr>
      <w:tr w:rsidR="00767569" w:rsidRPr="00767569" w14:paraId="500913A7" w14:textId="77777777" w:rsidTr="00767569">
        <w:tc>
          <w:tcPr>
            <w:tcW w:w="2830" w:type="dxa"/>
          </w:tcPr>
          <w:p w14:paraId="5A48D5F0" w14:textId="0743C3FD" w:rsidR="00767569" w:rsidRDefault="00767569" w:rsidP="00767569">
            <w:pPr>
              <w:spacing w:line="240" w:lineRule="auto"/>
              <w:rPr>
                <w:sz w:val="22"/>
                <w:lang w:val="en-US"/>
              </w:rPr>
            </w:pPr>
            <w:r>
              <w:rPr>
                <w:sz w:val="22"/>
                <w:lang w:val="en-US"/>
              </w:rPr>
              <w:t>id_kegiatan</w:t>
            </w:r>
          </w:p>
        </w:tc>
        <w:tc>
          <w:tcPr>
            <w:tcW w:w="5098" w:type="dxa"/>
          </w:tcPr>
          <w:p w14:paraId="37443DF1" w14:textId="2B40C7F3" w:rsidR="00767569" w:rsidRDefault="00767569" w:rsidP="00767569">
            <w:pPr>
              <w:spacing w:line="240" w:lineRule="auto"/>
              <w:rPr>
                <w:sz w:val="22"/>
                <w:lang w:val="en-US"/>
              </w:rPr>
            </w:pPr>
            <w:r>
              <w:rPr>
                <w:sz w:val="22"/>
                <w:lang w:val="en-US"/>
              </w:rPr>
              <w:t>ID kegiatan</w:t>
            </w:r>
          </w:p>
        </w:tc>
      </w:tr>
      <w:tr w:rsidR="00767569" w:rsidRPr="00767569" w14:paraId="1945DCC2" w14:textId="77777777" w:rsidTr="00767569">
        <w:tc>
          <w:tcPr>
            <w:tcW w:w="2830" w:type="dxa"/>
          </w:tcPr>
          <w:p w14:paraId="7DA7F37C" w14:textId="2832C98E" w:rsidR="00767569" w:rsidRDefault="00767569" w:rsidP="00767569">
            <w:pPr>
              <w:spacing w:line="240" w:lineRule="auto"/>
              <w:rPr>
                <w:sz w:val="22"/>
                <w:lang w:val="en-US"/>
              </w:rPr>
            </w:pPr>
            <w:r>
              <w:rPr>
                <w:sz w:val="22"/>
                <w:lang w:val="en-US"/>
              </w:rPr>
              <w:t>kegiatan</w:t>
            </w:r>
          </w:p>
        </w:tc>
        <w:tc>
          <w:tcPr>
            <w:tcW w:w="5098" w:type="dxa"/>
          </w:tcPr>
          <w:p w14:paraId="2F34D7C1" w14:textId="4B4BAFF0" w:rsidR="00767569" w:rsidRDefault="00767569" w:rsidP="00767569">
            <w:pPr>
              <w:spacing w:line="240" w:lineRule="auto"/>
              <w:rPr>
                <w:sz w:val="22"/>
                <w:lang w:val="en-US"/>
              </w:rPr>
            </w:pPr>
            <w:r>
              <w:rPr>
                <w:sz w:val="22"/>
                <w:lang w:val="en-US"/>
              </w:rPr>
              <w:t>Nnama kegiatan</w:t>
            </w:r>
          </w:p>
        </w:tc>
      </w:tr>
      <w:tr w:rsidR="00767569" w:rsidRPr="00767569" w14:paraId="1FA919BB" w14:textId="77777777" w:rsidTr="00767569">
        <w:tc>
          <w:tcPr>
            <w:tcW w:w="2830" w:type="dxa"/>
          </w:tcPr>
          <w:p w14:paraId="17B9C423" w14:textId="354CD933" w:rsidR="00767569" w:rsidRDefault="00767569" w:rsidP="00767569">
            <w:pPr>
              <w:spacing w:line="240" w:lineRule="auto"/>
              <w:rPr>
                <w:sz w:val="22"/>
                <w:lang w:val="en-US"/>
              </w:rPr>
            </w:pPr>
            <w:r>
              <w:rPr>
                <w:sz w:val="22"/>
                <w:lang w:val="en-US"/>
              </w:rPr>
              <w:t>nilai_anggaran</w:t>
            </w:r>
          </w:p>
        </w:tc>
        <w:tc>
          <w:tcPr>
            <w:tcW w:w="5098" w:type="dxa"/>
          </w:tcPr>
          <w:p w14:paraId="4CA6376C" w14:textId="60355131" w:rsidR="00767569" w:rsidRDefault="00767569" w:rsidP="00767569">
            <w:pPr>
              <w:spacing w:line="240" w:lineRule="auto"/>
              <w:rPr>
                <w:sz w:val="22"/>
                <w:lang w:val="en-US"/>
              </w:rPr>
            </w:pPr>
            <w:r>
              <w:rPr>
                <w:sz w:val="22"/>
                <w:lang w:val="en-US"/>
              </w:rPr>
              <w:t>Nilai anggaran (dalam rupiah)</w:t>
            </w:r>
          </w:p>
        </w:tc>
      </w:tr>
    </w:tbl>
    <w:p w14:paraId="50E1D6AB" w14:textId="77777777" w:rsidR="00767569" w:rsidRPr="00767569" w:rsidRDefault="00767569" w:rsidP="00767569">
      <w:pPr>
        <w:rPr>
          <w:lang w:val="en-US"/>
        </w:rPr>
      </w:pPr>
    </w:p>
    <w:p w14:paraId="3A841BE8" w14:textId="7D445B5C" w:rsidR="007E3CC4" w:rsidRDefault="007E3CC4" w:rsidP="007E3CC4">
      <w:pPr>
        <w:pStyle w:val="ListParagraph"/>
        <w:numPr>
          <w:ilvl w:val="0"/>
          <w:numId w:val="31"/>
        </w:numPr>
        <w:ind w:left="284" w:hanging="284"/>
        <w:rPr>
          <w:lang w:val="en-US"/>
        </w:rPr>
      </w:pPr>
      <w:r>
        <w:rPr>
          <w:lang w:val="en-US"/>
        </w:rPr>
        <w:t>Tabel Data APBD Perubahan DKI Jakarta</w:t>
      </w:r>
    </w:p>
    <w:p w14:paraId="56E484F3" w14:textId="0106D2F1" w:rsidR="00767569" w:rsidRDefault="00767569" w:rsidP="00767569">
      <w:pPr>
        <w:ind w:firstLine="720"/>
        <w:rPr>
          <w:lang w:val="en-US"/>
        </w:rPr>
      </w:pPr>
      <w:r>
        <w:rPr>
          <w:lang w:val="en-US"/>
        </w:rPr>
        <w:t>Tabel ini berisi mengenai APBD perubahan DKI Jakarta pada tahun 2014 berdsarkan kegiatan (tanpa realisasi penyerapan). Berikut adalah penjelasan atribut pada tabel ini:</w:t>
      </w:r>
    </w:p>
    <w:p w14:paraId="6B7FA3EC" w14:textId="7C77E255" w:rsidR="008F3CB6" w:rsidRDefault="008F3CB6" w:rsidP="008F3CB6">
      <w:pPr>
        <w:pStyle w:val="Caption"/>
        <w:keepNext/>
      </w:pPr>
      <w:r>
        <w:lastRenderedPageBreak/>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0</w:t>
      </w:r>
      <w:r w:rsidR="007937C8">
        <w:fldChar w:fldCharType="end"/>
      </w:r>
      <w:r>
        <w:rPr>
          <w:lang w:val="en-US"/>
        </w:rPr>
        <w:t xml:space="preserve"> Tabel APBD Perubahan DKI Jakarta</w:t>
      </w:r>
    </w:p>
    <w:tbl>
      <w:tblPr>
        <w:tblStyle w:val="TableGrid"/>
        <w:tblW w:w="0" w:type="auto"/>
        <w:tblLook w:val="04A0" w:firstRow="1" w:lastRow="0" w:firstColumn="1" w:lastColumn="0" w:noHBand="0" w:noVBand="1"/>
      </w:tblPr>
      <w:tblGrid>
        <w:gridCol w:w="2830"/>
        <w:gridCol w:w="5098"/>
      </w:tblGrid>
      <w:tr w:rsidR="00767569" w:rsidRPr="00767569" w14:paraId="3ECDE32A" w14:textId="77777777" w:rsidTr="00767569">
        <w:trPr>
          <w:cnfStyle w:val="100000000000" w:firstRow="1" w:lastRow="0" w:firstColumn="0" w:lastColumn="0" w:oddVBand="0" w:evenVBand="0" w:oddHBand="0" w:evenHBand="0" w:firstRowFirstColumn="0" w:firstRowLastColumn="0" w:lastRowFirstColumn="0" w:lastRowLastColumn="0"/>
          <w:tblHeader/>
        </w:trPr>
        <w:tc>
          <w:tcPr>
            <w:tcW w:w="2830" w:type="dxa"/>
          </w:tcPr>
          <w:p w14:paraId="3722BCFE" w14:textId="0B5536C2" w:rsidR="00767569" w:rsidRPr="00767569" w:rsidRDefault="00767569" w:rsidP="00767569">
            <w:pPr>
              <w:spacing w:line="240" w:lineRule="auto"/>
              <w:rPr>
                <w:sz w:val="22"/>
                <w:lang w:val="en-US"/>
              </w:rPr>
            </w:pPr>
            <w:r w:rsidRPr="00767569">
              <w:rPr>
                <w:sz w:val="22"/>
                <w:lang w:val="en-US"/>
              </w:rPr>
              <w:t>Atribut</w:t>
            </w:r>
          </w:p>
        </w:tc>
        <w:tc>
          <w:tcPr>
            <w:tcW w:w="5098" w:type="dxa"/>
          </w:tcPr>
          <w:p w14:paraId="4AB93909" w14:textId="5F227542" w:rsidR="00767569" w:rsidRPr="00767569" w:rsidRDefault="00767569" w:rsidP="00767569">
            <w:pPr>
              <w:spacing w:line="240" w:lineRule="auto"/>
              <w:rPr>
                <w:sz w:val="22"/>
                <w:lang w:val="en-US"/>
              </w:rPr>
            </w:pPr>
            <w:r w:rsidRPr="00767569">
              <w:rPr>
                <w:sz w:val="22"/>
                <w:lang w:val="en-US"/>
              </w:rPr>
              <w:t>Keterangan</w:t>
            </w:r>
          </w:p>
        </w:tc>
      </w:tr>
      <w:tr w:rsidR="00767569" w:rsidRPr="00767569" w14:paraId="32EFF6D7" w14:textId="77777777" w:rsidTr="00767569">
        <w:tc>
          <w:tcPr>
            <w:tcW w:w="2830" w:type="dxa"/>
          </w:tcPr>
          <w:p w14:paraId="7B909460" w14:textId="47F95B70" w:rsidR="00767569" w:rsidRPr="008F3CB6" w:rsidRDefault="00767569" w:rsidP="00767569">
            <w:pPr>
              <w:spacing w:line="240" w:lineRule="auto"/>
              <w:rPr>
                <w:sz w:val="22"/>
                <w:lang w:val="en-US"/>
              </w:rPr>
            </w:pPr>
            <w:r w:rsidRPr="008F3CB6">
              <w:rPr>
                <w:sz w:val="22"/>
                <w:lang w:val="en-US"/>
              </w:rPr>
              <w:t>lokasi_id</w:t>
            </w:r>
          </w:p>
        </w:tc>
        <w:tc>
          <w:tcPr>
            <w:tcW w:w="5098" w:type="dxa"/>
          </w:tcPr>
          <w:p w14:paraId="74992A12" w14:textId="407831CF" w:rsidR="00767569" w:rsidRPr="008F3CB6" w:rsidRDefault="008F3CB6" w:rsidP="00767569">
            <w:pPr>
              <w:spacing w:line="240" w:lineRule="auto"/>
              <w:rPr>
                <w:sz w:val="22"/>
                <w:lang w:val="en-US"/>
              </w:rPr>
            </w:pPr>
            <w:r>
              <w:rPr>
                <w:sz w:val="22"/>
                <w:lang w:val="en-US"/>
              </w:rPr>
              <w:t>Lokasi id kegiatan (provinsi)</w:t>
            </w:r>
          </w:p>
        </w:tc>
      </w:tr>
      <w:tr w:rsidR="008F3CB6" w:rsidRPr="00767569" w14:paraId="2017E1C9" w14:textId="77777777" w:rsidTr="00767569">
        <w:tc>
          <w:tcPr>
            <w:tcW w:w="2830" w:type="dxa"/>
          </w:tcPr>
          <w:p w14:paraId="26FD17A4" w14:textId="4F3DA35A" w:rsidR="008F3CB6" w:rsidRPr="008F3CB6" w:rsidRDefault="008F3CB6" w:rsidP="00767569">
            <w:pPr>
              <w:spacing w:line="240" w:lineRule="auto"/>
              <w:rPr>
                <w:sz w:val="22"/>
                <w:lang w:val="en-US"/>
              </w:rPr>
            </w:pPr>
            <w:r>
              <w:rPr>
                <w:sz w:val="22"/>
                <w:lang w:val="en-US"/>
              </w:rPr>
              <w:t>Komisi</w:t>
            </w:r>
          </w:p>
        </w:tc>
        <w:tc>
          <w:tcPr>
            <w:tcW w:w="5098" w:type="dxa"/>
          </w:tcPr>
          <w:p w14:paraId="5680A3C7" w14:textId="0AB08A8A" w:rsidR="008F3CB6" w:rsidRDefault="008F3CB6" w:rsidP="00767569">
            <w:pPr>
              <w:spacing w:line="240" w:lineRule="auto"/>
              <w:rPr>
                <w:sz w:val="22"/>
                <w:lang w:val="en-US"/>
              </w:rPr>
            </w:pPr>
            <w:r>
              <w:rPr>
                <w:sz w:val="22"/>
                <w:lang w:val="en-US"/>
              </w:rPr>
              <w:t>Komisi DPRD</w:t>
            </w:r>
          </w:p>
        </w:tc>
      </w:tr>
      <w:tr w:rsidR="008F3CB6" w:rsidRPr="00767569" w14:paraId="16E32495" w14:textId="77777777" w:rsidTr="00767569">
        <w:tc>
          <w:tcPr>
            <w:tcW w:w="2830" w:type="dxa"/>
          </w:tcPr>
          <w:p w14:paraId="0A317F2B" w14:textId="22FF2473" w:rsidR="008F3CB6" w:rsidRDefault="008F3CB6" w:rsidP="00767569">
            <w:pPr>
              <w:spacing w:line="240" w:lineRule="auto"/>
              <w:rPr>
                <w:sz w:val="22"/>
                <w:lang w:val="en-US"/>
              </w:rPr>
            </w:pPr>
            <w:r>
              <w:rPr>
                <w:sz w:val="22"/>
                <w:lang w:val="en-US"/>
              </w:rPr>
              <w:t>skpd_kode</w:t>
            </w:r>
          </w:p>
        </w:tc>
        <w:tc>
          <w:tcPr>
            <w:tcW w:w="5098" w:type="dxa"/>
          </w:tcPr>
          <w:p w14:paraId="27E853CA" w14:textId="31260BB9" w:rsidR="008F3CB6" w:rsidRDefault="008F3CB6" w:rsidP="00767569">
            <w:pPr>
              <w:spacing w:line="240" w:lineRule="auto"/>
              <w:rPr>
                <w:sz w:val="22"/>
                <w:lang w:val="en-US"/>
              </w:rPr>
            </w:pPr>
            <w:r>
              <w:rPr>
                <w:sz w:val="22"/>
                <w:lang w:val="en-US"/>
              </w:rPr>
              <w:t>Kode SKPD</w:t>
            </w:r>
          </w:p>
        </w:tc>
      </w:tr>
      <w:tr w:rsidR="00F232E4" w:rsidRPr="00767569" w14:paraId="7BFE546C" w14:textId="77777777" w:rsidTr="00767569">
        <w:tc>
          <w:tcPr>
            <w:tcW w:w="2830" w:type="dxa"/>
          </w:tcPr>
          <w:p w14:paraId="2C14BD0A" w14:textId="6B9E1CFB" w:rsidR="00F232E4" w:rsidRDefault="00F232E4" w:rsidP="00767569">
            <w:pPr>
              <w:spacing w:line="240" w:lineRule="auto"/>
              <w:rPr>
                <w:sz w:val="22"/>
                <w:lang w:val="en-US"/>
              </w:rPr>
            </w:pPr>
            <w:r>
              <w:rPr>
                <w:sz w:val="22"/>
                <w:lang w:val="en-US"/>
              </w:rPr>
              <w:t>skpd_nama</w:t>
            </w:r>
          </w:p>
        </w:tc>
        <w:tc>
          <w:tcPr>
            <w:tcW w:w="5098" w:type="dxa"/>
          </w:tcPr>
          <w:p w14:paraId="32A4EBFF" w14:textId="2BCAB801" w:rsidR="00F232E4" w:rsidRDefault="00F232E4" w:rsidP="00767569">
            <w:pPr>
              <w:spacing w:line="240" w:lineRule="auto"/>
              <w:rPr>
                <w:sz w:val="22"/>
                <w:lang w:val="en-US"/>
              </w:rPr>
            </w:pPr>
            <w:r>
              <w:rPr>
                <w:sz w:val="22"/>
                <w:lang w:val="en-US"/>
              </w:rPr>
              <w:t>Nama SKPD</w:t>
            </w:r>
          </w:p>
        </w:tc>
      </w:tr>
      <w:tr w:rsidR="008F3CB6" w:rsidRPr="00767569" w14:paraId="74423C9B" w14:textId="77777777" w:rsidTr="00767569">
        <w:tc>
          <w:tcPr>
            <w:tcW w:w="2830" w:type="dxa"/>
          </w:tcPr>
          <w:p w14:paraId="2DB87AC9" w14:textId="2C1BFB0C" w:rsidR="008F3CB6" w:rsidRDefault="008F3CB6" w:rsidP="00767569">
            <w:pPr>
              <w:spacing w:line="240" w:lineRule="auto"/>
              <w:rPr>
                <w:sz w:val="22"/>
                <w:lang w:val="en-US"/>
              </w:rPr>
            </w:pPr>
            <w:r>
              <w:rPr>
                <w:sz w:val="22"/>
                <w:lang w:val="en-US"/>
              </w:rPr>
              <w:t>urusan_kode</w:t>
            </w:r>
          </w:p>
        </w:tc>
        <w:tc>
          <w:tcPr>
            <w:tcW w:w="5098" w:type="dxa"/>
          </w:tcPr>
          <w:p w14:paraId="194B2E77" w14:textId="487AD533" w:rsidR="008F3CB6" w:rsidRDefault="008F3CB6" w:rsidP="00767569">
            <w:pPr>
              <w:spacing w:line="240" w:lineRule="auto"/>
              <w:rPr>
                <w:sz w:val="22"/>
                <w:lang w:val="en-US"/>
              </w:rPr>
            </w:pPr>
            <w:r>
              <w:rPr>
                <w:sz w:val="22"/>
                <w:lang w:val="en-US"/>
              </w:rPr>
              <w:t>Kode urusan</w:t>
            </w:r>
          </w:p>
        </w:tc>
      </w:tr>
      <w:tr w:rsidR="008F3CB6" w:rsidRPr="00767569" w14:paraId="074EC939" w14:textId="77777777" w:rsidTr="00767569">
        <w:tc>
          <w:tcPr>
            <w:tcW w:w="2830" w:type="dxa"/>
          </w:tcPr>
          <w:p w14:paraId="542C3D98" w14:textId="748A4A39" w:rsidR="008F3CB6" w:rsidRDefault="008F3CB6" w:rsidP="00767569">
            <w:pPr>
              <w:spacing w:line="240" w:lineRule="auto"/>
              <w:rPr>
                <w:sz w:val="22"/>
                <w:lang w:val="en-US"/>
              </w:rPr>
            </w:pPr>
            <w:r>
              <w:rPr>
                <w:sz w:val="22"/>
                <w:lang w:val="en-US"/>
              </w:rPr>
              <w:t>urusan_nama</w:t>
            </w:r>
          </w:p>
        </w:tc>
        <w:tc>
          <w:tcPr>
            <w:tcW w:w="5098" w:type="dxa"/>
          </w:tcPr>
          <w:p w14:paraId="4043E256" w14:textId="784E6796" w:rsidR="008F3CB6" w:rsidRDefault="008F3CB6" w:rsidP="00767569">
            <w:pPr>
              <w:spacing w:line="240" w:lineRule="auto"/>
              <w:rPr>
                <w:sz w:val="22"/>
                <w:lang w:val="en-US"/>
              </w:rPr>
            </w:pPr>
            <w:r>
              <w:rPr>
                <w:sz w:val="22"/>
                <w:lang w:val="en-US"/>
              </w:rPr>
              <w:t>Nama urusan</w:t>
            </w:r>
          </w:p>
        </w:tc>
      </w:tr>
      <w:tr w:rsidR="008F3CB6" w:rsidRPr="00767569" w14:paraId="6288F051" w14:textId="77777777" w:rsidTr="00767569">
        <w:tc>
          <w:tcPr>
            <w:tcW w:w="2830" w:type="dxa"/>
          </w:tcPr>
          <w:p w14:paraId="3AAF05B3" w14:textId="3A78417F" w:rsidR="008F3CB6" w:rsidRDefault="008F3CB6" w:rsidP="00767569">
            <w:pPr>
              <w:spacing w:line="240" w:lineRule="auto"/>
              <w:rPr>
                <w:sz w:val="22"/>
                <w:lang w:val="en-US"/>
              </w:rPr>
            </w:pPr>
            <w:r>
              <w:rPr>
                <w:sz w:val="22"/>
                <w:lang w:val="en-US"/>
              </w:rPr>
              <w:t>program_kode</w:t>
            </w:r>
          </w:p>
        </w:tc>
        <w:tc>
          <w:tcPr>
            <w:tcW w:w="5098" w:type="dxa"/>
          </w:tcPr>
          <w:p w14:paraId="677A868E" w14:textId="32757875" w:rsidR="008F3CB6" w:rsidRDefault="008F3CB6" w:rsidP="00767569">
            <w:pPr>
              <w:spacing w:line="240" w:lineRule="auto"/>
              <w:rPr>
                <w:sz w:val="22"/>
                <w:lang w:val="en-US"/>
              </w:rPr>
            </w:pPr>
            <w:r>
              <w:rPr>
                <w:sz w:val="22"/>
                <w:lang w:val="en-US"/>
              </w:rPr>
              <w:t>Kode program</w:t>
            </w:r>
          </w:p>
        </w:tc>
      </w:tr>
      <w:tr w:rsidR="008F3CB6" w:rsidRPr="00767569" w14:paraId="0A8D5D98" w14:textId="77777777" w:rsidTr="00767569">
        <w:tc>
          <w:tcPr>
            <w:tcW w:w="2830" w:type="dxa"/>
          </w:tcPr>
          <w:p w14:paraId="5ECAC4D7" w14:textId="6C4C4138" w:rsidR="008F3CB6" w:rsidRDefault="008F3CB6" w:rsidP="00767569">
            <w:pPr>
              <w:spacing w:line="240" w:lineRule="auto"/>
              <w:rPr>
                <w:sz w:val="22"/>
                <w:lang w:val="en-US"/>
              </w:rPr>
            </w:pPr>
            <w:r>
              <w:rPr>
                <w:sz w:val="22"/>
                <w:lang w:val="en-US"/>
              </w:rPr>
              <w:t>program_teks</w:t>
            </w:r>
          </w:p>
        </w:tc>
        <w:tc>
          <w:tcPr>
            <w:tcW w:w="5098" w:type="dxa"/>
          </w:tcPr>
          <w:p w14:paraId="23EE5DB3" w14:textId="446EF99B" w:rsidR="008F3CB6" w:rsidRDefault="008F3CB6" w:rsidP="00767569">
            <w:pPr>
              <w:spacing w:line="240" w:lineRule="auto"/>
              <w:rPr>
                <w:sz w:val="22"/>
                <w:lang w:val="en-US"/>
              </w:rPr>
            </w:pPr>
            <w:r>
              <w:rPr>
                <w:sz w:val="22"/>
                <w:lang w:val="en-US"/>
              </w:rPr>
              <w:t>Nama program</w:t>
            </w:r>
          </w:p>
        </w:tc>
      </w:tr>
      <w:tr w:rsidR="008F3CB6" w:rsidRPr="00767569" w14:paraId="62B456E6" w14:textId="77777777" w:rsidTr="00767569">
        <w:tc>
          <w:tcPr>
            <w:tcW w:w="2830" w:type="dxa"/>
          </w:tcPr>
          <w:p w14:paraId="4C9ED7BB" w14:textId="3B76A174" w:rsidR="008F3CB6" w:rsidRDefault="008F3CB6" w:rsidP="00767569">
            <w:pPr>
              <w:spacing w:line="240" w:lineRule="auto"/>
              <w:rPr>
                <w:sz w:val="22"/>
                <w:lang w:val="en-US"/>
              </w:rPr>
            </w:pPr>
            <w:r>
              <w:rPr>
                <w:sz w:val="22"/>
                <w:lang w:val="en-US"/>
              </w:rPr>
              <w:t>kegiatan</w:t>
            </w:r>
          </w:p>
        </w:tc>
        <w:tc>
          <w:tcPr>
            <w:tcW w:w="5098" w:type="dxa"/>
          </w:tcPr>
          <w:p w14:paraId="04C70916" w14:textId="5A1B8969" w:rsidR="008F3CB6" w:rsidRDefault="008F3CB6" w:rsidP="00767569">
            <w:pPr>
              <w:spacing w:line="240" w:lineRule="auto"/>
              <w:rPr>
                <w:sz w:val="22"/>
                <w:lang w:val="en-US"/>
              </w:rPr>
            </w:pPr>
            <w:r>
              <w:rPr>
                <w:sz w:val="22"/>
                <w:lang w:val="en-US"/>
              </w:rPr>
              <w:t>Nama kegiatan</w:t>
            </w:r>
          </w:p>
        </w:tc>
      </w:tr>
      <w:tr w:rsidR="008F3CB6" w:rsidRPr="00767569" w14:paraId="28EAFE56" w14:textId="77777777" w:rsidTr="00767569">
        <w:tc>
          <w:tcPr>
            <w:tcW w:w="2830" w:type="dxa"/>
          </w:tcPr>
          <w:p w14:paraId="345BC315" w14:textId="5A2BE628" w:rsidR="008F3CB6" w:rsidRDefault="008F3CB6" w:rsidP="00767569">
            <w:pPr>
              <w:spacing w:line="240" w:lineRule="auto"/>
              <w:rPr>
                <w:sz w:val="22"/>
                <w:lang w:val="en-US"/>
              </w:rPr>
            </w:pPr>
            <w:r>
              <w:rPr>
                <w:sz w:val="22"/>
                <w:lang w:val="en-US"/>
              </w:rPr>
              <w:t>Anggaran</w:t>
            </w:r>
          </w:p>
        </w:tc>
        <w:tc>
          <w:tcPr>
            <w:tcW w:w="5098" w:type="dxa"/>
          </w:tcPr>
          <w:p w14:paraId="3F57DDF6" w14:textId="61298038" w:rsidR="008F3CB6" w:rsidRDefault="008F3CB6" w:rsidP="00767569">
            <w:pPr>
              <w:spacing w:line="240" w:lineRule="auto"/>
              <w:rPr>
                <w:sz w:val="22"/>
                <w:lang w:val="en-US"/>
              </w:rPr>
            </w:pPr>
            <w:r>
              <w:rPr>
                <w:sz w:val="22"/>
                <w:lang w:val="en-US"/>
              </w:rPr>
              <w:t>Nilai anggaran kegiatan</w:t>
            </w:r>
          </w:p>
        </w:tc>
      </w:tr>
      <w:tr w:rsidR="008F3CB6" w:rsidRPr="00767569" w14:paraId="52F6482F" w14:textId="77777777" w:rsidTr="00767569">
        <w:tc>
          <w:tcPr>
            <w:tcW w:w="2830" w:type="dxa"/>
          </w:tcPr>
          <w:p w14:paraId="0E5D2CE4" w14:textId="4D3C032C" w:rsidR="008F3CB6" w:rsidRDefault="008F3CB6" w:rsidP="00767569">
            <w:pPr>
              <w:spacing w:line="240" w:lineRule="auto"/>
              <w:rPr>
                <w:sz w:val="22"/>
                <w:lang w:val="en-US"/>
              </w:rPr>
            </w:pPr>
            <w:r>
              <w:rPr>
                <w:sz w:val="22"/>
                <w:lang w:val="en-US"/>
              </w:rPr>
              <w:t>Vol</w:t>
            </w:r>
          </w:p>
        </w:tc>
        <w:tc>
          <w:tcPr>
            <w:tcW w:w="5098" w:type="dxa"/>
          </w:tcPr>
          <w:p w14:paraId="278FCE9E" w14:textId="12528F7F" w:rsidR="008F3CB6" w:rsidRDefault="008F3CB6" w:rsidP="00767569">
            <w:pPr>
              <w:spacing w:line="240" w:lineRule="auto"/>
              <w:rPr>
                <w:sz w:val="22"/>
                <w:lang w:val="en-US"/>
              </w:rPr>
            </w:pPr>
            <w:r>
              <w:rPr>
                <w:sz w:val="22"/>
                <w:lang w:val="en-US"/>
              </w:rPr>
              <w:t>Volume kegiaran</w:t>
            </w:r>
          </w:p>
        </w:tc>
      </w:tr>
      <w:tr w:rsidR="008F3CB6" w:rsidRPr="00767569" w14:paraId="2E36D705" w14:textId="77777777" w:rsidTr="00767569">
        <w:tc>
          <w:tcPr>
            <w:tcW w:w="2830" w:type="dxa"/>
          </w:tcPr>
          <w:p w14:paraId="7C1FA1C4" w14:textId="08E3A29A" w:rsidR="008F3CB6" w:rsidRDefault="008F3CB6" w:rsidP="00767569">
            <w:pPr>
              <w:spacing w:line="240" w:lineRule="auto"/>
              <w:rPr>
                <w:sz w:val="22"/>
                <w:lang w:val="en-US"/>
              </w:rPr>
            </w:pPr>
            <w:r>
              <w:rPr>
                <w:sz w:val="22"/>
                <w:lang w:val="en-US"/>
              </w:rPr>
              <w:t>Satuan</w:t>
            </w:r>
          </w:p>
        </w:tc>
        <w:tc>
          <w:tcPr>
            <w:tcW w:w="5098" w:type="dxa"/>
          </w:tcPr>
          <w:p w14:paraId="648DC7CC" w14:textId="1FE1A1DF" w:rsidR="008F3CB6" w:rsidRDefault="008F3CB6" w:rsidP="00767569">
            <w:pPr>
              <w:spacing w:line="240" w:lineRule="auto"/>
              <w:rPr>
                <w:sz w:val="22"/>
                <w:lang w:val="en-US"/>
              </w:rPr>
            </w:pPr>
            <w:r>
              <w:rPr>
                <w:sz w:val="22"/>
                <w:lang w:val="en-US"/>
              </w:rPr>
              <w:t>Satuan kegiatan</w:t>
            </w:r>
          </w:p>
        </w:tc>
      </w:tr>
    </w:tbl>
    <w:p w14:paraId="37BBF0E7" w14:textId="77777777" w:rsidR="00767569" w:rsidRPr="00767569" w:rsidRDefault="00767569" w:rsidP="00767569">
      <w:pPr>
        <w:rPr>
          <w:lang w:val="en-US"/>
        </w:rPr>
      </w:pPr>
    </w:p>
    <w:p w14:paraId="2EA4A46B" w14:textId="219F25C2" w:rsidR="007E3CC4" w:rsidRDefault="007E3CC4" w:rsidP="007E3CC4">
      <w:pPr>
        <w:pStyle w:val="ListParagraph"/>
        <w:numPr>
          <w:ilvl w:val="0"/>
          <w:numId w:val="31"/>
        </w:numPr>
        <w:ind w:left="284" w:hanging="284"/>
        <w:rPr>
          <w:lang w:val="en-US"/>
        </w:rPr>
      </w:pPr>
      <w:r>
        <w:rPr>
          <w:lang w:val="en-US"/>
        </w:rPr>
        <w:t>Tabel Data APBD Penetapan DKI Jakarta Tahun 2014</w:t>
      </w:r>
    </w:p>
    <w:p w14:paraId="028780DB" w14:textId="7F6F0EE2" w:rsidR="00F232E4" w:rsidRDefault="00F232E4" w:rsidP="00F232E4">
      <w:pPr>
        <w:ind w:firstLine="720"/>
        <w:rPr>
          <w:lang w:val="en-US"/>
        </w:rPr>
      </w:pPr>
      <w:r>
        <w:rPr>
          <w:lang w:val="en-US"/>
        </w:rPr>
        <w:t>Tabel ini berisi mengenai APBD penetapan DKI Jakarta tahun 2014 berdasarkan kegiatan (tanpa realisasi penyerapan). Berikut adalah penjelasan atribut pada tabel ini:</w:t>
      </w:r>
    </w:p>
    <w:p w14:paraId="12485365" w14:textId="775F9C6F" w:rsidR="00336142" w:rsidRDefault="00336142" w:rsidP="00336142">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1</w:t>
      </w:r>
      <w:r w:rsidR="007937C8">
        <w:fldChar w:fldCharType="end"/>
      </w:r>
      <w:r>
        <w:rPr>
          <w:noProof/>
          <w:lang w:val="en-US"/>
        </w:rPr>
        <w:t xml:space="preserve"> Tabel APBD Penetapan DKI Jakarta 2014</w:t>
      </w:r>
    </w:p>
    <w:tbl>
      <w:tblPr>
        <w:tblStyle w:val="TableGrid"/>
        <w:tblW w:w="0" w:type="auto"/>
        <w:tblLook w:val="04A0" w:firstRow="1" w:lastRow="0" w:firstColumn="1" w:lastColumn="0" w:noHBand="0" w:noVBand="1"/>
      </w:tblPr>
      <w:tblGrid>
        <w:gridCol w:w="2830"/>
        <w:gridCol w:w="5098"/>
      </w:tblGrid>
      <w:tr w:rsidR="00F232E4" w:rsidRPr="00F232E4" w14:paraId="33EB887A" w14:textId="77777777" w:rsidTr="00F232E4">
        <w:trPr>
          <w:cnfStyle w:val="100000000000" w:firstRow="1" w:lastRow="0" w:firstColumn="0" w:lastColumn="0" w:oddVBand="0" w:evenVBand="0" w:oddHBand="0" w:evenHBand="0" w:firstRowFirstColumn="0" w:firstRowLastColumn="0" w:lastRowFirstColumn="0" w:lastRowLastColumn="0"/>
          <w:tblHeader/>
        </w:trPr>
        <w:tc>
          <w:tcPr>
            <w:tcW w:w="2830" w:type="dxa"/>
          </w:tcPr>
          <w:p w14:paraId="0C641E3C" w14:textId="2FA4331C" w:rsidR="00F232E4" w:rsidRPr="00F232E4" w:rsidRDefault="00F232E4" w:rsidP="00F232E4">
            <w:pPr>
              <w:spacing w:line="240" w:lineRule="auto"/>
              <w:rPr>
                <w:sz w:val="22"/>
                <w:lang w:val="en-US"/>
              </w:rPr>
            </w:pPr>
            <w:r>
              <w:rPr>
                <w:sz w:val="22"/>
                <w:lang w:val="en-US"/>
              </w:rPr>
              <w:t>Atribut</w:t>
            </w:r>
          </w:p>
        </w:tc>
        <w:tc>
          <w:tcPr>
            <w:tcW w:w="5098" w:type="dxa"/>
          </w:tcPr>
          <w:p w14:paraId="77E8AAC0" w14:textId="49497783" w:rsidR="00F232E4" w:rsidRPr="00F232E4" w:rsidRDefault="00F232E4" w:rsidP="00F232E4">
            <w:pPr>
              <w:spacing w:line="240" w:lineRule="auto"/>
              <w:rPr>
                <w:sz w:val="22"/>
                <w:lang w:val="en-US"/>
              </w:rPr>
            </w:pPr>
            <w:r>
              <w:rPr>
                <w:sz w:val="22"/>
                <w:lang w:val="en-US"/>
              </w:rPr>
              <w:t>Keterangan</w:t>
            </w:r>
          </w:p>
        </w:tc>
      </w:tr>
      <w:tr w:rsidR="00F232E4" w:rsidRPr="00F232E4" w14:paraId="4DBC88B7" w14:textId="77777777" w:rsidTr="00F232E4">
        <w:tc>
          <w:tcPr>
            <w:tcW w:w="2830" w:type="dxa"/>
          </w:tcPr>
          <w:p w14:paraId="6DDF8C8E" w14:textId="227ABB3A" w:rsidR="00F232E4" w:rsidRPr="00F232E4" w:rsidRDefault="00F232E4" w:rsidP="00F232E4">
            <w:pPr>
              <w:spacing w:line="240" w:lineRule="auto"/>
              <w:rPr>
                <w:sz w:val="22"/>
                <w:lang w:val="en-US"/>
              </w:rPr>
            </w:pPr>
            <w:r>
              <w:rPr>
                <w:sz w:val="22"/>
                <w:lang w:val="en-US"/>
              </w:rPr>
              <w:t>lokasi_id</w:t>
            </w:r>
          </w:p>
        </w:tc>
        <w:tc>
          <w:tcPr>
            <w:tcW w:w="5098" w:type="dxa"/>
          </w:tcPr>
          <w:p w14:paraId="3420146E" w14:textId="596D635B" w:rsidR="00F232E4" w:rsidRPr="00F232E4" w:rsidRDefault="00F232E4" w:rsidP="00F232E4">
            <w:pPr>
              <w:spacing w:line="240" w:lineRule="auto"/>
              <w:rPr>
                <w:sz w:val="22"/>
                <w:lang w:val="en-US"/>
              </w:rPr>
            </w:pPr>
            <w:r>
              <w:rPr>
                <w:sz w:val="22"/>
                <w:lang w:val="en-US"/>
              </w:rPr>
              <w:t>Lokasi id kegiatan provinsi</w:t>
            </w:r>
          </w:p>
        </w:tc>
      </w:tr>
      <w:tr w:rsidR="00F232E4" w:rsidRPr="00F232E4" w14:paraId="725E42DF" w14:textId="77777777" w:rsidTr="00F232E4">
        <w:tc>
          <w:tcPr>
            <w:tcW w:w="2830" w:type="dxa"/>
          </w:tcPr>
          <w:p w14:paraId="22DF581F" w14:textId="25385196" w:rsidR="00F232E4" w:rsidRDefault="00F232E4" w:rsidP="00F232E4">
            <w:pPr>
              <w:spacing w:line="240" w:lineRule="auto"/>
              <w:rPr>
                <w:sz w:val="22"/>
                <w:lang w:val="en-US"/>
              </w:rPr>
            </w:pPr>
            <w:r>
              <w:rPr>
                <w:sz w:val="22"/>
                <w:lang w:val="en-US"/>
              </w:rPr>
              <w:t>komisi</w:t>
            </w:r>
          </w:p>
        </w:tc>
        <w:tc>
          <w:tcPr>
            <w:tcW w:w="5098" w:type="dxa"/>
          </w:tcPr>
          <w:p w14:paraId="6D445ADA" w14:textId="162FC89F" w:rsidR="00F232E4" w:rsidRDefault="00F232E4" w:rsidP="00F232E4">
            <w:pPr>
              <w:spacing w:line="240" w:lineRule="auto"/>
              <w:rPr>
                <w:sz w:val="22"/>
                <w:lang w:val="en-US"/>
              </w:rPr>
            </w:pPr>
            <w:r>
              <w:rPr>
                <w:sz w:val="22"/>
                <w:lang w:val="en-US"/>
              </w:rPr>
              <w:t>Komisi DPRD</w:t>
            </w:r>
          </w:p>
        </w:tc>
      </w:tr>
      <w:tr w:rsidR="00F232E4" w:rsidRPr="00F232E4" w14:paraId="49949EF2" w14:textId="77777777" w:rsidTr="00F232E4">
        <w:tc>
          <w:tcPr>
            <w:tcW w:w="2830" w:type="dxa"/>
          </w:tcPr>
          <w:p w14:paraId="5927F733" w14:textId="65A28A7F" w:rsidR="00F232E4" w:rsidRDefault="00F232E4" w:rsidP="00F232E4">
            <w:pPr>
              <w:spacing w:line="240" w:lineRule="auto"/>
              <w:rPr>
                <w:sz w:val="22"/>
                <w:lang w:val="en-US"/>
              </w:rPr>
            </w:pPr>
            <w:r>
              <w:rPr>
                <w:sz w:val="22"/>
                <w:lang w:val="en-US"/>
              </w:rPr>
              <w:t>skpd_kode</w:t>
            </w:r>
          </w:p>
        </w:tc>
        <w:tc>
          <w:tcPr>
            <w:tcW w:w="5098" w:type="dxa"/>
          </w:tcPr>
          <w:p w14:paraId="6D434AAC" w14:textId="27A80926" w:rsidR="00F232E4" w:rsidRDefault="00F232E4" w:rsidP="00F232E4">
            <w:pPr>
              <w:spacing w:line="240" w:lineRule="auto"/>
              <w:rPr>
                <w:sz w:val="22"/>
                <w:lang w:val="en-US"/>
              </w:rPr>
            </w:pPr>
            <w:r>
              <w:rPr>
                <w:sz w:val="22"/>
                <w:lang w:val="en-US"/>
              </w:rPr>
              <w:t>Kode SKPD</w:t>
            </w:r>
          </w:p>
        </w:tc>
      </w:tr>
      <w:tr w:rsidR="00336142" w:rsidRPr="00F232E4" w14:paraId="283A5C40" w14:textId="77777777" w:rsidTr="00F232E4">
        <w:tc>
          <w:tcPr>
            <w:tcW w:w="2830" w:type="dxa"/>
          </w:tcPr>
          <w:p w14:paraId="1C27B953" w14:textId="61F1D778" w:rsidR="00336142" w:rsidRDefault="00336142" w:rsidP="00F232E4">
            <w:pPr>
              <w:spacing w:line="240" w:lineRule="auto"/>
              <w:rPr>
                <w:sz w:val="22"/>
                <w:lang w:val="en-US"/>
              </w:rPr>
            </w:pPr>
            <w:r>
              <w:rPr>
                <w:sz w:val="22"/>
                <w:lang w:val="en-US"/>
              </w:rPr>
              <w:t>skpd_nama</w:t>
            </w:r>
          </w:p>
        </w:tc>
        <w:tc>
          <w:tcPr>
            <w:tcW w:w="5098" w:type="dxa"/>
          </w:tcPr>
          <w:p w14:paraId="3AFD733A" w14:textId="15E3F6BB" w:rsidR="00336142" w:rsidRDefault="00336142" w:rsidP="00F232E4">
            <w:pPr>
              <w:spacing w:line="240" w:lineRule="auto"/>
              <w:rPr>
                <w:sz w:val="22"/>
                <w:lang w:val="en-US"/>
              </w:rPr>
            </w:pPr>
            <w:r>
              <w:rPr>
                <w:sz w:val="22"/>
                <w:lang w:val="en-US"/>
              </w:rPr>
              <w:t>Nama SKPD</w:t>
            </w:r>
          </w:p>
        </w:tc>
      </w:tr>
      <w:tr w:rsidR="00F232E4" w:rsidRPr="00F232E4" w14:paraId="436DF159" w14:textId="77777777" w:rsidTr="00F232E4">
        <w:tc>
          <w:tcPr>
            <w:tcW w:w="2830" w:type="dxa"/>
          </w:tcPr>
          <w:p w14:paraId="04DC17C8" w14:textId="6BD0AA83" w:rsidR="00F232E4" w:rsidRDefault="00F232E4" w:rsidP="00F232E4">
            <w:pPr>
              <w:spacing w:line="240" w:lineRule="auto"/>
              <w:rPr>
                <w:sz w:val="22"/>
                <w:lang w:val="en-US"/>
              </w:rPr>
            </w:pPr>
            <w:r>
              <w:rPr>
                <w:sz w:val="22"/>
                <w:lang w:val="en-US"/>
              </w:rPr>
              <w:t>urusan_kode</w:t>
            </w:r>
          </w:p>
        </w:tc>
        <w:tc>
          <w:tcPr>
            <w:tcW w:w="5098" w:type="dxa"/>
          </w:tcPr>
          <w:p w14:paraId="0A88F6BA" w14:textId="0EBE03A4" w:rsidR="00F232E4" w:rsidRDefault="00F232E4" w:rsidP="00F232E4">
            <w:pPr>
              <w:spacing w:line="240" w:lineRule="auto"/>
              <w:rPr>
                <w:sz w:val="22"/>
                <w:lang w:val="en-US"/>
              </w:rPr>
            </w:pPr>
            <w:r>
              <w:rPr>
                <w:sz w:val="22"/>
                <w:lang w:val="en-US"/>
              </w:rPr>
              <w:t>Kode urusan</w:t>
            </w:r>
          </w:p>
        </w:tc>
      </w:tr>
      <w:tr w:rsidR="00F232E4" w:rsidRPr="00F232E4" w14:paraId="74373299" w14:textId="77777777" w:rsidTr="00F232E4">
        <w:tc>
          <w:tcPr>
            <w:tcW w:w="2830" w:type="dxa"/>
          </w:tcPr>
          <w:p w14:paraId="793062A1" w14:textId="049D16D0" w:rsidR="00F232E4" w:rsidRDefault="00F232E4" w:rsidP="00F232E4">
            <w:pPr>
              <w:spacing w:line="240" w:lineRule="auto"/>
              <w:rPr>
                <w:sz w:val="22"/>
                <w:lang w:val="en-US"/>
              </w:rPr>
            </w:pPr>
            <w:r>
              <w:rPr>
                <w:sz w:val="22"/>
                <w:lang w:val="en-US"/>
              </w:rPr>
              <w:t>urusan_nama</w:t>
            </w:r>
          </w:p>
        </w:tc>
        <w:tc>
          <w:tcPr>
            <w:tcW w:w="5098" w:type="dxa"/>
          </w:tcPr>
          <w:p w14:paraId="5044A33D" w14:textId="62467FD2" w:rsidR="00F232E4" w:rsidRDefault="00F232E4" w:rsidP="00F232E4">
            <w:pPr>
              <w:spacing w:line="240" w:lineRule="auto"/>
              <w:rPr>
                <w:sz w:val="22"/>
                <w:lang w:val="en-US"/>
              </w:rPr>
            </w:pPr>
            <w:r>
              <w:rPr>
                <w:sz w:val="22"/>
                <w:lang w:val="en-US"/>
              </w:rPr>
              <w:t>Nama urusan</w:t>
            </w:r>
          </w:p>
        </w:tc>
      </w:tr>
      <w:tr w:rsidR="00F232E4" w:rsidRPr="00F232E4" w14:paraId="1E1BE721" w14:textId="77777777" w:rsidTr="00F232E4">
        <w:tc>
          <w:tcPr>
            <w:tcW w:w="2830" w:type="dxa"/>
          </w:tcPr>
          <w:p w14:paraId="7F344967" w14:textId="2F7E9C61" w:rsidR="00F232E4" w:rsidRDefault="00F232E4" w:rsidP="00F232E4">
            <w:pPr>
              <w:spacing w:line="240" w:lineRule="auto"/>
              <w:rPr>
                <w:sz w:val="22"/>
                <w:lang w:val="en-US"/>
              </w:rPr>
            </w:pPr>
            <w:r>
              <w:rPr>
                <w:sz w:val="22"/>
                <w:lang w:val="en-US"/>
              </w:rPr>
              <w:t>program_kode</w:t>
            </w:r>
          </w:p>
        </w:tc>
        <w:tc>
          <w:tcPr>
            <w:tcW w:w="5098" w:type="dxa"/>
          </w:tcPr>
          <w:p w14:paraId="13F0F60C" w14:textId="661EAB32" w:rsidR="00F232E4" w:rsidRDefault="00F232E4" w:rsidP="00F232E4">
            <w:pPr>
              <w:spacing w:line="240" w:lineRule="auto"/>
              <w:rPr>
                <w:sz w:val="22"/>
                <w:lang w:val="en-US"/>
              </w:rPr>
            </w:pPr>
            <w:r>
              <w:rPr>
                <w:sz w:val="22"/>
                <w:lang w:val="en-US"/>
              </w:rPr>
              <w:t>Kode program</w:t>
            </w:r>
          </w:p>
        </w:tc>
      </w:tr>
      <w:tr w:rsidR="00F232E4" w:rsidRPr="00F232E4" w14:paraId="78462C6C" w14:textId="77777777" w:rsidTr="00F232E4">
        <w:tc>
          <w:tcPr>
            <w:tcW w:w="2830" w:type="dxa"/>
          </w:tcPr>
          <w:p w14:paraId="630DE485" w14:textId="372326F1" w:rsidR="00F232E4" w:rsidRDefault="00F232E4" w:rsidP="00F232E4">
            <w:pPr>
              <w:spacing w:line="240" w:lineRule="auto"/>
              <w:rPr>
                <w:sz w:val="22"/>
                <w:lang w:val="en-US"/>
              </w:rPr>
            </w:pPr>
            <w:r>
              <w:rPr>
                <w:sz w:val="22"/>
                <w:lang w:val="en-US"/>
              </w:rPr>
              <w:t>program_teks</w:t>
            </w:r>
          </w:p>
        </w:tc>
        <w:tc>
          <w:tcPr>
            <w:tcW w:w="5098" w:type="dxa"/>
          </w:tcPr>
          <w:p w14:paraId="2704A54C" w14:textId="5A99C131" w:rsidR="00F232E4" w:rsidRDefault="00F232E4" w:rsidP="00F232E4">
            <w:pPr>
              <w:spacing w:line="240" w:lineRule="auto"/>
              <w:rPr>
                <w:sz w:val="22"/>
                <w:lang w:val="en-US"/>
              </w:rPr>
            </w:pPr>
            <w:r>
              <w:rPr>
                <w:sz w:val="22"/>
                <w:lang w:val="en-US"/>
              </w:rPr>
              <w:t>Nama program</w:t>
            </w:r>
          </w:p>
        </w:tc>
      </w:tr>
      <w:tr w:rsidR="00336142" w:rsidRPr="00F232E4" w14:paraId="61F303E8" w14:textId="77777777" w:rsidTr="00F232E4">
        <w:tc>
          <w:tcPr>
            <w:tcW w:w="2830" w:type="dxa"/>
          </w:tcPr>
          <w:p w14:paraId="4BFEF6CD" w14:textId="42E9C00F" w:rsidR="00336142" w:rsidRDefault="00336142" w:rsidP="00F232E4">
            <w:pPr>
              <w:spacing w:line="240" w:lineRule="auto"/>
              <w:rPr>
                <w:sz w:val="22"/>
                <w:lang w:val="en-US"/>
              </w:rPr>
            </w:pPr>
            <w:r>
              <w:rPr>
                <w:sz w:val="22"/>
                <w:lang w:val="en-US"/>
              </w:rPr>
              <w:t>Kegiatan</w:t>
            </w:r>
          </w:p>
        </w:tc>
        <w:tc>
          <w:tcPr>
            <w:tcW w:w="5098" w:type="dxa"/>
          </w:tcPr>
          <w:p w14:paraId="0F4EED51" w14:textId="1C79E50E" w:rsidR="00336142" w:rsidRDefault="00336142" w:rsidP="00F232E4">
            <w:pPr>
              <w:spacing w:line="240" w:lineRule="auto"/>
              <w:rPr>
                <w:sz w:val="22"/>
                <w:lang w:val="en-US"/>
              </w:rPr>
            </w:pPr>
            <w:r>
              <w:rPr>
                <w:sz w:val="22"/>
                <w:lang w:val="en-US"/>
              </w:rPr>
              <w:t>Nama Kegiatan</w:t>
            </w:r>
          </w:p>
        </w:tc>
      </w:tr>
      <w:tr w:rsidR="00336142" w:rsidRPr="00F232E4" w14:paraId="16BF7ED4" w14:textId="77777777" w:rsidTr="00F232E4">
        <w:tc>
          <w:tcPr>
            <w:tcW w:w="2830" w:type="dxa"/>
          </w:tcPr>
          <w:p w14:paraId="2C1B79E2" w14:textId="4B7138B9" w:rsidR="00336142" w:rsidRDefault="00336142" w:rsidP="00F232E4">
            <w:pPr>
              <w:spacing w:line="240" w:lineRule="auto"/>
              <w:rPr>
                <w:sz w:val="22"/>
                <w:lang w:val="en-US"/>
              </w:rPr>
            </w:pPr>
            <w:r>
              <w:rPr>
                <w:sz w:val="22"/>
                <w:lang w:val="en-US"/>
              </w:rPr>
              <w:t>Anggaran</w:t>
            </w:r>
          </w:p>
        </w:tc>
        <w:tc>
          <w:tcPr>
            <w:tcW w:w="5098" w:type="dxa"/>
          </w:tcPr>
          <w:p w14:paraId="351F8F0C" w14:textId="5199E367" w:rsidR="00336142" w:rsidRDefault="00336142" w:rsidP="00F232E4">
            <w:pPr>
              <w:spacing w:line="240" w:lineRule="auto"/>
              <w:rPr>
                <w:sz w:val="22"/>
                <w:lang w:val="en-US"/>
              </w:rPr>
            </w:pPr>
            <w:r>
              <w:rPr>
                <w:sz w:val="22"/>
                <w:lang w:val="en-US"/>
              </w:rPr>
              <w:t>Nilai anggaran kegiatan</w:t>
            </w:r>
          </w:p>
        </w:tc>
      </w:tr>
      <w:tr w:rsidR="00336142" w:rsidRPr="00F232E4" w14:paraId="66E0B6A8" w14:textId="77777777" w:rsidTr="00F232E4">
        <w:tc>
          <w:tcPr>
            <w:tcW w:w="2830" w:type="dxa"/>
          </w:tcPr>
          <w:p w14:paraId="284C3E27" w14:textId="55CC2CA9" w:rsidR="00336142" w:rsidRDefault="00336142" w:rsidP="00F232E4">
            <w:pPr>
              <w:spacing w:line="240" w:lineRule="auto"/>
              <w:rPr>
                <w:sz w:val="22"/>
                <w:lang w:val="en-US"/>
              </w:rPr>
            </w:pPr>
            <w:r>
              <w:rPr>
                <w:sz w:val="22"/>
                <w:lang w:val="en-US"/>
              </w:rPr>
              <w:t>Vol</w:t>
            </w:r>
          </w:p>
        </w:tc>
        <w:tc>
          <w:tcPr>
            <w:tcW w:w="5098" w:type="dxa"/>
          </w:tcPr>
          <w:p w14:paraId="0FF937DC" w14:textId="14DA433D" w:rsidR="00336142" w:rsidRDefault="00336142" w:rsidP="00F232E4">
            <w:pPr>
              <w:spacing w:line="240" w:lineRule="auto"/>
              <w:rPr>
                <w:sz w:val="22"/>
                <w:lang w:val="en-US"/>
              </w:rPr>
            </w:pPr>
            <w:r>
              <w:rPr>
                <w:sz w:val="22"/>
                <w:lang w:val="en-US"/>
              </w:rPr>
              <w:t>Volume kegiatan</w:t>
            </w:r>
          </w:p>
        </w:tc>
      </w:tr>
      <w:tr w:rsidR="00336142" w:rsidRPr="00F232E4" w14:paraId="4700E23C" w14:textId="77777777" w:rsidTr="00F232E4">
        <w:tc>
          <w:tcPr>
            <w:tcW w:w="2830" w:type="dxa"/>
          </w:tcPr>
          <w:p w14:paraId="738BA021" w14:textId="07F40472" w:rsidR="00336142" w:rsidRDefault="00336142" w:rsidP="00F232E4">
            <w:pPr>
              <w:spacing w:line="240" w:lineRule="auto"/>
              <w:rPr>
                <w:sz w:val="22"/>
                <w:lang w:val="en-US"/>
              </w:rPr>
            </w:pPr>
            <w:r>
              <w:rPr>
                <w:sz w:val="22"/>
                <w:lang w:val="en-US"/>
              </w:rPr>
              <w:t>Satuan</w:t>
            </w:r>
          </w:p>
        </w:tc>
        <w:tc>
          <w:tcPr>
            <w:tcW w:w="5098" w:type="dxa"/>
          </w:tcPr>
          <w:p w14:paraId="4E8B09B9" w14:textId="375B4B6D" w:rsidR="00336142" w:rsidRDefault="00336142" w:rsidP="00F232E4">
            <w:pPr>
              <w:spacing w:line="240" w:lineRule="auto"/>
              <w:rPr>
                <w:sz w:val="22"/>
                <w:lang w:val="en-US"/>
              </w:rPr>
            </w:pPr>
            <w:r>
              <w:rPr>
                <w:sz w:val="22"/>
                <w:lang w:val="en-US"/>
              </w:rPr>
              <w:t>Satuan kegiatan</w:t>
            </w:r>
          </w:p>
        </w:tc>
      </w:tr>
    </w:tbl>
    <w:p w14:paraId="114E2F08" w14:textId="77777777" w:rsidR="00F232E4" w:rsidRPr="00F232E4" w:rsidRDefault="00F232E4" w:rsidP="00F232E4">
      <w:pPr>
        <w:rPr>
          <w:lang w:val="en-US"/>
        </w:rPr>
      </w:pPr>
    </w:p>
    <w:p w14:paraId="4271C4FE" w14:textId="4C1E6EEC" w:rsidR="007E3CC4" w:rsidRDefault="007E3CC4" w:rsidP="007E3CC4">
      <w:pPr>
        <w:pStyle w:val="ListParagraph"/>
        <w:numPr>
          <w:ilvl w:val="0"/>
          <w:numId w:val="31"/>
        </w:numPr>
        <w:ind w:left="284" w:hanging="284"/>
        <w:rPr>
          <w:lang w:val="en-US"/>
        </w:rPr>
      </w:pPr>
      <w:r>
        <w:rPr>
          <w:lang w:val="en-US"/>
        </w:rPr>
        <w:t>Tabel Data Pendapatan Perkapitra Jakarta dan Nasional</w:t>
      </w:r>
    </w:p>
    <w:p w14:paraId="7E574596" w14:textId="6E92735F" w:rsidR="00336142" w:rsidRDefault="00336142" w:rsidP="00336142">
      <w:pPr>
        <w:ind w:firstLine="720"/>
        <w:rPr>
          <w:lang w:val="en-US"/>
        </w:rPr>
      </w:pPr>
      <w:r>
        <w:rPr>
          <w:lang w:val="en-US"/>
        </w:rPr>
        <w:t>Tabel ini berisi besaran pendapatan per kapitra DKI Jakarta dengan Nasional tahun 2006-2012. Berikut adalah penjelasan atribut pada tabel ini:</w:t>
      </w:r>
    </w:p>
    <w:p w14:paraId="2CE464B4" w14:textId="3A0C0C51" w:rsidR="00336142" w:rsidRDefault="00336142" w:rsidP="00336142">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2</w:t>
      </w:r>
      <w:r w:rsidR="007937C8">
        <w:fldChar w:fldCharType="end"/>
      </w:r>
      <w:r>
        <w:rPr>
          <w:noProof/>
          <w:lang w:val="en-US"/>
        </w:rPr>
        <w:t xml:space="preserve"> Tabel Data Pendapatan Perkapitra Jakarta dan Nasional</w:t>
      </w:r>
    </w:p>
    <w:tbl>
      <w:tblPr>
        <w:tblStyle w:val="TableGrid"/>
        <w:tblW w:w="0" w:type="auto"/>
        <w:tblLook w:val="04A0" w:firstRow="1" w:lastRow="0" w:firstColumn="1" w:lastColumn="0" w:noHBand="0" w:noVBand="1"/>
      </w:tblPr>
      <w:tblGrid>
        <w:gridCol w:w="2830"/>
        <w:gridCol w:w="5098"/>
      </w:tblGrid>
      <w:tr w:rsidR="00336142" w:rsidRPr="00336142" w14:paraId="72061559" w14:textId="77777777" w:rsidTr="00336142">
        <w:trPr>
          <w:cnfStyle w:val="100000000000" w:firstRow="1" w:lastRow="0" w:firstColumn="0" w:lastColumn="0" w:oddVBand="0" w:evenVBand="0" w:oddHBand="0" w:evenHBand="0" w:firstRowFirstColumn="0" w:firstRowLastColumn="0" w:lastRowFirstColumn="0" w:lastRowLastColumn="0"/>
          <w:tblHeader/>
        </w:trPr>
        <w:tc>
          <w:tcPr>
            <w:tcW w:w="2830" w:type="dxa"/>
          </w:tcPr>
          <w:p w14:paraId="28E5522E" w14:textId="461C8FF2" w:rsidR="00336142" w:rsidRPr="00336142" w:rsidRDefault="00336142" w:rsidP="00336142">
            <w:pPr>
              <w:spacing w:line="240" w:lineRule="auto"/>
              <w:rPr>
                <w:sz w:val="22"/>
                <w:lang w:val="en-US"/>
              </w:rPr>
            </w:pPr>
            <w:r>
              <w:rPr>
                <w:sz w:val="22"/>
                <w:lang w:val="en-US"/>
              </w:rPr>
              <w:t>Atribut</w:t>
            </w:r>
          </w:p>
        </w:tc>
        <w:tc>
          <w:tcPr>
            <w:tcW w:w="5098" w:type="dxa"/>
          </w:tcPr>
          <w:p w14:paraId="008E66B0" w14:textId="50CB1A0B" w:rsidR="00336142" w:rsidRPr="00336142" w:rsidRDefault="00336142" w:rsidP="00336142">
            <w:pPr>
              <w:spacing w:line="240" w:lineRule="auto"/>
              <w:rPr>
                <w:sz w:val="22"/>
                <w:lang w:val="en-US"/>
              </w:rPr>
            </w:pPr>
            <w:r>
              <w:rPr>
                <w:sz w:val="22"/>
                <w:lang w:val="en-US"/>
              </w:rPr>
              <w:t>Keterangan</w:t>
            </w:r>
          </w:p>
        </w:tc>
      </w:tr>
      <w:tr w:rsidR="00336142" w:rsidRPr="00336142" w14:paraId="4B83CE0E" w14:textId="77777777" w:rsidTr="00336142">
        <w:tc>
          <w:tcPr>
            <w:tcW w:w="2830" w:type="dxa"/>
          </w:tcPr>
          <w:p w14:paraId="6E6DE600" w14:textId="4D4E5700" w:rsidR="00336142" w:rsidRPr="00336142" w:rsidRDefault="00336142" w:rsidP="00336142">
            <w:pPr>
              <w:spacing w:line="240" w:lineRule="auto"/>
              <w:rPr>
                <w:sz w:val="22"/>
                <w:lang w:val="en-US"/>
              </w:rPr>
            </w:pPr>
            <w:r>
              <w:rPr>
                <w:sz w:val="22"/>
                <w:lang w:val="en-US"/>
              </w:rPr>
              <w:t>tahun</w:t>
            </w:r>
          </w:p>
        </w:tc>
        <w:tc>
          <w:tcPr>
            <w:tcW w:w="5098" w:type="dxa"/>
          </w:tcPr>
          <w:p w14:paraId="091D7E52" w14:textId="516C712B" w:rsidR="00336142" w:rsidRPr="00336142" w:rsidRDefault="00336142" w:rsidP="00336142">
            <w:pPr>
              <w:spacing w:line="240" w:lineRule="auto"/>
              <w:rPr>
                <w:sz w:val="22"/>
                <w:lang w:val="en-US"/>
              </w:rPr>
            </w:pPr>
            <w:r>
              <w:rPr>
                <w:sz w:val="22"/>
                <w:lang w:val="en-US"/>
              </w:rPr>
              <w:t>Tahun</w:t>
            </w:r>
          </w:p>
        </w:tc>
      </w:tr>
      <w:tr w:rsidR="00336142" w:rsidRPr="00336142" w14:paraId="0A2135A3" w14:textId="77777777" w:rsidTr="00336142">
        <w:tc>
          <w:tcPr>
            <w:tcW w:w="2830" w:type="dxa"/>
          </w:tcPr>
          <w:p w14:paraId="682D21DD" w14:textId="371359AD" w:rsidR="00336142" w:rsidRDefault="00336142" w:rsidP="00336142">
            <w:pPr>
              <w:spacing w:line="240" w:lineRule="auto"/>
              <w:rPr>
                <w:sz w:val="22"/>
                <w:lang w:val="en-US"/>
              </w:rPr>
            </w:pPr>
            <w:r>
              <w:rPr>
                <w:sz w:val="22"/>
                <w:lang w:val="en-US"/>
              </w:rPr>
              <w:t>perkapitra_jakarta</w:t>
            </w:r>
          </w:p>
        </w:tc>
        <w:tc>
          <w:tcPr>
            <w:tcW w:w="5098" w:type="dxa"/>
          </w:tcPr>
          <w:p w14:paraId="2678FA25" w14:textId="7C6402CF" w:rsidR="00336142" w:rsidRDefault="00336142" w:rsidP="00336142">
            <w:pPr>
              <w:spacing w:line="240" w:lineRule="auto"/>
              <w:rPr>
                <w:sz w:val="22"/>
                <w:lang w:val="en-US"/>
              </w:rPr>
            </w:pPr>
            <w:r>
              <w:rPr>
                <w:sz w:val="22"/>
                <w:lang w:val="en-US"/>
              </w:rPr>
              <w:t>Pendapatan per kapitra DKI Jakarta (dalam juta rupiah)</w:t>
            </w:r>
          </w:p>
        </w:tc>
      </w:tr>
      <w:tr w:rsidR="00336142" w:rsidRPr="00336142" w14:paraId="2DFE7227" w14:textId="77777777" w:rsidTr="00336142">
        <w:tc>
          <w:tcPr>
            <w:tcW w:w="2830" w:type="dxa"/>
          </w:tcPr>
          <w:p w14:paraId="44E10276" w14:textId="156E0BAD" w:rsidR="00336142" w:rsidRDefault="00336142" w:rsidP="00336142">
            <w:pPr>
              <w:spacing w:line="240" w:lineRule="auto"/>
              <w:rPr>
                <w:sz w:val="22"/>
                <w:lang w:val="en-US"/>
              </w:rPr>
            </w:pPr>
            <w:r>
              <w:rPr>
                <w:sz w:val="22"/>
                <w:lang w:val="en-US"/>
              </w:rPr>
              <w:lastRenderedPageBreak/>
              <w:t>perkapitra_nasional</w:t>
            </w:r>
          </w:p>
        </w:tc>
        <w:tc>
          <w:tcPr>
            <w:tcW w:w="5098" w:type="dxa"/>
          </w:tcPr>
          <w:p w14:paraId="07283ED0" w14:textId="39C2A698" w:rsidR="00336142" w:rsidRDefault="00336142" w:rsidP="00336142">
            <w:pPr>
              <w:spacing w:line="240" w:lineRule="auto"/>
              <w:rPr>
                <w:sz w:val="22"/>
                <w:lang w:val="en-US"/>
              </w:rPr>
            </w:pPr>
            <w:r>
              <w:rPr>
                <w:sz w:val="22"/>
                <w:lang w:val="en-US"/>
              </w:rPr>
              <w:t>Pendapatan per kapitra Nasional (dalam juta rupiah)</w:t>
            </w:r>
          </w:p>
        </w:tc>
      </w:tr>
    </w:tbl>
    <w:p w14:paraId="1504A74A" w14:textId="77777777" w:rsidR="00336142" w:rsidRPr="00336142" w:rsidRDefault="00336142" w:rsidP="00336142">
      <w:pPr>
        <w:rPr>
          <w:lang w:val="en-US"/>
        </w:rPr>
      </w:pPr>
    </w:p>
    <w:p w14:paraId="2DAFCB7E" w14:textId="57FF8644" w:rsidR="007E3CC4" w:rsidRDefault="007E3CC4" w:rsidP="007E3CC4">
      <w:pPr>
        <w:pStyle w:val="ListParagraph"/>
        <w:numPr>
          <w:ilvl w:val="0"/>
          <w:numId w:val="31"/>
        </w:numPr>
        <w:ind w:left="284" w:hanging="284"/>
        <w:rPr>
          <w:lang w:val="en-US"/>
        </w:rPr>
      </w:pPr>
      <w:r>
        <w:rPr>
          <w:lang w:val="en-US"/>
        </w:rPr>
        <w:t>Tabel Data</w:t>
      </w:r>
      <w:r w:rsidR="00336142">
        <w:rPr>
          <w:lang w:val="en-US"/>
        </w:rPr>
        <w:t xml:space="preserve"> Anggaran</w:t>
      </w:r>
      <w:r>
        <w:rPr>
          <w:lang w:val="en-US"/>
        </w:rPr>
        <w:t xml:space="preserve"> Pendapatan Belanja DKI Jakarta</w:t>
      </w:r>
    </w:p>
    <w:p w14:paraId="7B7DD847" w14:textId="112C6A13" w:rsidR="00336142" w:rsidRDefault="00336142" w:rsidP="00336142">
      <w:pPr>
        <w:ind w:firstLine="709"/>
        <w:rPr>
          <w:lang w:val="en-US"/>
        </w:rPr>
      </w:pPr>
      <w:r>
        <w:rPr>
          <w:lang w:val="en-US"/>
        </w:rPr>
        <w:t>Tabel ini berisi mengenai Anggaran Pendapatan Belanja Daerah (APBD) DKI Jakarta tahun 2014. Berikut adalah penjelasan atribut pada tabel ini:</w:t>
      </w:r>
    </w:p>
    <w:p w14:paraId="61D01797" w14:textId="66C40108" w:rsidR="00336142" w:rsidRDefault="00336142" w:rsidP="00336142">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3</w:t>
      </w:r>
      <w:r w:rsidR="007937C8">
        <w:fldChar w:fldCharType="end"/>
      </w:r>
      <w:r>
        <w:rPr>
          <w:noProof/>
          <w:lang w:val="en-US"/>
        </w:rPr>
        <w:t xml:space="preserve"> Tabel Anggaran Pendapatan Belanja Daerah DKI Jakarta</w:t>
      </w:r>
    </w:p>
    <w:tbl>
      <w:tblPr>
        <w:tblStyle w:val="TableGrid"/>
        <w:tblW w:w="0" w:type="auto"/>
        <w:tblLook w:val="04A0" w:firstRow="1" w:lastRow="0" w:firstColumn="1" w:lastColumn="0" w:noHBand="0" w:noVBand="1"/>
      </w:tblPr>
      <w:tblGrid>
        <w:gridCol w:w="2830"/>
        <w:gridCol w:w="5098"/>
      </w:tblGrid>
      <w:tr w:rsidR="00336142" w:rsidRPr="00336142" w14:paraId="70B668DD"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309F5" w14:textId="77777777" w:rsidR="00336142" w:rsidRPr="00336142" w:rsidRDefault="00336142" w:rsidP="00486811">
            <w:pPr>
              <w:spacing w:line="240" w:lineRule="auto"/>
              <w:rPr>
                <w:sz w:val="22"/>
                <w:lang w:val="en-US"/>
              </w:rPr>
            </w:pPr>
            <w:r>
              <w:rPr>
                <w:sz w:val="22"/>
                <w:lang w:val="en-US"/>
              </w:rPr>
              <w:t>Atribut</w:t>
            </w:r>
          </w:p>
        </w:tc>
        <w:tc>
          <w:tcPr>
            <w:tcW w:w="5098" w:type="dxa"/>
          </w:tcPr>
          <w:p w14:paraId="7EC1ED38" w14:textId="77777777" w:rsidR="00336142" w:rsidRPr="00336142" w:rsidRDefault="00336142" w:rsidP="00486811">
            <w:pPr>
              <w:spacing w:line="240" w:lineRule="auto"/>
              <w:rPr>
                <w:sz w:val="22"/>
                <w:lang w:val="en-US"/>
              </w:rPr>
            </w:pPr>
            <w:r>
              <w:rPr>
                <w:sz w:val="22"/>
                <w:lang w:val="en-US"/>
              </w:rPr>
              <w:t>Keterangan</w:t>
            </w:r>
          </w:p>
        </w:tc>
      </w:tr>
      <w:tr w:rsidR="00336142" w:rsidRPr="00336142" w14:paraId="0639E123" w14:textId="77777777" w:rsidTr="00486811">
        <w:tc>
          <w:tcPr>
            <w:tcW w:w="2830" w:type="dxa"/>
          </w:tcPr>
          <w:p w14:paraId="20E1D94D" w14:textId="365DCD63" w:rsidR="00336142" w:rsidRPr="00336142" w:rsidRDefault="00336142" w:rsidP="00486811">
            <w:pPr>
              <w:spacing w:line="240" w:lineRule="auto"/>
              <w:rPr>
                <w:sz w:val="22"/>
                <w:lang w:val="en-US"/>
              </w:rPr>
            </w:pPr>
            <w:r>
              <w:rPr>
                <w:sz w:val="22"/>
                <w:lang w:val="en-US"/>
              </w:rPr>
              <w:t>nomor_urut</w:t>
            </w:r>
          </w:p>
        </w:tc>
        <w:tc>
          <w:tcPr>
            <w:tcW w:w="5098" w:type="dxa"/>
          </w:tcPr>
          <w:p w14:paraId="135A31EC" w14:textId="479D3039" w:rsidR="00336142" w:rsidRPr="00336142" w:rsidRDefault="00336142" w:rsidP="00486811">
            <w:pPr>
              <w:spacing w:line="240" w:lineRule="auto"/>
              <w:rPr>
                <w:sz w:val="22"/>
                <w:lang w:val="en-US"/>
              </w:rPr>
            </w:pPr>
            <w:r>
              <w:rPr>
                <w:sz w:val="22"/>
                <w:lang w:val="en-US"/>
              </w:rPr>
              <w:t>Nomor urut</w:t>
            </w:r>
          </w:p>
        </w:tc>
      </w:tr>
      <w:tr w:rsidR="00336142" w:rsidRPr="00336142" w14:paraId="1D61E375" w14:textId="77777777" w:rsidTr="00486811">
        <w:tc>
          <w:tcPr>
            <w:tcW w:w="2830" w:type="dxa"/>
          </w:tcPr>
          <w:p w14:paraId="146CFBB3" w14:textId="738B2AC3" w:rsidR="00336142" w:rsidRDefault="00942793" w:rsidP="00486811">
            <w:pPr>
              <w:spacing w:line="240" w:lineRule="auto"/>
              <w:rPr>
                <w:sz w:val="22"/>
                <w:lang w:val="en-US"/>
              </w:rPr>
            </w:pPr>
            <w:r>
              <w:rPr>
                <w:sz w:val="22"/>
                <w:lang w:val="en-US"/>
              </w:rPr>
              <w:t>pos_anggaran</w:t>
            </w:r>
          </w:p>
        </w:tc>
        <w:tc>
          <w:tcPr>
            <w:tcW w:w="5098" w:type="dxa"/>
          </w:tcPr>
          <w:p w14:paraId="3400CA69" w14:textId="068997C6" w:rsidR="00336142" w:rsidRDefault="00942793" w:rsidP="00942793">
            <w:pPr>
              <w:spacing w:line="240" w:lineRule="auto"/>
              <w:rPr>
                <w:sz w:val="22"/>
                <w:lang w:val="en-US"/>
              </w:rPr>
            </w:pPr>
            <w:r>
              <w:rPr>
                <w:sz w:val="22"/>
                <w:lang w:val="en-US"/>
              </w:rPr>
              <w:t>Pos anggaran (pendapatan, belanja, atau pembayaran)</w:t>
            </w:r>
          </w:p>
        </w:tc>
      </w:tr>
      <w:tr w:rsidR="00942793" w:rsidRPr="00336142" w14:paraId="54B0D8CA" w14:textId="77777777" w:rsidTr="00486811">
        <w:tc>
          <w:tcPr>
            <w:tcW w:w="2830" w:type="dxa"/>
          </w:tcPr>
          <w:p w14:paraId="2834CF00" w14:textId="1F798EC2" w:rsidR="00942793" w:rsidRDefault="00942793" w:rsidP="00486811">
            <w:pPr>
              <w:spacing w:line="240" w:lineRule="auto"/>
              <w:rPr>
                <w:sz w:val="22"/>
                <w:lang w:val="en-US"/>
              </w:rPr>
            </w:pPr>
            <w:r>
              <w:rPr>
                <w:sz w:val="22"/>
                <w:lang w:val="en-US"/>
              </w:rPr>
              <w:t>sumber_pos_anggaran</w:t>
            </w:r>
          </w:p>
        </w:tc>
        <w:tc>
          <w:tcPr>
            <w:tcW w:w="5098" w:type="dxa"/>
          </w:tcPr>
          <w:p w14:paraId="0CF601D4" w14:textId="156665FF" w:rsidR="00942793" w:rsidRDefault="00942793" w:rsidP="00486811">
            <w:pPr>
              <w:spacing w:line="240" w:lineRule="auto"/>
              <w:rPr>
                <w:sz w:val="22"/>
                <w:lang w:val="en-US"/>
              </w:rPr>
            </w:pPr>
            <w:r>
              <w:rPr>
                <w:sz w:val="22"/>
                <w:lang w:val="en-US"/>
              </w:rPr>
              <w:t>Sumber dari pos anggaran</w:t>
            </w:r>
          </w:p>
        </w:tc>
      </w:tr>
      <w:tr w:rsidR="00942793" w:rsidRPr="00336142" w14:paraId="32054B5C" w14:textId="77777777" w:rsidTr="00486811">
        <w:tc>
          <w:tcPr>
            <w:tcW w:w="2830" w:type="dxa"/>
          </w:tcPr>
          <w:p w14:paraId="2D11A28A" w14:textId="1028D7C6" w:rsidR="00942793" w:rsidRDefault="00942793" w:rsidP="00486811">
            <w:pPr>
              <w:spacing w:line="240" w:lineRule="auto"/>
              <w:rPr>
                <w:sz w:val="22"/>
                <w:lang w:val="en-US"/>
              </w:rPr>
            </w:pPr>
            <w:r>
              <w:rPr>
                <w:sz w:val="22"/>
                <w:lang w:val="en-US"/>
              </w:rPr>
              <w:t>penjelasan_pos_anggaran</w:t>
            </w:r>
          </w:p>
        </w:tc>
        <w:tc>
          <w:tcPr>
            <w:tcW w:w="5098" w:type="dxa"/>
          </w:tcPr>
          <w:p w14:paraId="18954859" w14:textId="0574C1CA" w:rsidR="00942793" w:rsidRDefault="00942793" w:rsidP="00486811">
            <w:pPr>
              <w:spacing w:line="240" w:lineRule="auto"/>
              <w:rPr>
                <w:sz w:val="22"/>
                <w:lang w:val="en-US"/>
              </w:rPr>
            </w:pPr>
            <w:r>
              <w:rPr>
                <w:sz w:val="22"/>
                <w:lang w:val="en-US"/>
              </w:rPr>
              <w:t>Penjelasan dari pos anggaran</w:t>
            </w:r>
          </w:p>
        </w:tc>
      </w:tr>
      <w:tr w:rsidR="00942793" w:rsidRPr="00336142" w14:paraId="09514290" w14:textId="77777777" w:rsidTr="00486811">
        <w:tc>
          <w:tcPr>
            <w:tcW w:w="2830" w:type="dxa"/>
          </w:tcPr>
          <w:p w14:paraId="0DFC0A35" w14:textId="0D733D12" w:rsidR="00942793" w:rsidRDefault="00942793" w:rsidP="00486811">
            <w:pPr>
              <w:spacing w:line="240" w:lineRule="auto"/>
              <w:rPr>
                <w:sz w:val="22"/>
                <w:lang w:val="en-US"/>
              </w:rPr>
            </w:pPr>
            <w:r>
              <w:rPr>
                <w:sz w:val="22"/>
                <w:lang w:val="en-US"/>
              </w:rPr>
              <w:t>nilai_anggaran</w:t>
            </w:r>
          </w:p>
        </w:tc>
        <w:tc>
          <w:tcPr>
            <w:tcW w:w="5098" w:type="dxa"/>
          </w:tcPr>
          <w:p w14:paraId="19205B0A" w14:textId="18FA9C34" w:rsidR="00942793" w:rsidRDefault="00942793" w:rsidP="00486811">
            <w:pPr>
              <w:spacing w:line="240" w:lineRule="auto"/>
              <w:rPr>
                <w:sz w:val="22"/>
                <w:lang w:val="en-US"/>
              </w:rPr>
            </w:pPr>
            <w:r>
              <w:rPr>
                <w:sz w:val="22"/>
                <w:lang w:val="en-US"/>
              </w:rPr>
              <w:t>Nilai anggaran yang berasal dari pos tersebut</w:t>
            </w:r>
          </w:p>
        </w:tc>
      </w:tr>
    </w:tbl>
    <w:p w14:paraId="101F05C1" w14:textId="77777777" w:rsidR="00336142" w:rsidRPr="00336142" w:rsidRDefault="00336142" w:rsidP="00336142">
      <w:pPr>
        <w:ind w:firstLine="709"/>
        <w:rPr>
          <w:lang w:val="en-US"/>
        </w:rPr>
      </w:pPr>
    </w:p>
    <w:p w14:paraId="46923EE2" w14:textId="58A8564F" w:rsidR="007E3CC4" w:rsidRDefault="007E3CC4" w:rsidP="007E3CC4">
      <w:pPr>
        <w:pStyle w:val="ListParagraph"/>
        <w:numPr>
          <w:ilvl w:val="0"/>
          <w:numId w:val="31"/>
        </w:numPr>
        <w:ind w:left="284" w:hanging="284"/>
        <w:rPr>
          <w:lang w:val="en-US"/>
        </w:rPr>
      </w:pPr>
      <w:r>
        <w:rPr>
          <w:lang w:val="en-US"/>
        </w:rPr>
        <w:t>Tabel Data Anggaran Belanja Langsung dan Tidak Langsung DKI Jakarta</w:t>
      </w:r>
    </w:p>
    <w:p w14:paraId="159316FA" w14:textId="29B150AF" w:rsidR="00942793" w:rsidRDefault="00942793" w:rsidP="00942793">
      <w:pPr>
        <w:ind w:firstLine="709"/>
        <w:rPr>
          <w:lang w:val="en-US"/>
        </w:rPr>
      </w:pPr>
      <w:r>
        <w:rPr>
          <w:lang w:val="en-US"/>
        </w:rPr>
        <w:t>Tabel ini berisi mengenai nilai anggaran untuk belanja langsung dan tidak langsung dari Pemda DKI Jakarta untuk tahun 2013. Berikut adalah penjelasan atribut pada tabel ini:</w:t>
      </w:r>
    </w:p>
    <w:p w14:paraId="4504D2BD" w14:textId="66E258D3" w:rsidR="00942793" w:rsidRDefault="00942793" w:rsidP="00942793">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4</w:t>
      </w:r>
      <w:r w:rsidR="007937C8">
        <w:fldChar w:fldCharType="end"/>
      </w:r>
      <w:r>
        <w:rPr>
          <w:noProof/>
          <w:lang w:val="en-US"/>
        </w:rPr>
        <w:t xml:space="preserve"> Tabel Anggaran Belanja Langsug</w:t>
      </w:r>
      <w:r>
        <w:rPr>
          <w:noProof/>
          <w:lang w:val="en-US"/>
        </w:rPr>
        <w:br/>
        <w:t>dan Tidak Langsung DKI Jakartra</w:t>
      </w:r>
    </w:p>
    <w:tbl>
      <w:tblPr>
        <w:tblStyle w:val="TableGrid"/>
        <w:tblW w:w="0" w:type="auto"/>
        <w:tblLook w:val="04A0" w:firstRow="1" w:lastRow="0" w:firstColumn="1" w:lastColumn="0" w:noHBand="0" w:noVBand="1"/>
      </w:tblPr>
      <w:tblGrid>
        <w:gridCol w:w="2830"/>
        <w:gridCol w:w="5098"/>
      </w:tblGrid>
      <w:tr w:rsidR="00942793" w:rsidRPr="00336142" w14:paraId="1CFA5818"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6E54405" w14:textId="77777777" w:rsidR="00942793" w:rsidRPr="00336142" w:rsidRDefault="00942793" w:rsidP="00486811">
            <w:pPr>
              <w:spacing w:line="240" w:lineRule="auto"/>
              <w:rPr>
                <w:sz w:val="22"/>
                <w:lang w:val="en-US"/>
              </w:rPr>
            </w:pPr>
            <w:r>
              <w:rPr>
                <w:sz w:val="22"/>
                <w:lang w:val="en-US"/>
              </w:rPr>
              <w:t>Atribut</w:t>
            </w:r>
          </w:p>
        </w:tc>
        <w:tc>
          <w:tcPr>
            <w:tcW w:w="5098" w:type="dxa"/>
          </w:tcPr>
          <w:p w14:paraId="646F4D6E" w14:textId="77777777" w:rsidR="00942793" w:rsidRPr="00336142" w:rsidRDefault="00942793" w:rsidP="00486811">
            <w:pPr>
              <w:spacing w:line="240" w:lineRule="auto"/>
              <w:rPr>
                <w:sz w:val="22"/>
                <w:lang w:val="en-US"/>
              </w:rPr>
            </w:pPr>
            <w:r>
              <w:rPr>
                <w:sz w:val="22"/>
                <w:lang w:val="en-US"/>
              </w:rPr>
              <w:t>Keterangan</w:t>
            </w:r>
          </w:p>
        </w:tc>
      </w:tr>
      <w:tr w:rsidR="00942793" w:rsidRPr="00336142" w14:paraId="1C8EC6C0" w14:textId="77777777" w:rsidTr="00486811">
        <w:tc>
          <w:tcPr>
            <w:tcW w:w="2830" w:type="dxa"/>
          </w:tcPr>
          <w:p w14:paraId="4B12501C" w14:textId="734FF8E7" w:rsidR="00942793" w:rsidRPr="00336142" w:rsidRDefault="00942793" w:rsidP="00486811">
            <w:pPr>
              <w:spacing w:line="240" w:lineRule="auto"/>
              <w:rPr>
                <w:sz w:val="22"/>
                <w:lang w:val="en-US"/>
              </w:rPr>
            </w:pPr>
            <w:r>
              <w:rPr>
                <w:sz w:val="22"/>
                <w:lang w:val="en-US"/>
              </w:rPr>
              <w:t>id_skpd</w:t>
            </w:r>
          </w:p>
        </w:tc>
        <w:tc>
          <w:tcPr>
            <w:tcW w:w="5098" w:type="dxa"/>
          </w:tcPr>
          <w:p w14:paraId="18980F47" w14:textId="5E0C9899" w:rsidR="00942793" w:rsidRPr="00336142" w:rsidRDefault="00942793" w:rsidP="00486811">
            <w:pPr>
              <w:spacing w:line="240" w:lineRule="auto"/>
              <w:rPr>
                <w:sz w:val="22"/>
                <w:lang w:val="en-US"/>
              </w:rPr>
            </w:pPr>
            <w:r>
              <w:rPr>
                <w:sz w:val="22"/>
                <w:lang w:val="en-US"/>
              </w:rPr>
              <w:t>ID dari SKPD</w:t>
            </w:r>
          </w:p>
        </w:tc>
      </w:tr>
      <w:tr w:rsidR="00942793" w:rsidRPr="00336142" w14:paraId="062F31F0" w14:textId="77777777" w:rsidTr="00486811">
        <w:tc>
          <w:tcPr>
            <w:tcW w:w="2830" w:type="dxa"/>
          </w:tcPr>
          <w:p w14:paraId="0514FC36" w14:textId="2B907680" w:rsidR="00942793" w:rsidRDefault="00942793" w:rsidP="00486811">
            <w:pPr>
              <w:spacing w:line="240" w:lineRule="auto"/>
              <w:rPr>
                <w:sz w:val="22"/>
                <w:lang w:val="en-US"/>
              </w:rPr>
            </w:pPr>
            <w:r>
              <w:rPr>
                <w:sz w:val="22"/>
                <w:lang w:val="en-US"/>
              </w:rPr>
              <w:t>wilayah</w:t>
            </w:r>
          </w:p>
        </w:tc>
        <w:tc>
          <w:tcPr>
            <w:tcW w:w="5098" w:type="dxa"/>
          </w:tcPr>
          <w:p w14:paraId="111C4FD4" w14:textId="1FAA2C29" w:rsidR="00942793" w:rsidRDefault="00942793" w:rsidP="00942793">
            <w:pPr>
              <w:spacing w:line="240" w:lineRule="auto"/>
              <w:rPr>
                <w:sz w:val="22"/>
                <w:lang w:val="en-US"/>
              </w:rPr>
            </w:pPr>
            <w:r>
              <w:rPr>
                <w:sz w:val="22"/>
                <w:lang w:val="en-US"/>
              </w:rPr>
              <w:t>Nomor wilayah</w:t>
            </w:r>
          </w:p>
        </w:tc>
      </w:tr>
      <w:tr w:rsidR="00942793" w:rsidRPr="00336142" w14:paraId="5C8697E5" w14:textId="77777777" w:rsidTr="00486811">
        <w:tc>
          <w:tcPr>
            <w:tcW w:w="2830" w:type="dxa"/>
          </w:tcPr>
          <w:p w14:paraId="1517588A" w14:textId="327E225B" w:rsidR="00942793" w:rsidRDefault="00942793" w:rsidP="00486811">
            <w:pPr>
              <w:spacing w:line="240" w:lineRule="auto"/>
              <w:rPr>
                <w:sz w:val="22"/>
                <w:lang w:val="en-US"/>
              </w:rPr>
            </w:pPr>
            <w:r>
              <w:rPr>
                <w:sz w:val="22"/>
                <w:lang w:val="en-US"/>
              </w:rPr>
              <w:t>komisi</w:t>
            </w:r>
          </w:p>
        </w:tc>
        <w:tc>
          <w:tcPr>
            <w:tcW w:w="5098" w:type="dxa"/>
          </w:tcPr>
          <w:p w14:paraId="3BAC5005" w14:textId="1166A350" w:rsidR="00942793" w:rsidRDefault="00942793" w:rsidP="00942793">
            <w:pPr>
              <w:spacing w:line="240" w:lineRule="auto"/>
              <w:rPr>
                <w:sz w:val="22"/>
                <w:lang w:val="en-US"/>
              </w:rPr>
            </w:pPr>
            <w:r>
              <w:rPr>
                <w:sz w:val="22"/>
                <w:lang w:val="en-US"/>
              </w:rPr>
              <w:t>Nomor komisi</w:t>
            </w:r>
          </w:p>
        </w:tc>
      </w:tr>
      <w:tr w:rsidR="00942793" w:rsidRPr="00336142" w14:paraId="3F91655E" w14:textId="77777777" w:rsidTr="00486811">
        <w:tc>
          <w:tcPr>
            <w:tcW w:w="2830" w:type="dxa"/>
          </w:tcPr>
          <w:p w14:paraId="5C2274B6" w14:textId="47EA960C" w:rsidR="00942793" w:rsidRDefault="00942793" w:rsidP="00486811">
            <w:pPr>
              <w:spacing w:line="240" w:lineRule="auto"/>
              <w:rPr>
                <w:sz w:val="22"/>
                <w:lang w:val="en-US"/>
              </w:rPr>
            </w:pPr>
            <w:r>
              <w:rPr>
                <w:sz w:val="22"/>
                <w:lang w:val="en-US"/>
              </w:rPr>
              <w:t>bidang</w:t>
            </w:r>
          </w:p>
        </w:tc>
        <w:tc>
          <w:tcPr>
            <w:tcW w:w="5098" w:type="dxa"/>
          </w:tcPr>
          <w:p w14:paraId="30E440A9" w14:textId="331DDBBC" w:rsidR="00942793" w:rsidRDefault="00942793" w:rsidP="00942793">
            <w:pPr>
              <w:spacing w:line="240" w:lineRule="auto"/>
              <w:rPr>
                <w:sz w:val="22"/>
                <w:lang w:val="en-US"/>
              </w:rPr>
            </w:pPr>
            <w:r>
              <w:rPr>
                <w:sz w:val="22"/>
                <w:lang w:val="en-US"/>
              </w:rPr>
              <w:t>Nomor bidang</w:t>
            </w:r>
          </w:p>
        </w:tc>
      </w:tr>
      <w:tr w:rsidR="00942793" w:rsidRPr="00336142" w14:paraId="6225BA66" w14:textId="77777777" w:rsidTr="00486811">
        <w:tc>
          <w:tcPr>
            <w:tcW w:w="2830" w:type="dxa"/>
          </w:tcPr>
          <w:p w14:paraId="4C0CB460" w14:textId="5C6CD663" w:rsidR="00942793" w:rsidRDefault="00942793" w:rsidP="00486811">
            <w:pPr>
              <w:spacing w:line="240" w:lineRule="auto"/>
              <w:rPr>
                <w:sz w:val="22"/>
                <w:lang w:val="en-US"/>
              </w:rPr>
            </w:pPr>
            <w:r>
              <w:rPr>
                <w:sz w:val="22"/>
                <w:lang w:val="en-US"/>
              </w:rPr>
              <w:t>kode_skpd</w:t>
            </w:r>
          </w:p>
        </w:tc>
        <w:tc>
          <w:tcPr>
            <w:tcW w:w="5098" w:type="dxa"/>
          </w:tcPr>
          <w:p w14:paraId="1E70A2E4" w14:textId="56696D0E" w:rsidR="00942793" w:rsidRDefault="00942793" w:rsidP="00486811">
            <w:pPr>
              <w:spacing w:line="240" w:lineRule="auto"/>
              <w:rPr>
                <w:sz w:val="22"/>
                <w:lang w:val="en-US"/>
              </w:rPr>
            </w:pPr>
            <w:r>
              <w:rPr>
                <w:sz w:val="22"/>
                <w:lang w:val="en-US"/>
              </w:rPr>
              <w:t>Kode SKPD</w:t>
            </w:r>
          </w:p>
        </w:tc>
      </w:tr>
      <w:tr w:rsidR="00942793" w:rsidRPr="00336142" w14:paraId="659F47B9" w14:textId="77777777" w:rsidTr="00486811">
        <w:tc>
          <w:tcPr>
            <w:tcW w:w="2830" w:type="dxa"/>
          </w:tcPr>
          <w:p w14:paraId="6BD42E98" w14:textId="2A8F7FB1" w:rsidR="00942793" w:rsidRDefault="00942793" w:rsidP="00486811">
            <w:pPr>
              <w:spacing w:line="240" w:lineRule="auto"/>
              <w:rPr>
                <w:sz w:val="22"/>
                <w:lang w:val="en-US"/>
              </w:rPr>
            </w:pPr>
            <w:r>
              <w:rPr>
                <w:sz w:val="22"/>
                <w:lang w:val="en-US"/>
              </w:rPr>
              <w:t>nama_skpd</w:t>
            </w:r>
          </w:p>
        </w:tc>
        <w:tc>
          <w:tcPr>
            <w:tcW w:w="5098" w:type="dxa"/>
          </w:tcPr>
          <w:p w14:paraId="460C6C30" w14:textId="5E2269F6" w:rsidR="00942793" w:rsidRDefault="00942793" w:rsidP="00486811">
            <w:pPr>
              <w:spacing w:line="240" w:lineRule="auto"/>
              <w:rPr>
                <w:sz w:val="22"/>
                <w:lang w:val="en-US"/>
              </w:rPr>
            </w:pPr>
            <w:r>
              <w:rPr>
                <w:sz w:val="22"/>
                <w:lang w:val="en-US"/>
              </w:rPr>
              <w:t>Nama SKPD</w:t>
            </w:r>
          </w:p>
        </w:tc>
      </w:tr>
      <w:tr w:rsidR="00942793" w:rsidRPr="00336142" w14:paraId="1BDDFCC5" w14:textId="77777777" w:rsidTr="00486811">
        <w:tc>
          <w:tcPr>
            <w:tcW w:w="2830" w:type="dxa"/>
          </w:tcPr>
          <w:p w14:paraId="15D0A72D" w14:textId="2E36E2DE" w:rsidR="00942793" w:rsidRDefault="00942793" w:rsidP="00486811">
            <w:pPr>
              <w:spacing w:line="240" w:lineRule="auto"/>
              <w:rPr>
                <w:sz w:val="22"/>
                <w:lang w:val="en-US"/>
              </w:rPr>
            </w:pPr>
            <w:r>
              <w:rPr>
                <w:sz w:val="22"/>
                <w:lang w:val="en-US"/>
              </w:rPr>
              <w:t>jenis_belanja</w:t>
            </w:r>
          </w:p>
        </w:tc>
        <w:tc>
          <w:tcPr>
            <w:tcW w:w="5098" w:type="dxa"/>
          </w:tcPr>
          <w:p w14:paraId="00AA2F1C" w14:textId="0AAA20B4" w:rsidR="00942793" w:rsidRDefault="00942793" w:rsidP="00486811">
            <w:pPr>
              <w:spacing w:line="240" w:lineRule="auto"/>
              <w:rPr>
                <w:sz w:val="22"/>
                <w:lang w:val="en-US"/>
              </w:rPr>
            </w:pPr>
            <w:r>
              <w:rPr>
                <w:sz w:val="22"/>
                <w:lang w:val="en-US"/>
              </w:rPr>
              <w:t>Jenis belanja (langsung atau tidak langsung)</w:t>
            </w:r>
          </w:p>
        </w:tc>
      </w:tr>
      <w:tr w:rsidR="00942793" w:rsidRPr="00336142" w14:paraId="24AE474A" w14:textId="77777777" w:rsidTr="00486811">
        <w:tc>
          <w:tcPr>
            <w:tcW w:w="2830" w:type="dxa"/>
          </w:tcPr>
          <w:p w14:paraId="1E40A8B1" w14:textId="6B6EB6EB" w:rsidR="00942793" w:rsidRDefault="00942793" w:rsidP="00486811">
            <w:pPr>
              <w:spacing w:line="240" w:lineRule="auto"/>
              <w:rPr>
                <w:sz w:val="22"/>
                <w:lang w:val="en-US"/>
              </w:rPr>
            </w:pPr>
            <w:r>
              <w:rPr>
                <w:sz w:val="22"/>
                <w:lang w:val="en-US"/>
              </w:rPr>
              <w:t>keterangan_belanja</w:t>
            </w:r>
          </w:p>
        </w:tc>
        <w:tc>
          <w:tcPr>
            <w:tcW w:w="5098" w:type="dxa"/>
          </w:tcPr>
          <w:p w14:paraId="31946332" w14:textId="116C49BD" w:rsidR="00942793" w:rsidRDefault="00942793" w:rsidP="00486811">
            <w:pPr>
              <w:spacing w:line="240" w:lineRule="auto"/>
              <w:rPr>
                <w:sz w:val="22"/>
                <w:lang w:val="en-US"/>
              </w:rPr>
            </w:pPr>
            <w:r>
              <w:rPr>
                <w:sz w:val="22"/>
                <w:lang w:val="en-US"/>
              </w:rPr>
              <w:t>Keterangan mengenai belanja</w:t>
            </w:r>
          </w:p>
        </w:tc>
      </w:tr>
      <w:tr w:rsidR="00942793" w:rsidRPr="00336142" w14:paraId="655F268A" w14:textId="77777777" w:rsidTr="00486811">
        <w:tc>
          <w:tcPr>
            <w:tcW w:w="2830" w:type="dxa"/>
          </w:tcPr>
          <w:p w14:paraId="217BA954" w14:textId="0E567A8A" w:rsidR="00942793" w:rsidRDefault="00942793" w:rsidP="00486811">
            <w:pPr>
              <w:spacing w:line="240" w:lineRule="auto"/>
              <w:rPr>
                <w:sz w:val="22"/>
                <w:lang w:val="en-US"/>
              </w:rPr>
            </w:pPr>
            <w:r>
              <w:rPr>
                <w:sz w:val="22"/>
                <w:lang w:val="en-US"/>
              </w:rPr>
              <w:t>nilai_anggaran</w:t>
            </w:r>
          </w:p>
        </w:tc>
        <w:tc>
          <w:tcPr>
            <w:tcW w:w="5098" w:type="dxa"/>
          </w:tcPr>
          <w:p w14:paraId="201BCB9E" w14:textId="26A7C405" w:rsidR="00942793" w:rsidRDefault="00942793" w:rsidP="00486811">
            <w:pPr>
              <w:spacing w:line="240" w:lineRule="auto"/>
              <w:rPr>
                <w:sz w:val="22"/>
                <w:lang w:val="en-US"/>
              </w:rPr>
            </w:pPr>
            <w:r>
              <w:rPr>
                <w:sz w:val="22"/>
                <w:lang w:val="en-US"/>
              </w:rPr>
              <w:t>Nilai anggaran pos belanja tersebut (dalam rupiah)</w:t>
            </w:r>
          </w:p>
        </w:tc>
      </w:tr>
    </w:tbl>
    <w:p w14:paraId="67904A5D" w14:textId="319AAAB1" w:rsidR="00942793" w:rsidRPr="00942793" w:rsidRDefault="00942793" w:rsidP="00942793">
      <w:pPr>
        <w:ind w:firstLine="720"/>
        <w:rPr>
          <w:lang w:val="en-US"/>
        </w:rPr>
      </w:pPr>
    </w:p>
    <w:p w14:paraId="4D03FEF2" w14:textId="1235BFBD" w:rsidR="007E3CC4" w:rsidRDefault="007E3CC4" w:rsidP="007E3CC4">
      <w:pPr>
        <w:pStyle w:val="ListParagraph"/>
        <w:numPr>
          <w:ilvl w:val="0"/>
          <w:numId w:val="31"/>
        </w:numPr>
        <w:ind w:left="284" w:hanging="284"/>
        <w:rPr>
          <w:lang w:val="en-US"/>
        </w:rPr>
      </w:pPr>
      <w:r>
        <w:rPr>
          <w:lang w:val="en-US"/>
        </w:rPr>
        <w:t>Tabel Data Anggaran Realisasi dan Penerimaan Pengeluaran Daerah Menurut Sumber dan Jenis Kegiatan DKI Jakarta</w:t>
      </w:r>
    </w:p>
    <w:p w14:paraId="2DB0D663" w14:textId="64EBB6AC" w:rsidR="00942793" w:rsidRDefault="00942793" w:rsidP="00942793">
      <w:pPr>
        <w:ind w:firstLine="709"/>
        <w:rPr>
          <w:lang w:val="en-US"/>
        </w:rPr>
      </w:pPr>
      <w:r>
        <w:rPr>
          <w:lang w:val="en-US"/>
        </w:rPr>
        <w:t>Tabel ini berisi data anggaran dan realisasi pendapatan daerah menurut sumber dan jenis pengeluaran tahun 2010-2012.</w:t>
      </w:r>
      <w:r w:rsidRPr="00942793">
        <w:rPr>
          <w:lang w:val="en-US"/>
        </w:rPr>
        <w:t xml:space="preserve"> </w:t>
      </w:r>
      <w:r>
        <w:rPr>
          <w:lang w:val="en-US"/>
        </w:rPr>
        <w:t>Berikut adalah penjelasan atribut pada tabel ini:</w:t>
      </w:r>
    </w:p>
    <w:p w14:paraId="76A9E12E" w14:textId="19D91D70" w:rsidR="00942793" w:rsidRDefault="00942793" w:rsidP="00942793">
      <w:pPr>
        <w:pStyle w:val="Caption"/>
        <w:keepNext/>
      </w:pPr>
      <w:r>
        <w:lastRenderedPageBreak/>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5</w:t>
      </w:r>
      <w:r w:rsidR="007937C8">
        <w:fldChar w:fldCharType="end"/>
      </w:r>
      <w:r>
        <w:rPr>
          <w:noProof/>
          <w:lang w:val="en-US"/>
        </w:rPr>
        <w:t xml:space="preserve"> Tabel Data Anggaran dan Realisasi Pendapatan Daerah menurut Sumber dan Jenis Pengeluaran DKI Jakarta</w:t>
      </w:r>
    </w:p>
    <w:tbl>
      <w:tblPr>
        <w:tblStyle w:val="TableGrid"/>
        <w:tblW w:w="0" w:type="auto"/>
        <w:tblLook w:val="04A0" w:firstRow="1" w:lastRow="0" w:firstColumn="1" w:lastColumn="0" w:noHBand="0" w:noVBand="1"/>
      </w:tblPr>
      <w:tblGrid>
        <w:gridCol w:w="2830"/>
        <w:gridCol w:w="5098"/>
      </w:tblGrid>
      <w:tr w:rsidR="00942793" w:rsidRPr="00336142" w14:paraId="0652C83E"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41D6D6D" w14:textId="77777777" w:rsidR="00942793" w:rsidRPr="00336142" w:rsidRDefault="00942793" w:rsidP="00486811">
            <w:pPr>
              <w:spacing w:line="240" w:lineRule="auto"/>
              <w:rPr>
                <w:sz w:val="22"/>
                <w:lang w:val="en-US"/>
              </w:rPr>
            </w:pPr>
            <w:r>
              <w:rPr>
                <w:sz w:val="22"/>
                <w:lang w:val="en-US"/>
              </w:rPr>
              <w:t>Atribut</w:t>
            </w:r>
          </w:p>
        </w:tc>
        <w:tc>
          <w:tcPr>
            <w:tcW w:w="5098" w:type="dxa"/>
          </w:tcPr>
          <w:p w14:paraId="27FBEA28" w14:textId="77777777" w:rsidR="00942793" w:rsidRPr="00336142" w:rsidRDefault="00942793" w:rsidP="00486811">
            <w:pPr>
              <w:spacing w:line="240" w:lineRule="auto"/>
              <w:rPr>
                <w:sz w:val="22"/>
                <w:lang w:val="en-US"/>
              </w:rPr>
            </w:pPr>
            <w:r>
              <w:rPr>
                <w:sz w:val="22"/>
                <w:lang w:val="en-US"/>
              </w:rPr>
              <w:t>Keterangan</w:t>
            </w:r>
          </w:p>
        </w:tc>
      </w:tr>
      <w:tr w:rsidR="00942793" w:rsidRPr="00336142" w14:paraId="028EE664" w14:textId="77777777" w:rsidTr="00486811">
        <w:tc>
          <w:tcPr>
            <w:tcW w:w="2830" w:type="dxa"/>
          </w:tcPr>
          <w:p w14:paraId="30D89F7B" w14:textId="34CD5E77" w:rsidR="00942793" w:rsidRPr="00336142" w:rsidRDefault="00942793" w:rsidP="00486811">
            <w:pPr>
              <w:spacing w:line="240" w:lineRule="auto"/>
              <w:rPr>
                <w:sz w:val="22"/>
                <w:lang w:val="en-US"/>
              </w:rPr>
            </w:pPr>
            <w:r>
              <w:rPr>
                <w:sz w:val="22"/>
                <w:lang w:val="en-US"/>
              </w:rPr>
              <w:t>tahun</w:t>
            </w:r>
          </w:p>
        </w:tc>
        <w:tc>
          <w:tcPr>
            <w:tcW w:w="5098" w:type="dxa"/>
          </w:tcPr>
          <w:p w14:paraId="016B0AED" w14:textId="45ADD9E7" w:rsidR="00942793" w:rsidRPr="00336142" w:rsidRDefault="00942793" w:rsidP="00486811">
            <w:pPr>
              <w:spacing w:line="240" w:lineRule="auto"/>
              <w:rPr>
                <w:sz w:val="22"/>
                <w:lang w:val="en-US"/>
              </w:rPr>
            </w:pPr>
            <w:r>
              <w:rPr>
                <w:sz w:val="22"/>
                <w:lang w:val="en-US"/>
              </w:rPr>
              <w:t>Tahun</w:t>
            </w:r>
          </w:p>
        </w:tc>
      </w:tr>
      <w:tr w:rsidR="00942793" w:rsidRPr="00336142" w14:paraId="6B6C521B" w14:textId="77777777" w:rsidTr="00486811">
        <w:tc>
          <w:tcPr>
            <w:tcW w:w="2830" w:type="dxa"/>
          </w:tcPr>
          <w:p w14:paraId="0B9A19F8" w14:textId="3596B68B" w:rsidR="00942793" w:rsidRDefault="00942793" w:rsidP="00486811">
            <w:pPr>
              <w:spacing w:line="240" w:lineRule="auto"/>
              <w:rPr>
                <w:sz w:val="22"/>
                <w:lang w:val="en-US"/>
              </w:rPr>
            </w:pPr>
            <w:r>
              <w:rPr>
                <w:sz w:val="22"/>
                <w:lang w:val="en-US"/>
              </w:rPr>
              <w:t>akun</w:t>
            </w:r>
          </w:p>
        </w:tc>
        <w:tc>
          <w:tcPr>
            <w:tcW w:w="5098" w:type="dxa"/>
          </w:tcPr>
          <w:p w14:paraId="31E2F8B7" w14:textId="55739FED" w:rsidR="00942793" w:rsidRDefault="00942793" w:rsidP="00942793">
            <w:pPr>
              <w:spacing w:line="240" w:lineRule="auto"/>
              <w:rPr>
                <w:sz w:val="22"/>
                <w:lang w:val="en-US"/>
              </w:rPr>
            </w:pPr>
            <w:r>
              <w:rPr>
                <w:sz w:val="22"/>
                <w:lang w:val="en-US"/>
              </w:rPr>
              <w:t>Keterangan anggaran</w:t>
            </w:r>
          </w:p>
        </w:tc>
      </w:tr>
      <w:tr w:rsidR="00942793" w:rsidRPr="00336142" w14:paraId="69F300FA" w14:textId="77777777" w:rsidTr="00486811">
        <w:tc>
          <w:tcPr>
            <w:tcW w:w="2830" w:type="dxa"/>
          </w:tcPr>
          <w:p w14:paraId="3DE4F51D" w14:textId="2A7963D8" w:rsidR="00942793" w:rsidRDefault="00942793" w:rsidP="00486811">
            <w:pPr>
              <w:spacing w:line="240" w:lineRule="auto"/>
              <w:rPr>
                <w:sz w:val="22"/>
                <w:lang w:val="en-US"/>
              </w:rPr>
            </w:pPr>
            <w:r>
              <w:rPr>
                <w:sz w:val="22"/>
                <w:lang w:val="en-US"/>
              </w:rPr>
              <w:t>kelompok</w:t>
            </w:r>
          </w:p>
        </w:tc>
        <w:tc>
          <w:tcPr>
            <w:tcW w:w="5098" w:type="dxa"/>
          </w:tcPr>
          <w:p w14:paraId="139C303B" w14:textId="4348568C" w:rsidR="00942793" w:rsidRDefault="00942793" w:rsidP="00486811">
            <w:pPr>
              <w:spacing w:line="240" w:lineRule="auto"/>
              <w:rPr>
                <w:sz w:val="22"/>
                <w:lang w:val="en-US"/>
              </w:rPr>
            </w:pPr>
            <w:r>
              <w:rPr>
                <w:sz w:val="22"/>
                <w:lang w:val="en-US"/>
              </w:rPr>
              <w:t>Kelompok penerimaan dan pengeluaran anggaran</w:t>
            </w:r>
          </w:p>
        </w:tc>
      </w:tr>
      <w:tr w:rsidR="00942793" w:rsidRPr="00336142" w14:paraId="0D7B9C7B" w14:textId="77777777" w:rsidTr="00486811">
        <w:tc>
          <w:tcPr>
            <w:tcW w:w="2830" w:type="dxa"/>
          </w:tcPr>
          <w:p w14:paraId="7F4A8622" w14:textId="5A2ECCBC" w:rsidR="00942793" w:rsidRDefault="00942793" w:rsidP="00486811">
            <w:pPr>
              <w:spacing w:line="240" w:lineRule="auto"/>
              <w:rPr>
                <w:sz w:val="22"/>
                <w:lang w:val="en-US"/>
              </w:rPr>
            </w:pPr>
            <w:r>
              <w:rPr>
                <w:sz w:val="22"/>
                <w:lang w:val="en-US"/>
              </w:rPr>
              <w:t>jenis</w:t>
            </w:r>
          </w:p>
        </w:tc>
        <w:tc>
          <w:tcPr>
            <w:tcW w:w="5098" w:type="dxa"/>
          </w:tcPr>
          <w:p w14:paraId="6908B103" w14:textId="492D2129" w:rsidR="00942793" w:rsidRDefault="00942793" w:rsidP="00486811">
            <w:pPr>
              <w:spacing w:line="240" w:lineRule="auto"/>
              <w:rPr>
                <w:sz w:val="22"/>
                <w:lang w:val="en-US"/>
              </w:rPr>
            </w:pPr>
            <w:r>
              <w:rPr>
                <w:sz w:val="22"/>
                <w:lang w:val="en-US"/>
              </w:rPr>
              <w:t>Jenis penerimaan dan pengeluaran anggaran</w:t>
            </w:r>
          </w:p>
        </w:tc>
      </w:tr>
      <w:tr w:rsidR="00942793" w:rsidRPr="00336142" w14:paraId="739429A9" w14:textId="77777777" w:rsidTr="00486811">
        <w:tc>
          <w:tcPr>
            <w:tcW w:w="2830" w:type="dxa"/>
          </w:tcPr>
          <w:p w14:paraId="44BBE83B" w14:textId="160F299D" w:rsidR="00942793" w:rsidRDefault="00942793" w:rsidP="00486811">
            <w:pPr>
              <w:spacing w:line="240" w:lineRule="auto"/>
              <w:rPr>
                <w:sz w:val="22"/>
                <w:lang w:val="en-US"/>
              </w:rPr>
            </w:pPr>
            <w:r>
              <w:rPr>
                <w:sz w:val="22"/>
                <w:lang w:val="en-US"/>
              </w:rPr>
              <w:t>nilai_anggaran</w:t>
            </w:r>
          </w:p>
        </w:tc>
        <w:tc>
          <w:tcPr>
            <w:tcW w:w="5098" w:type="dxa"/>
          </w:tcPr>
          <w:p w14:paraId="77C8F60C" w14:textId="5EBC3131" w:rsidR="00942793" w:rsidRDefault="00942793" w:rsidP="00486811">
            <w:pPr>
              <w:spacing w:line="240" w:lineRule="auto"/>
              <w:rPr>
                <w:sz w:val="22"/>
                <w:lang w:val="en-US"/>
              </w:rPr>
            </w:pPr>
            <w:r>
              <w:rPr>
                <w:sz w:val="22"/>
                <w:lang w:val="en-US"/>
              </w:rPr>
              <w:t>Nilai anggaran dalam juta Rp.</w:t>
            </w:r>
          </w:p>
        </w:tc>
      </w:tr>
      <w:tr w:rsidR="00942793" w:rsidRPr="00336142" w14:paraId="22AC7160" w14:textId="77777777" w:rsidTr="00486811">
        <w:tc>
          <w:tcPr>
            <w:tcW w:w="2830" w:type="dxa"/>
          </w:tcPr>
          <w:p w14:paraId="133F6D19" w14:textId="6D084520" w:rsidR="00942793" w:rsidRDefault="00CC243A" w:rsidP="00486811">
            <w:pPr>
              <w:spacing w:line="240" w:lineRule="auto"/>
              <w:rPr>
                <w:sz w:val="22"/>
                <w:lang w:val="en-US"/>
              </w:rPr>
            </w:pPr>
            <w:r>
              <w:rPr>
                <w:sz w:val="22"/>
                <w:lang w:val="en-US"/>
              </w:rPr>
              <w:t>nilai_realisasi</w:t>
            </w:r>
          </w:p>
        </w:tc>
        <w:tc>
          <w:tcPr>
            <w:tcW w:w="5098" w:type="dxa"/>
          </w:tcPr>
          <w:p w14:paraId="034900B2" w14:textId="7150BB7B" w:rsidR="00942793" w:rsidRDefault="00CC243A" w:rsidP="00486811">
            <w:pPr>
              <w:spacing w:line="240" w:lineRule="auto"/>
              <w:rPr>
                <w:sz w:val="22"/>
                <w:lang w:val="en-US"/>
              </w:rPr>
            </w:pPr>
            <w:r>
              <w:rPr>
                <w:sz w:val="22"/>
                <w:lang w:val="en-US"/>
              </w:rPr>
              <w:t>Nilai realisasi dalam juta Rp.</w:t>
            </w:r>
          </w:p>
        </w:tc>
      </w:tr>
    </w:tbl>
    <w:p w14:paraId="0D17BD06" w14:textId="0C0B6F13" w:rsidR="00942793" w:rsidRPr="00942793" w:rsidRDefault="00942793" w:rsidP="00942793">
      <w:pPr>
        <w:ind w:firstLine="720"/>
        <w:rPr>
          <w:lang w:val="en-US"/>
        </w:rPr>
      </w:pPr>
    </w:p>
    <w:p w14:paraId="33096085" w14:textId="09C8A443" w:rsidR="007E3CC4" w:rsidRDefault="007E3CC4" w:rsidP="007E3CC4">
      <w:pPr>
        <w:pStyle w:val="ListParagraph"/>
        <w:numPr>
          <w:ilvl w:val="0"/>
          <w:numId w:val="31"/>
        </w:numPr>
        <w:ind w:left="426" w:hanging="426"/>
        <w:rPr>
          <w:lang w:val="en-US"/>
        </w:rPr>
      </w:pPr>
      <w:r>
        <w:rPr>
          <w:lang w:val="en-US"/>
        </w:rPr>
        <w:t>Tabel Data Jumlah Pendapatan DKI Jakarta dari Pajak</w:t>
      </w:r>
    </w:p>
    <w:p w14:paraId="1A76416B" w14:textId="70DD07BD" w:rsidR="00CC243A" w:rsidRDefault="00CC243A" w:rsidP="00CC243A">
      <w:pPr>
        <w:ind w:firstLine="709"/>
        <w:rPr>
          <w:lang w:val="en-US"/>
        </w:rPr>
      </w:pPr>
      <w:r>
        <w:rPr>
          <w:lang w:val="en-US"/>
        </w:rPr>
        <w:t>Tabel ini berisi data jumlah pendapatan pajak DKI Jakarta tahun 2013.  Berikut adalah penjelasan atribut pada tabel ini:</w:t>
      </w:r>
    </w:p>
    <w:p w14:paraId="21EC3362" w14:textId="59894740" w:rsidR="00CC243A" w:rsidRDefault="00CC243A" w:rsidP="00CC243A">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6</w:t>
      </w:r>
      <w:r w:rsidR="007937C8">
        <w:fldChar w:fldCharType="end"/>
      </w:r>
      <w:r>
        <w:rPr>
          <w:noProof/>
          <w:lang w:val="en-US"/>
        </w:rPr>
        <w:t xml:space="preserve"> Tabel Jumlah Pendapatan DKI Jakarta dari Pajak Tahun 2013</w:t>
      </w:r>
    </w:p>
    <w:tbl>
      <w:tblPr>
        <w:tblStyle w:val="TableGrid"/>
        <w:tblW w:w="0" w:type="auto"/>
        <w:tblLook w:val="04A0" w:firstRow="1" w:lastRow="0" w:firstColumn="1" w:lastColumn="0" w:noHBand="0" w:noVBand="1"/>
      </w:tblPr>
      <w:tblGrid>
        <w:gridCol w:w="2830"/>
        <w:gridCol w:w="5098"/>
      </w:tblGrid>
      <w:tr w:rsidR="00CC243A" w:rsidRPr="00336142" w14:paraId="4D0A1051"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45B859A6" w14:textId="77777777" w:rsidR="00CC243A" w:rsidRPr="00336142" w:rsidRDefault="00CC243A" w:rsidP="00486811">
            <w:pPr>
              <w:spacing w:line="240" w:lineRule="auto"/>
              <w:rPr>
                <w:sz w:val="22"/>
                <w:lang w:val="en-US"/>
              </w:rPr>
            </w:pPr>
            <w:r>
              <w:rPr>
                <w:sz w:val="22"/>
                <w:lang w:val="en-US"/>
              </w:rPr>
              <w:t>Atribut</w:t>
            </w:r>
          </w:p>
        </w:tc>
        <w:tc>
          <w:tcPr>
            <w:tcW w:w="5098" w:type="dxa"/>
          </w:tcPr>
          <w:p w14:paraId="4C53FC7C" w14:textId="77777777" w:rsidR="00CC243A" w:rsidRPr="00336142" w:rsidRDefault="00CC243A" w:rsidP="00486811">
            <w:pPr>
              <w:spacing w:line="240" w:lineRule="auto"/>
              <w:rPr>
                <w:sz w:val="22"/>
                <w:lang w:val="en-US"/>
              </w:rPr>
            </w:pPr>
            <w:r>
              <w:rPr>
                <w:sz w:val="22"/>
                <w:lang w:val="en-US"/>
              </w:rPr>
              <w:t>Keterangan</w:t>
            </w:r>
          </w:p>
        </w:tc>
      </w:tr>
      <w:tr w:rsidR="00CC243A" w:rsidRPr="00336142" w14:paraId="3FBB1406" w14:textId="77777777" w:rsidTr="00486811">
        <w:tc>
          <w:tcPr>
            <w:tcW w:w="2830" w:type="dxa"/>
          </w:tcPr>
          <w:p w14:paraId="1620C327" w14:textId="571B6F7A" w:rsidR="00CC243A" w:rsidRPr="00336142" w:rsidRDefault="00CC243A" w:rsidP="00486811">
            <w:pPr>
              <w:spacing w:line="240" w:lineRule="auto"/>
              <w:rPr>
                <w:sz w:val="22"/>
                <w:lang w:val="en-US"/>
              </w:rPr>
            </w:pPr>
            <w:r>
              <w:rPr>
                <w:sz w:val="22"/>
                <w:lang w:val="en-US"/>
              </w:rPr>
              <w:t>nama_kode_rekening</w:t>
            </w:r>
          </w:p>
        </w:tc>
        <w:tc>
          <w:tcPr>
            <w:tcW w:w="5098" w:type="dxa"/>
          </w:tcPr>
          <w:p w14:paraId="01EB6CD7" w14:textId="52907CE0" w:rsidR="00CC243A" w:rsidRPr="00336142" w:rsidRDefault="00CC243A" w:rsidP="00486811">
            <w:pPr>
              <w:spacing w:line="240" w:lineRule="auto"/>
              <w:rPr>
                <w:sz w:val="22"/>
                <w:lang w:val="en-US"/>
              </w:rPr>
            </w:pPr>
            <w:r>
              <w:rPr>
                <w:sz w:val="22"/>
                <w:lang w:val="en-US"/>
              </w:rPr>
              <w:t>Nama kode rekening</w:t>
            </w:r>
          </w:p>
        </w:tc>
      </w:tr>
      <w:tr w:rsidR="00CC243A" w:rsidRPr="00336142" w14:paraId="0F257354" w14:textId="77777777" w:rsidTr="00486811">
        <w:tc>
          <w:tcPr>
            <w:tcW w:w="2830" w:type="dxa"/>
          </w:tcPr>
          <w:p w14:paraId="1F06D24A" w14:textId="2AC61929" w:rsidR="00CC243A" w:rsidRDefault="00CC243A" w:rsidP="00486811">
            <w:pPr>
              <w:spacing w:line="240" w:lineRule="auto"/>
              <w:rPr>
                <w:sz w:val="22"/>
                <w:lang w:val="en-US"/>
              </w:rPr>
            </w:pPr>
            <w:r>
              <w:rPr>
                <w:sz w:val="22"/>
                <w:lang w:val="en-US"/>
              </w:rPr>
              <w:t>kategori</w:t>
            </w:r>
          </w:p>
        </w:tc>
        <w:tc>
          <w:tcPr>
            <w:tcW w:w="5098" w:type="dxa"/>
          </w:tcPr>
          <w:p w14:paraId="63BE1B2D" w14:textId="0CC003DA" w:rsidR="00CC243A" w:rsidRDefault="00CC243A" w:rsidP="00486811">
            <w:pPr>
              <w:spacing w:line="240" w:lineRule="auto"/>
              <w:rPr>
                <w:sz w:val="22"/>
                <w:lang w:val="en-US"/>
              </w:rPr>
            </w:pPr>
            <w:r>
              <w:rPr>
                <w:sz w:val="22"/>
                <w:lang w:val="en-US"/>
              </w:rPr>
              <w:t>Kategori pendapatan/sumber pendapatan</w:t>
            </w:r>
          </w:p>
        </w:tc>
      </w:tr>
      <w:tr w:rsidR="00CC243A" w:rsidRPr="00336142" w14:paraId="6AC4E1F5" w14:textId="77777777" w:rsidTr="00486811">
        <w:tc>
          <w:tcPr>
            <w:tcW w:w="2830" w:type="dxa"/>
          </w:tcPr>
          <w:p w14:paraId="7E1A1348" w14:textId="1E1D74BC" w:rsidR="00CC243A" w:rsidRDefault="00CC243A" w:rsidP="00486811">
            <w:pPr>
              <w:spacing w:line="240" w:lineRule="auto"/>
              <w:rPr>
                <w:sz w:val="22"/>
                <w:lang w:val="en-US"/>
              </w:rPr>
            </w:pPr>
            <w:r>
              <w:rPr>
                <w:sz w:val="22"/>
                <w:lang w:val="en-US"/>
              </w:rPr>
              <w:t>tahun</w:t>
            </w:r>
          </w:p>
        </w:tc>
        <w:tc>
          <w:tcPr>
            <w:tcW w:w="5098" w:type="dxa"/>
          </w:tcPr>
          <w:p w14:paraId="4962B4F4" w14:textId="6B14062B" w:rsidR="00CC243A" w:rsidRDefault="00CC243A" w:rsidP="00486811">
            <w:pPr>
              <w:spacing w:line="240" w:lineRule="auto"/>
              <w:rPr>
                <w:sz w:val="22"/>
                <w:lang w:val="en-US"/>
              </w:rPr>
            </w:pPr>
            <w:r>
              <w:rPr>
                <w:sz w:val="22"/>
                <w:lang w:val="en-US"/>
              </w:rPr>
              <w:t>Tahun</w:t>
            </w:r>
          </w:p>
        </w:tc>
      </w:tr>
      <w:tr w:rsidR="00CC243A" w:rsidRPr="00336142" w14:paraId="09E4429E" w14:textId="77777777" w:rsidTr="00486811">
        <w:tc>
          <w:tcPr>
            <w:tcW w:w="2830" w:type="dxa"/>
          </w:tcPr>
          <w:p w14:paraId="5E45C4C5" w14:textId="14DC4A78" w:rsidR="00CC243A" w:rsidRDefault="00CC243A" w:rsidP="00486811">
            <w:pPr>
              <w:spacing w:line="240" w:lineRule="auto"/>
              <w:rPr>
                <w:sz w:val="22"/>
                <w:lang w:val="en-US"/>
              </w:rPr>
            </w:pPr>
            <w:r>
              <w:rPr>
                <w:sz w:val="22"/>
                <w:lang w:val="en-US"/>
              </w:rPr>
              <w:t>DPA</w:t>
            </w:r>
          </w:p>
        </w:tc>
        <w:tc>
          <w:tcPr>
            <w:tcW w:w="5098" w:type="dxa"/>
          </w:tcPr>
          <w:p w14:paraId="359AACCF" w14:textId="3B7EBD7B" w:rsidR="00CC243A" w:rsidRDefault="00CC243A" w:rsidP="00CC243A">
            <w:pPr>
              <w:spacing w:line="240" w:lineRule="auto"/>
              <w:jc w:val="left"/>
              <w:rPr>
                <w:sz w:val="22"/>
                <w:lang w:val="en-US"/>
              </w:rPr>
            </w:pPr>
            <w:r>
              <w:rPr>
                <w:sz w:val="22"/>
                <w:lang w:val="en-US"/>
              </w:rPr>
              <w:t>Nilai dari dokume</w:t>
            </w:r>
            <w:r w:rsidR="00581579">
              <w:rPr>
                <w:sz w:val="22"/>
                <w:lang w:val="en-US"/>
              </w:rPr>
              <w:t>n pelaksanaan anggaran (dalam Rp.</w:t>
            </w:r>
            <w:r>
              <w:rPr>
                <w:sz w:val="22"/>
                <w:lang w:val="en-US"/>
              </w:rPr>
              <w:t>)</w:t>
            </w:r>
          </w:p>
        </w:tc>
      </w:tr>
    </w:tbl>
    <w:p w14:paraId="41355C63" w14:textId="2500602C" w:rsidR="00CC243A" w:rsidRPr="00CC243A" w:rsidRDefault="00CC243A" w:rsidP="00CC243A">
      <w:pPr>
        <w:ind w:firstLine="720"/>
        <w:rPr>
          <w:lang w:val="en-US"/>
        </w:rPr>
      </w:pPr>
    </w:p>
    <w:p w14:paraId="5924D00A" w14:textId="6AF51CBB" w:rsidR="007E3CC4" w:rsidRDefault="007E3CC4" w:rsidP="007E3CC4">
      <w:pPr>
        <w:pStyle w:val="ListParagraph"/>
        <w:numPr>
          <w:ilvl w:val="0"/>
          <w:numId w:val="31"/>
        </w:numPr>
        <w:ind w:left="426" w:hanging="426"/>
        <w:rPr>
          <w:lang w:val="en-US"/>
        </w:rPr>
      </w:pPr>
      <w:r>
        <w:rPr>
          <w:lang w:val="en-US"/>
        </w:rPr>
        <w:t>Tabel Data Anggaran dan Realisasi Penerimaan dan Pengeluaran DKI Jakarta</w:t>
      </w:r>
    </w:p>
    <w:p w14:paraId="59E9CE70" w14:textId="77777777" w:rsidR="00581579" w:rsidRDefault="00581579" w:rsidP="00581579">
      <w:pPr>
        <w:ind w:firstLine="709"/>
        <w:rPr>
          <w:lang w:val="en-US"/>
        </w:rPr>
      </w:pPr>
      <w:r>
        <w:rPr>
          <w:lang w:val="en-US"/>
        </w:rPr>
        <w:t>Tabel ini berisi anggaran dan realisasi penerimaan dan pengeluaran Pemerintah Provinsi DKI Jakarta tahun 2003-2012. Berikut adalah penjelasan atribut pada tabel ini:</w:t>
      </w:r>
    </w:p>
    <w:p w14:paraId="1966B0C2" w14:textId="007D9A1A" w:rsidR="00581579" w:rsidRDefault="00581579" w:rsidP="00581579">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7</w:t>
      </w:r>
      <w:r w:rsidR="007937C8">
        <w:fldChar w:fldCharType="end"/>
      </w:r>
      <w:r>
        <w:rPr>
          <w:noProof/>
          <w:lang w:val="en-US"/>
        </w:rPr>
        <w:t xml:space="preserve"> Tabel Data Anggaran dan Realisasi</w:t>
      </w:r>
      <w:r>
        <w:rPr>
          <w:noProof/>
          <w:lang w:val="en-US"/>
        </w:rPr>
        <w:br/>
      </w:r>
      <w:r w:rsidRPr="000175A5">
        <w:rPr>
          <w:noProof/>
          <w:lang w:val="en-US"/>
        </w:rPr>
        <w:t>Penerimaan dan Pengeluaran DKI Jakarta</w:t>
      </w:r>
    </w:p>
    <w:tbl>
      <w:tblPr>
        <w:tblStyle w:val="TableGrid"/>
        <w:tblW w:w="0" w:type="auto"/>
        <w:tblLook w:val="04A0" w:firstRow="1" w:lastRow="0" w:firstColumn="1" w:lastColumn="0" w:noHBand="0" w:noVBand="1"/>
      </w:tblPr>
      <w:tblGrid>
        <w:gridCol w:w="2830"/>
        <w:gridCol w:w="5098"/>
      </w:tblGrid>
      <w:tr w:rsidR="00581579" w:rsidRPr="00336142" w14:paraId="019E5C5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9A17C6B" w14:textId="77777777" w:rsidR="00581579" w:rsidRPr="00336142" w:rsidRDefault="00581579" w:rsidP="00486811">
            <w:pPr>
              <w:spacing w:line="240" w:lineRule="auto"/>
              <w:rPr>
                <w:sz w:val="22"/>
                <w:lang w:val="en-US"/>
              </w:rPr>
            </w:pPr>
            <w:r>
              <w:rPr>
                <w:sz w:val="22"/>
                <w:lang w:val="en-US"/>
              </w:rPr>
              <w:t>Atribut</w:t>
            </w:r>
          </w:p>
        </w:tc>
        <w:tc>
          <w:tcPr>
            <w:tcW w:w="5098" w:type="dxa"/>
          </w:tcPr>
          <w:p w14:paraId="432F1DFD" w14:textId="77777777" w:rsidR="00581579" w:rsidRPr="00336142" w:rsidRDefault="00581579" w:rsidP="00486811">
            <w:pPr>
              <w:spacing w:line="240" w:lineRule="auto"/>
              <w:rPr>
                <w:sz w:val="22"/>
                <w:lang w:val="en-US"/>
              </w:rPr>
            </w:pPr>
            <w:r>
              <w:rPr>
                <w:sz w:val="22"/>
                <w:lang w:val="en-US"/>
              </w:rPr>
              <w:t>Keterangan</w:t>
            </w:r>
          </w:p>
        </w:tc>
      </w:tr>
      <w:tr w:rsidR="00581579" w:rsidRPr="00336142" w14:paraId="7A7BF106" w14:textId="77777777" w:rsidTr="00486811">
        <w:tc>
          <w:tcPr>
            <w:tcW w:w="2830" w:type="dxa"/>
          </w:tcPr>
          <w:p w14:paraId="33491886" w14:textId="7D47262A" w:rsidR="00581579" w:rsidRPr="00336142" w:rsidRDefault="00581579" w:rsidP="00486811">
            <w:pPr>
              <w:spacing w:line="240" w:lineRule="auto"/>
              <w:rPr>
                <w:sz w:val="22"/>
                <w:lang w:val="en-US"/>
              </w:rPr>
            </w:pPr>
            <w:r>
              <w:rPr>
                <w:sz w:val="22"/>
                <w:lang w:val="en-US"/>
              </w:rPr>
              <w:t>tahun</w:t>
            </w:r>
          </w:p>
        </w:tc>
        <w:tc>
          <w:tcPr>
            <w:tcW w:w="5098" w:type="dxa"/>
          </w:tcPr>
          <w:p w14:paraId="163E98E3" w14:textId="2D90127E" w:rsidR="00581579" w:rsidRPr="00336142" w:rsidRDefault="00581579" w:rsidP="00486811">
            <w:pPr>
              <w:spacing w:line="240" w:lineRule="auto"/>
              <w:rPr>
                <w:sz w:val="22"/>
                <w:lang w:val="en-US"/>
              </w:rPr>
            </w:pPr>
            <w:r>
              <w:rPr>
                <w:sz w:val="22"/>
                <w:lang w:val="en-US"/>
              </w:rPr>
              <w:t>Tahun</w:t>
            </w:r>
          </w:p>
        </w:tc>
      </w:tr>
      <w:tr w:rsidR="00581579" w:rsidRPr="00336142" w14:paraId="62C58FAF" w14:textId="77777777" w:rsidTr="00486811">
        <w:tc>
          <w:tcPr>
            <w:tcW w:w="2830" w:type="dxa"/>
          </w:tcPr>
          <w:p w14:paraId="7BF79BD3" w14:textId="50261C37" w:rsidR="00581579" w:rsidRDefault="00581579" w:rsidP="00486811">
            <w:pPr>
              <w:spacing w:line="240" w:lineRule="auto"/>
              <w:rPr>
                <w:sz w:val="22"/>
                <w:lang w:val="en-US"/>
              </w:rPr>
            </w:pPr>
            <w:r>
              <w:rPr>
                <w:sz w:val="22"/>
                <w:lang w:val="en-US"/>
              </w:rPr>
              <w:t>anggaran_realisasi</w:t>
            </w:r>
          </w:p>
        </w:tc>
        <w:tc>
          <w:tcPr>
            <w:tcW w:w="5098" w:type="dxa"/>
          </w:tcPr>
          <w:p w14:paraId="6521F51F" w14:textId="61155C8B" w:rsidR="00581579" w:rsidRDefault="00581579" w:rsidP="00486811">
            <w:pPr>
              <w:spacing w:line="240" w:lineRule="auto"/>
              <w:rPr>
                <w:sz w:val="22"/>
                <w:lang w:val="en-US"/>
              </w:rPr>
            </w:pPr>
            <w:r>
              <w:rPr>
                <w:sz w:val="22"/>
                <w:lang w:val="en-US"/>
              </w:rPr>
              <w:t>Anggaran yang direalisasikan</w:t>
            </w:r>
          </w:p>
        </w:tc>
      </w:tr>
      <w:tr w:rsidR="00581579" w:rsidRPr="00336142" w14:paraId="1A68358C" w14:textId="77777777" w:rsidTr="00486811">
        <w:tc>
          <w:tcPr>
            <w:tcW w:w="2830" w:type="dxa"/>
          </w:tcPr>
          <w:p w14:paraId="5709019D" w14:textId="2ADAFABA" w:rsidR="00581579" w:rsidRDefault="00581579" w:rsidP="00486811">
            <w:pPr>
              <w:spacing w:line="240" w:lineRule="auto"/>
              <w:rPr>
                <w:sz w:val="22"/>
                <w:lang w:val="en-US"/>
              </w:rPr>
            </w:pPr>
            <w:r>
              <w:rPr>
                <w:sz w:val="22"/>
                <w:lang w:val="en-US"/>
              </w:rPr>
              <w:t>pos_anggaran</w:t>
            </w:r>
          </w:p>
        </w:tc>
        <w:tc>
          <w:tcPr>
            <w:tcW w:w="5098" w:type="dxa"/>
          </w:tcPr>
          <w:p w14:paraId="0F8FCAEA" w14:textId="2DD17442" w:rsidR="00581579" w:rsidRDefault="00581579" w:rsidP="00486811">
            <w:pPr>
              <w:spacing w:line="240" w:lineRule="auto"/>
              <w:rPr>
                <w:sz w:val="22"/>
                <w:lang w:val="en-US"/>
              </w:rPr>
            </w:pPr>
            <w:r>
              <w:rPr>
                <w:sz w:val="22"/>
                <w:lang w:val="en-US"/>
              </w:rPr>
              <w:t>Posisi anggaran</w:t>
            </w:r>
          </w:p>
        </w:tc>
      </w:tr>
      <w:tr w:rsidR="00581579" w:rsidRPr="00336142" w14:paraId="31AD3EFE" w14:textId="77777777" w:rsidTr="00486811">
        <w:tc>
          <w:tcPr>
            <w:tcW w:w="2830" w:type="dxa"/>
          </w:tcPr>
          <w:p w14:paraId="489D2DFF" w14:textId="5E566FA9" w:rsidR="00581579" w:rsidRDefault="00581579" w:rsidP="00486811">
            <w:pPr>
              <w:spacing w:line="240" w:lineRule="auto"/>
              <w:rPr>
                <w:sz w:val="22"/>
                <w:lang w:val="en-US"/>
              </w:rPr>
            </w:pPr>
            <w:r>
              <w:rPr>
                <w:sz w:val="22"/>
                <w:lang w:val="en-US"/>
              </w:rPr>
              <w:t>penjelasan_pos_anggaran</w:t>
            </w:r>
          </w:p>
        </w:tc>
        <w:tc>
          <w:tcPr>
            <w:tcW w:w="5098" w:type="dxa"/>
          </w:tcPr>
          <w:p w14:paraId="50FA697A" w14:textId="35069AFC" w:rsidR="00581579" w:rsidRDefault="00581579" w:rsidP="00486811">
            <w:pPr>
              <w:spacing w:line="240" w:lineRule="auto"/>
              <w:rPr>
                <w:sz w:val="22"/>
                <w:lang w:val="en-US"/>
              </w:rPr>
            </w:pPr>
            <w:r>
              <w:rPr>
                <w:sz w:val="22"/>
                <w:lang w:val="en-US"/>
              </w:rPr>
              <w:t>Penjelasan posisi anggaran</w:t>
            </w:r>
          </w:p>
        </w:tc>
      </w:tr>
      <w:tr w:rsidR="00581579" w:rsidRPr="00336142" w14:paraId="15F00A27" w14:textId="77777777" w:rsidTr="00486811">
        <w:tc>
          <w:tcPr>
            <w:tcW w:w="2830" w:type="dxa"/>
          </w:tcPr>
          <w:p w14:paraId="0E5C752A" w14:textId="34C2453F" w:rsidR="00581579" w:rsidRDefault="00581579" w:rsidP="00486811">
            <w:pPr>
              <w:spacing w:line="240" w:lineRule="auto"/>
              <w:rPr>
                <w:sz w:val="22"/>
                <w:lang w:val="en-US"/>
              </w:rPr>
            </w:pPr>
            <w:r>
              <w:rPr>
                <w:sz w:val="22"/>
                <w:lang w:val="en-US"/>
              </w:rPr>
              <w:t>nilai</w:t>
            </w:r>
          </w:p>
        </w:tc>
        <w:tc>
          <w:tcPr>
            <w:tcW w:w="5098" w:type="dxa"/>
          </w:tcPr>
          <w:p w14:paraId="0C077A6B" w14:textId="1BE75BE1" w:rsidR="00581579" w:rsidRDefault="00581579" w:rsidP="00486811">
            <w:pPr>
              <w:spacing w:line="240" w:lineRule="auto"/>
              <w:rPr>
                <w:sz w:val="22"/>
                <w:lang w:val="en-US"/>
              </w:rPr>
            </w:pPr>
            <w:r>
              <w:rPr>
                <w:sz w:val="22"/>
                <w:lang w:val="en-US"/>
              </w:rPr>
              <w:t>Nilai dalam juta Rp.</w:t>
            </w:r>
          </w:p>
        </w:tc>
      </w:tr>
    </w:tbl>
    <w:p w14:paraId="0A9F4480" w14:textId="1B77B1B9" w:rsidR="00581579" w:rsidRPr="00581579" w:rsidRDefault="00581579" w:rsidP="00581579">
      <w:pPr>
        <w:ind w:firstLine="720"/>
        <w:rPr>
          <w:lang w:val="en-US"/>
        </w:rPr>
      </w:pPr>
    </w:p>
    <w:p w14:paraId="744DE272" w14:textId="6413396D" w:rsidR="007E3CC4" w:rsidRDefault="007E3CC4" w:rsidP="007E3CC4">
      <w:pPr>
        <w:pStyle w:val="ListParagraph"/>
        <w:numPr>
          <w:ilvl w:val="0"/>
          <w:numId w:val="31"/>
        </w:numPr>
        <w:ind w:left="426" w:hanging="426"/>
        <w:rPr>
          <w:lang w:val="en-US"/>
        </w:rPr>
      </w:pPr>
      <w:r>
        <w:rPr>
          <w:lang w:val="en-US"/>
        </w:rPr>
        <w:t>Tabel Data Realisasi APBD DKI Jakarta per SKPD</w:t>
      </w:r>
    </w:p>
    <w:p w14:paraId="52A0DAC5" w14:textId="4228C43D" w:rsidR="00581579" w:rsidRDefault="00581579" w:rsidP="00581579">
      <w:pPr>
        <w:ind w:firstLine="709"/>
        <w:rPr>
          <w:lang w:val="en-US"/>
        </w:rPr>
      </w:pPr>
      <w:r>
        <w:rPr>
          <w:lang w:val="en-US"/>
        </w:rPr>
        <w:t>Tabel ini berisi mengenai realisasi APBD DKI Jakarta per SKPD November 2013. Berikut adalah penjelasan atribut pada tabel ini:</w:t>
      </w:r>
    </w:p>
    <w:p w14:paraId="04AC14EA" w14:textId="4D7BFBDA" w:rsidR="00486811" w:rsidRDefault="00486811" w:rsidP="00486811">
      <w:pPr>
        <w:pStyle w:val="Caption"/>
        <w:keepNext/>
      </w:pPr>
      <w:r>
        <w:lastRenderedPageBreak/>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8</w:t>
      </w:r>
      <w:r w:rsidR="007937C8">
        <w:fldChar w:fldCharType="end"/>
      </w:r>
      <w:r>
        <w:rPr>
          <w:lang w:val="en-US"/>
        </w:rPr>
        <w:t xml:space="preserve"> </w:t>
      </w:r>
      <w:r>
        <w:rPr>
          <w:noProof/>
          <w:lang w:val="en-US"/>
        </w:rPr>
        <w:t>Tabel Realisasi APBD DKI Jakarta per SKPD</w:t>
      </w:r>
    </w:p>
    <w:tbl>
      <w:tblPr>
        <w:tblStyle w:val="TableGrid"/>
        <w:tblW w:w="0" w:type="auto"/>
        <w:tblLook w:val="04A0" w:firstRow="1" w:lastRow="0" w:firstColumn="1" w:lastColumn="0" w:noHBand="0" w:noVBand="1"/>
      </w:tblPr>
      <w:tblGrid>
        <w:gridCol w:w="2830"/>
        <w:gridCol w:w="5098"/>
      </w:tblGrid>
      <w:tr w:rsidR="00581579" w:rsidRPr="00336142" w14:paraId="2C814D9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7FF58BEF" w14:textId="77777777" w:rsidR="00581579" w:rsidRPr="00336142" w:rsidRDefault="00581579" w:rsidP="00486811">
            <w:pPr>
              <w:spacing w:line="240" w:lineRule="auto"/>
              <w:rPr>
                <w:sz w:val="22"/>
                <w:lang w:val="en-US"/>
              </w:rPr>
            </w:pPr>
            <w:r>
              <w:rPr>
                <w:sz w:val="22"/>
                <w:lang w:val="en-US"/>
              </w:rPr>
              <w:t>Atribut</w:t>
            </w:r>
          </w:p>
        </w:tc>
        <w:tc>
          <w:tcPr>
            <w:tcW w:w="5098" w:type="dxa"/>
          </w:tcPr>
          <w:p w14:paraId="0A063DE6" w14:textId="77777777" w:rsidR="00581579" w:rsidRPr="00336142" w:rsidRDefault="00581579" w:rsidP="00486811">
            <w:pPr>
              <w:spacing w:line="240" w:lineRule="auto"/>
              <w:rPr>
                <w:sz w:val="22"/>
                <w:lang w:val="en-US"/>
              </w:rPr>
            </w:pPr>
            <w:r>
              <w:rPr>
                <w:sz w:val="22"/>
                <w:lang w:val="en-US"/>
              </w:rPr>
              <w:t>Keterangan</w:t>
            </w:r>
          </w:p>
        </w:tc>
      </w:tr>
      <w:tr w:rsidR="00581579" w:rsidRPr="00336142" w14:paraId="454F2E65" w14:textId="77777777" w:rsidTr="00486811">
        <w:tc>
          <w:tcPr>
            <w:tcW w:w="2830" w:type="dxa"/>
          </w:tcPr>
          <w:p w14:paraId="778A53B2" w14:textId="52CA323B" w:rsidR="00581579" w:rsidRPr="00336142" w:rsidRDefault="00581579" w:rsidP="00486811">
            <w:pPr>
              <w:spacing w:line="240" w:lineRule="auto"/>
              <w:rPr>
                <w:sz w:val="22"/>
                <w:lang w:val="en-US"/>
              </w:rPr>
            </w:pPr>
            <w:r>
              <w:rPr>
                <w:sz w:val="22"/>
                <w:lang w:val="en-US"/>
              </w:rPr>
              <w:t>komisi</w:t>
            </w:r>
          </w:p>
        </w:tc>
        <w:tc>
          <w:tcPr>
            <w:tcW w:w="5098" w:type="dxa"/>
          </w:tcPr>
          <w:p w14:paraId="10B9DC90" w14:textId="31F5EA42" w:rsidR="00581579" w:rsidRPr="00336142" w:rsidRDefault="00581579" w:rsidP="00486811">
            <w:pPr>
              <w:spacing w:line="240" w:lineRule="auto"/>
              <w:rPr>
                <w:sz w:val="22"/>
                <w:lang w:val="en-US"/>
              </w:rPr>
            </w:pPr>
            <w:r>
              <w:rPr>
                <w:sz w:val="22"/>
                <w:lang w:val="en-US"/>
              </w:rPr>
              <w:t>Komisi yang berkaitan</w:t>
            </w:r>
          </w:p>
        </w:tc>
      </w:tr>
      <w:tr w:rsidR="00486811" w:rsidRPr="00336142" w14:paraId="4F7F1144" w14:textId="77777777" w:rsidTr="00486811">
        <w:tc>
          <w:tcPr>
            <w:tcW w:w="2830" w:type="dxa"/>
          </w:tcPr>
          <w:p w14:paraId="56DA84C7" w14:textId="58C637B1" w:rsidR="00486811" w:rsidRDefault="00486811" w:rsidP="00486811">
            <w:pPr>
              <w:spacing w:line="240" w:lineRule="auto"/>
              <w:rPr>
                <w:sz w:val="22"/>
                <w:lang w:val="en-US"/>
              </w:rPr>
            </w:pPr>
            <w:r>
              <w:rPr>
                <w:sz w:val="22"/>
                <w:lang w:val="en-US"/>
              </w:rPr>
              <w:t>bidang</w:t>
            </w:r>
          </w:p>
        </w:tc>
        <w:tc>
          <w:tcPr>
            <w:tcW w:w="5098" w:type="dxa"/>
          </w:tcPr>
          <w:p w14:paraId="18249BF0" w14:textId="475360E9" w:rsidR="00486811" w:rsidRDefault="00486811" w:rsidP="00486811">
            <w:pPr>
              <w:spacing w:line="240" w:lineRule="auto"/>
              <w:rPr>
                <w:sz w:val="22"/>
                <w:lang w:val="en-US"/>
              </w:rPr>
            </w:pPr>
            <w:r>
              <w:rPr>
                <w:sz w:val="22"/>
                <w:lang w:val="en-US"/>
              </w:rPr>
              <w:t>Bidang</w:t>
            </w:r>
          </w:p>
        </w:tc>
      </w:tr>
      <w:tr w:rsidR="00486811" w:rsidRPr="00336142" w14:paraId="79AFE520" w14:textId="77777777" w:rsidTr="00486811">
        <w:tc>
          <w:tcPr>
            <w:tcW w:w="2830" w:type="dxa"/>
          </w:tcPr>
          <w:p w14:paraId="26A242EB" w14:textId="6BF5FAA7" w:rsidR="00486811" w:rsidRDefault="00486811" w:rsidP="00486811">
            <w:pPr>
              <w:spacing w:line="240" w:lineRule="auto"/>
              <w:rPr>
                <w:sz w:val="22"/>
                <w:lang w:val="en-US"/>
              </w:rPr>
            </w:pPr>
            <w:r>
              <w:rPr>
                <w:sz w:val="22"/>
                <w:lang w:val="en-US"/>
              </w:rPr>
              <w:t>lokasi_id</w:t>
            </w:r>
          </w:p>
        </w:tc>
        <w:tc>
          <w:tcPr>
            <w:tcW w:w="5098" w:type="dxa"/>
          </w:tcPr>
          <w:p w14:paraId="39EDFA80" w14:textId="569DC696" w:rsidR="00486811" w:rsidRDefault="00486811" w:rsidP="00486811">
            <w:pPr>
              <w:spacing w:line="240" w:lineRule="auto"/>
              <w:rPr>
                <w:sz w:val="22"/>
                <w:lang w:val="en-US"/>
              </w:rPr>
            </w:pPr>
            <w:r>
              <w:rPr>
                <w:sz w:val="22"/>
                <w:lang w:val="en-US"/>
              </w:rPr>
              <w:t>ID Lokasi</w:t>
            </w:r>
          </w:p>
        </w:tc>
      </w:tr>
      <w:tr w:rsidR="00486811" w:rsidRPr="00336142" w14:paraId="610C454D" w14:textId="77777777" w:rsidTr="00486811">
        <w:tc>
          <w:tcPr>
            <w:tcW w:w="2830" w:type="dxa"/>
          </w:tcPr>
          <w:p w14:paraId="5607A885" w14:textId="2ECB8DB0" w:rsidR="00486811" w:rsidRDefault="00486811" w:rsidP="00486811">
            <w:pPr>
              <w:spacing w:line="240" w:lineRule="auto"/>
              <w:rPr>
                <w:sz w:val="22"/>
                <w:lang w:val="en-US"/>
              </w:rPr>
            </w:pPr>
            <w:r>
              <w:rPr>
                <w:sz w:val="22"/>
                <w:lang w:val="en-US"/>
              </w:rPr>
              <w:t>id_skpd</w:t>
            </w:r>
          </w:p>
        </w:tc>
        <w:tc>
          <w:tcPr>
            <w:tcW w:w="5098" w:type="dxa"/>
          </w:tcPr>
          <w:p w14:paraId="7ED8DFBD" w14:textId="5207764C" w:rsidR="00486811" w:rsidRDefault="00486811" w:rsidP="00486811">
            <w:pPr>
              <w:spacing w:line="240" w:lineRule="auto"/>
              <w:rPr>
                <w:sz w:val="22"/>
                <w:lang w:val="en-US"/>
              </w:rPr>
            </w:pPr>
            <w:r>
              <w:rPr>
                <w:sz w:val="22"/>
                <w:lang w:val="en-US"/>
              </w:rPr>
              <w:t>ID dari SKPD</w:t>
            </w:r>
          </w:p>
        </w:tc>
      </w:tr>
      <w:tr w:rsidR="00486811" w:rsidRPr="00336142" w14:paraId="1F05EE22" w14:textId="77777777" w:rsidTr="00486811">
        <w:tc>
          <w:tcPr>
            <w:tcW w:w="2830" w:type="dxa"/>
          </w:tcPr>
          <w:p w14:paraId="4B05AB05" w14:textId="418D40C7" w:rsidR="00486811" w:rsidRDefault="00486811" w:rsidP="00486811">
            <w:pPr>
              <w:spacing w:line="240" w:lineRule="auto"/>
              <w:rPr>
                <w:sz w:val="22"/>
                <w:lang w:val="en-US"/>
              </w:rPr>
            </w:pPr>
            <w:r>
              <w:rPr>
                <w:sz w:val="22"/>
                <w:lang w:val="en-US"/>
              </w:rPr>
              <w:t>kode_skpd</w:t>
            </w:r>
          </w:p>
        </w:tc>
        <w:tc>
          <w:tcPr>
            <w:tcW w:w="5098" w:type="dxa"/>
          </w:tcPr>
          <w:p w14:paraId="337EB581" w14:textId="62FAF57F" w:rsidR="00486811" w:rsidRDefault="00486811" w:rsidP="00486811">
            <w:pPr>
              <w:spacing w:line="240" w:lineRule="auto"/>
              <w:rPr>
                <w:sz w:val="22"/>
                <w:lang w:val="en-US"/>
              </w:rPr>
            </w:pPr>
            <w:r>
              <w:rPr>
                <w:sz w:val="22"/>
                <w:lang w:val="en-US"/>
              </w:rPr>
              <w:t>Kode dari SKPD</w:t>
            </w:r>
          </w:p>
        </w:tc>
      </w:tr>
      <w:tr w:rsidR="00486811" w:rsidRPr="00336142" w14:paraId="401F13A8" w14:textId="77777777" w:rsidTr="00486811">
        <w:tc>
          <w:tcPr>
            <w:tcW w:w="2830" w:type="dxa"/>
          </w:tcPr>
          <w:p w14:paraId="21D7919D" w14:textId="0341F4C5" w:rsidR="00486811" w:rsidRDefault="00486811" w:rsidP="00486811">
            <w:pPr>
              <w:spacing w:line="240" w:lineRule="auto"/>
              <w:rPr>
                <w:sz w:val="22"/>
                <w:lang w:val="en-US"/>
              </w:rPr>
            </w:pPr>
            <w:r>
              <w:rPr>
                <w:sz w:val="22"/>
                <w:lang w:val="en-US"/>
              </w:rPr>
              <w:t>nama_skpd</w:t>
            </w:r>
          </w:p>
        </w:tc>
        <w:tc>
          <w:tcPr>
            <w:tcW w:w="5098" w:type="dxa"/>
          </w:tcPr>
          <w:p w14:paraId="65F9EDA7" w14:textId="1457C9CA" w:rsidR="00486811" w:rsidRDefault="00486811" w:rsidP="00486811">
            <w:pPr>
              <w:spacing w:line="240" w:lineRule="auto"/>
              <w:rPr>
                <w:sz w:val="22"/>
                <w:lang w:val="en-US"/>
              </w:rPr>
            </w:pPr>
            <w:r>
              <w:rPr>
                <w:sz w:val="22"/>
                <w:lang w:val="en-US"/>
              </w:rPr>
              <w:t>Nama dari SKPD</w:t>
            </w:r>
          </w:p>
        </w:tc>
      </w:tr>
      <w:tr w:rsidR="00486811" w:rsidRPr="00336142" w14:paraId="075CAF7C" w14:textId="77777777" w:rsidTr="00486811">
        <w:tc>
          <w:tcPr>
            <w:tcW w:w="2830" w:type="dxa"/>
          </w:tcPr>
          <w:p w14:paraId="487C1900" w14:textId="09C4ECE9" w:rsidR="00486811" w:rsidRDefault="00486811" w:rsidP="00486811">
            <w:pPr>
              <w:spacing w:line="240" w:lineRule="auto"/>
              <w:rPr>
                <w:sz w:val="22"/>
                <w:lang w:val="en-US"/>
              </w:rPr>
            </w:pPr>
            <w:r>
              <w:rPr>
                <w:sz w:val="22"/>
                <w:lang w:val="en-US"/>
              </w:rPr>
              <w:t>nilai_anggaran</w:t>
            </w:r>
          </w:p>
        </w:tc>
        <w:tc>
          <w:tcPr>
            <w:tcW w:w="5098" w:type="dxa"/>
          </w:tcPr>
          <w:p w14:paraId="5BD7F847" w14:textId="62C15759" w:rsidR="00486811" w:rsidRDefault="00486811" w:rsidP="00486811">
            <w:pPr>
              <w:spacing w:line="240" w:lineRule="auto"/>
              <w:rPr>
                <w:sz w:val="22"/>
                <w:lang w:val="en-US"/>
              </w:rPr>
            </w:pPr>
            <w:r>
              <w:rPr>
                <w:sz w:val="22"/>
                <w:lang w:val="en-US"/>
              </w:rPr>
              <w:t>Nilai Anggaran</w:t>
            </w:r>
          </w:p>
        </w:tc>
      </w:tr>
      <w:tr w:rsidR="00486811" w:rsidRPr="00336142" w14:paraId="71D57C2A" w14:textId="77777777" w:rsidTr="00486811">
        <w:tc>
          <w:tcPr>
            <w:tcW w:w="2830" w:type="dxa"/>
          </w:tcPr>
          <w:p w14:paraId="13E19EB5" w14:textId="26093F8F" w:rsidR="00486811" w:rsidRDefault="00486811" w:rsidP="00486811">
            <w:pPr>
              <w:spacing w:line="240" w:lineRule="auto"/>
              <w:rPr>
                <w:sz w:val="22"/>
                <w:lang w:val="en-US"/>
              </w:rPr>
            </w:pPr>
            <w:r>
              <w:rPr>
                <w:sz w:val="22"/>
                <w:lang w:val="en-US"/>
              </w:rPr>
              <w:t>nilai_sp2d</w:t>
            </w:r>
          </w:p>
        </w:tc>
        <w:tc>
          <w:tcPr>
            <w:tcW w:w="5098" w:type="dxa"/>
          </w:tcPr>
          <w:p w14:paraId="51923A5A" w14:textId="4BD824CB" w:rsidR="00486811" w:rsidRDefault="00486811" w:rsidP="00486811">
            <w:pPr>
              <w:spacing w:line="240" w:lineRule="auto"/>
              <w:rPr>
                <w:sz w:val="22"/>
                <w:lang w:val="en-US"/>
              </w:rPr>
            </w:pPr>
            <w:r>
              <w:rPr>
                <w:sz w:val="22"/>
                <w:lang w:val="en-US"/>
              </w:rPr>
              <w:t>Nilai dari surat perintah pencairan dana (SP2D)</w:t>
            </w:r>
          </w:p>
        </w:tc>
      </w:tr>
      <w:tr w:rsidR="00486811" w:rsidRPr="00336142" w14:paraId="133F0180" w14:textId="77777777" w:rsidTr="00486811">
        <w:tc>
          <w:tcPr>
            <w:tcW w:w="2830" w:type="dxa"/>
          </w:tcPr>
          <w:p w14:paraId="6778D152" w14:textId="7329499D" w:rsidR="00486811" w:rsidRDefault="00486811" w:rsidP="00486811">
            <w:pPr>
              <w:spacing w:line="240" w:lineRule="auto"/>
              <w:rPr>
                <w:sz w:val="22"/>
                <w:lang w:val="en-US"/>
              </w:rPr>
            </w:pPr>
            <w:r>
              <w:rPr>
                <w:sz w:val="22"/>
                <w:lang w:val="en-US"/>
              </w:rPr>
              <w:t>persen_sp2d</w:t>
            </w:r>
          </w:p>
        </w:tc>
        <w:tc>
          <w:tcPr>
            <w:tcW w:w="5098" w:type="dxa"/>
          </w:tcPr>
          <w:p w14:paraId="21033618" w14:textId="11F9FC22" w:rsidR="00486811" w:rsidRDefault="00486811" w:rsidP="00486811">
            <w:pPr>
              <w:spacing w:line="240" w:lineRule="auto"/>
              <w:rPr>
                <w:sz w:val="22"/>
                <w:lang w:val="en-US"/>
              </w:rPr>
            </w:pPr>
            <w:r>
              <w:rPr>
                <w:sz w:val="22"/>
                <w:lang w:val="en-US"/>
              </w:rPr>
              <w:t>Persentase nilai SP2D terhadap nilai anggaran</w:t>
            </w:r>
          </w:p>
        </w:tc>
      </w:tr>
      <w:tr w:rsidR="00486811" w:rsidRPr="00336142" w14:paraId="2369E498" w14:textId="77777777" w:rsidTr="00486811">
        <w:tc>
          <w:tcPr>
            <w:tcW w:w="2830" w:type="dxa"/>
          </w:tcPr>
          <w:p w14:paraId="36CEC533" w14:textId="1840CC40" w:rsidR="00486811" w:rsidRDefault="00486811" w:rsidP="00486811">
            <w:pPr>
              <w:spacing w:line="240" w:lineRule="auto"/>
              <w:rPr>
                <w:sz w:val="22"/>
                <w:lang w:val="en-US"/>
              </w:rPr>
            </w:pPr>
            <w:r>
              <w:rPr>
                <w:sz w:val="22"/>
                <w:lang w:val="en-US"/>
              </w:rPr>
              <w:t>nilai_spj</w:t>
            </w:r>
          </w:p>
        </w:tc>
        <w:tc>
          <w:tcPr>
            <w:tcW w:w="5098" w:type="dxa"/>
          </w:tcPr>
          <w:p w14:paraId="356FF72A" w14:textId="2812B570" w:rsidR="00486811" w:rsidRDefault="00486811" w:rsidP="00486811">
            <w:pPr>
              <w:spacing w:line="240" w:lineRule="auto"/>
              <w:rPr>
                <w:sz w:val="22"/>
                <w:lang w:val="en-US"/>
              </w:rPr>
            </w:pPr>
            <w:r>
              <w:rPr>
                <w:sz w:val="22"/>
                <w:lang w:val="en-US"/>
              </w:rPr>
              <w:t>Nilai dari dari Surat Pertanggung Jawaban (SPJ)</w:t>
            </w:r>
          </w:p>
        </w:tc>
      </w:tr>
      <w:tr w:rsidR="00486811" w:rsidRPr="00336142" w14:paraId="40E17DDF" w14:textId="77777777" w:rsidTr="00486811">
        <w:tc>
          <w:tcPr>
            <w:tcW w:w="2830" w:type="dxa"/>
          </w:tcPr>
          <w:p w14:paraId="7A692772" w14:textId="25A6A696" w:rsidR="00486811" w:rsidRDefault="00486811" w:rsidP="00486811">
            <w:pPr>
              <w:spacing w:line="240" w:lineRule="auto"/>
              <w:rPr>
                <w:sz w:val="22"/>
                <w:lang w:val="en-US"/>
              </w:rPr>
            </w:pPr>
            <w:r>
              <w:rPr>
                <w:sz w:val="22"/>
                <w:lang w:val="en-US"/>
              </w:rPr>
              <w:t>persen_spj</w:t>
            </w:r>
          </w:p>
        </w:tc>
        <w:tc>
          <w:tcPr>
            <w:tcW w:w="5098" w:type="dxa"/>
          </w:tcPr>
          <w:p w14:paraId="2F1B2EDC" w14:textId="0551826A" w:rsidR="00486811" w:rsidRDefault="00486811" w:rsidP="00486811">
            <w:pPr>
              <w:spacing w:line="240" w:lineRule="auto"/>
              <w:rPr>
                <w:sz w:val="22"/>
                <w:lang w:val="en-US"/>
              </w:rPr>
            </w:pPr>
            <w:r>
              <w:rPr>
                <w:sz w:val="22"/>
                <w:lang w:val="en-US"/>
              </w:rPr>
              <w:t>Persen nilai SPJ terhadap nilai anggaran</w:t>
            </w:r>
          </w:p>
        </w:tc>
      </w:tr>
      <w:tr w:rsidR="00486811" w:rsidRPr="00336142" w14:paraId="2DC0538E" w14:textId="77777777" w:rsidTr="00486811">
        <w:tc>
          <w:tcPr>
            <w:tcW w:w="2830" w:type="dxa"/>
          </w:tcPr>
          <w:p w14:paraId="02A958E3" w14:textId="465247C0" w:rsidR="00486811" w:rsidRDefault="00486811" w:rsidP="00486811">
            <w:pPr>
              <w:spacing w:line="240" w:lineRule="auto"/>
              <w:rPr>
                <w:sz w:val="22"/>
                <w:lang w:val="en-US"/>
              </w:rPr>
            </w:pPr>
            <w:r>
              <w:rPr>
                <w:sz w:val="22"/>
                <w:lang w:val="en-US"/>
              </w:rPr>
              <w:t>persen_rencana</w:t>
            </w:r>
          </w:p>
        </w:tc>
        <w:tc>
          <w:tcPr>
            <w:tcW w:w="5098" w:type="dxa"/>
          </w:tcPr>
          <w:p w14:paraId="35C3A5E7" w14:textId="5D97706F" w:rsidR="00486811" w:rsidRDefault="00486811" w:rsidP="00486811">
            <w:pPr>
              <w:spacing w:line="240" w:lineRule="auto"/>
              <w:rPr>
                <w:sz w:val="22"/>
                <w:lang w:val="en-US"/>
              </w:rPr>
            </w:pPr>
            <w:r>
              <w:rPr>
                <w:sz w:val="22"/>
                <w:lang w:val="en-US"/>
              </w:rPr>
              <w:t>Persentase dari rencana</w:t>
            </w:r>
          </w:p>
        </w:tc>
      </w:tr>
      <w:tr w:rsidR="00486811" w:rsidRPr="00336142" w14:paraId="0D9AE981" w14:textId="77777777" w:rsidTr="00486811">
        <w:tc>
          <w:tcPr>
            <w:tcW w:w="2830" w:type="dxa"/>
          </w:tcPr>
          <w:p w14:paraId="651DB85D" w14:textId="0AFCAD0B" w:rsidR="00486811" w:rsidRDefault="00486811" w:rsidP="00486811">
            <w:pPr>
              <w:spacing w:line="240" w:lineRule="auto"/>
              <w:rPr>
                <w:sz w:val="22"/>
                <w:lang w:val="en-US"/>
              </w:rPr>
            </w:pPr>
            <w:r>
              <w:rPr>
                <w:sz w:val="22"/>
                <w:lang w:val="en-US"/>
              </w:rPr>
              <w:t>persen_pelaksanaan</w:t>
            </w:r>
          </w:p>
        </w:tc>
        <w:tc>
          <w:tcPr>
            <w:tcW w:w="5098" w:type="dxa"/>
          </w:tcPr>
          <w:p w14:paraId="4036B3C2" w14:textId="1A8734CC" w:rsidR="00486811" w:rsidRDefault="00486811" w:rsidP="00486811">
            <w:pPr>
              <w:spacing w:line="240" w:lineRule="auto"/>
              <w:rPr>
                <w:sz w:val="22"/>
                <w:lang w:val="en-US"/>
              </w:rPr>
            </w:pPr>
            <w:r>
              <w:rPr>
                <w:sz w:val="22"/>
                <w:lang w:val="en-US"/>
              </w:rPr>
              <w:t>Persentase dari yang terlaksana</w:t>
            </w:r>
          </w:p>
        </w:tc>
      </w:tr>
    </w:tbl>
    <w:p w14:paraId="0837E324" w14:textId="62863B61" w:rsidR="00581579" w:rsidRPr="00581579" w:rsidRDefault="00581579" w:rsidP="00581579">
      <w:pPr>
        <w:ind w:firstLine="720"/>
        <w:rPr>
          <w:lang w:val="en-US"/>
        </w:rPr>
      </w:pPr>
    </w:p>
    <w:p w14:paraId="585C32BC" w14:textId="16A779CD" w:rsidR="007E3CC4" w:rsidRDefault="007E3CC4" w:rsidP="007E3CC4">
      <w:pPr>
        <w:pStyle w:val="ListParagraph"/>
        <w:numPr>
          <w:ilvl w:val="0"/>
          <w:numId w:val="31"/>
        </w:numPr>
        <w:ind w:left="426" w:hanging="426"/>
        <w:rPr>
          <w:lang w:val="en-US"/>
        </w:rPr>
      </w:pPr>
      <w:r>
        <w:rPr>
          <w:lang w:val="en-US"/>
        </w:rPr>
        <w:t>Tabel Data APBD DKI Jakarta Berdasarkan Kegiatan</w:t>
      </w:r>
    </w:p>
    <w:p w14:paraId="6CD0D74E" w14:textId="56D807FD" w:rsidR="00486811" w:rsidRDefault="00486811" w:rsidP="00486811">
      <w:pPr>
        <w:ind w:firstLine="709"/>
        <w:rPr>
          <w:lang w:val="en-US"/>
        </w:rPr>
      </w:pPr>
      <w:r>
        <w:rPr>
          <w:lang w:val="en-US"/>
        </w:rPr>
        <w:t>Tabel ini berisi menganai APBD DKI Jakarta berdasarkan kegiatan</w:t>
      </w:r>
      <w:r w:rsidR="0028268D">
        <w:rPr>
          <w:lang w:val="en-US"/>
        </w:rPr>
        <w:t xml:space="preserve"> tahun 2014</w:t>
      </w:r>
      <w:r>
        <w:rPr>
          <w:lang w:val="en-US"/>
        </w:rPr>
        <w:t>. Berikut adalah penjelasan atribut pada tabel ini:</w:t>
      </w:r>
    </w:p>
    <w:p w14:paraId="30259B37" w14:textId="0FD15038" w:rsidR="00486811" w:rsidRDefault="00486811" w:rsidP="00486811">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39</w:t>
      </w:r>
      <w:r w:rsidR="007937C8">
        <w:fldChar w:fldCharType="end"/>
      </w:r>
      <w:r>
        <w:rPr>
          <w:noProof/>
          <w:lang w:val="en-US"/>
        </w:rPr>
        <w:t xml:space="preserve"> Tabel Data APBD DKI Jakarta Berdasarkan Kegiatan</w:t>
      </w:r>
    </w:p>
    <w:tbl>
      <w:tblPr>
        <w:tblStyle w:val="TableGrid"/>
        <w:tblW w:w="0" w:type="auto"/>
        <w:tblLook w:val="04A0" w:firstRow="1" w:lastRow="0" w:firstColumn="1" w:lastColumn="0" w:noHBand="0" w:noVBand="1"/>
      </w:tblPr>
      <w:tblGrid>
        <w:gridCol w:w="2830"/>
        <w:gridCol w:w="5098"/>
      </w:tblGrid>
      <w:tr w:rsidR="00486811" w:rsidRPr="00336142" w14:paraId="4EA90B87" w14:textId="77777777" w:rsidTr="00486811">
        <w:trPr>
          <w:cnfStyle w:val="100000000000" w:firstRow="1" w:lastRow="0" w:firstColumn="0" w:lastColumn="0" w:oddVBand="0" w:evenVBand="0" w:oddHBand="0" w:evenHBand="0" w:firstRowFirstColumn="0" w:firstRowLastColumn="0" w:lastRowFirstColumn="0" w:lastRowLastColumn="0"/>
          <w:tblHeader/>
        </w:trPr>
        <w:tc>
          <w:tcPr>
            <w:tcW w:w="2830" w:type="dxa"/>
          </w:tcPr>
          <w:p w14:paraId="22E0BCDB" w14:textId="77777777" w:rsidR="00486811" w:rsidRPr="00336142" w:rsidRDefault="00486811" w:rsidP="00486811">
            <w:pPr>
              <w:spacing w:line="240" w:lineRule="auto"/>
              <w:rPr>
                <w:sz w:val="22"/>
                <w:lang w:val="en-US"/>
              </w:rPr>
            </w:pPr>
            <w:r>
              <w:rPr>
                <w:sz w:val="22"/>
                <w:lang w:val="en-US"/>
              </w:rPr>
              <w:t>Atribut</w:t>
            </w:r>
          </w:p>
        </w:tc>
        <w:tc>
          <w:tcPr>
            <w:tcW w:w="5098" w:type="dxa"/>
          </w:tcPr>
          <w:p w14:paraId="22B9D83B" w14:textId="77777777" w:rsidR="00486811" w:rsidRPr="00336142" w:rsidRDefault="00486811" w:rsidP="00486811">
            <w:pPr>
              <w:spacing w:line="240" w:lineRule="auto"/>
              <w:rPr>
                <w:sz w:val="22"/>
                <w:lang w:val="en-US"/>
              </w:rPr>
            </w:pPr>
            <w:r>
              <w:rPr>
                <w:sz w:val="22"/>
                <w:lang w:val="en-US"/>
              </w:rPr>
              <w:t>Keterangan</w:t>
            </w:r>
          </w:p>
        </w:tc>
      </w:tr>
      <w:tr w:rsidR="00486811" w:rsidRPr="00336142" w14:paraId="37135978" w14:textId="77777777" w:rsidTr="00486811">
        <w:tc>
          <w:tcPr>
            <w:tcW w:w="2830" w:type="dxa"/>
          </w:tcPr>
          <w:p w14:paraId="462C0772" w14:textId="304A8708" w:rsidR="00486811" w:rsidRPr="00336142" w:rsidRDefault="0028268D" w:rsidP="00486811">
            <w:pPr>
              <w:spacing w:line="240" w:lineRule="auto"/>
              <w:rPr>
                <w:sz w:val="22"/>
                <w:lang w:val="en-US"/>
              </w:rPr>
            </w:pPr>
            <w:r>
              <w:rPr>
                <w:sz w:val="22"/>
                <w:lang w:val="en-US"/>
              </w:rPr>
              <w:t>unit</w:t>
            </w:r>
          </w:p>
        </w:tc>
        <w:tc>
          <w:tcPr>
            <w:tcW w:w="5098" w:type="dxa"/>
          </w:tcPr>
          <w:p w14:paraId="22266C3E" w14:textId="362B10ED" w:rsidR="00486811" w:rsidRPr="00336142" w:rsidRDefault="0028268D" w:rsidP="00486811">
            <w:pPr>
              <w:spacing w:line="240" w:lineRule="auto"/>
              <w:rPr>
                <w:sz w:val="22"/>
                <w:lang w:val="en-US"/>
              </w:rPr>
            </w:pPr>
            <w:r>
              <w:rPr>
                <w:sz w:val="22"/>
                <w:lang w:val="en-US"/>
              </w:rPr>
              <w:t>Nomor unit</w:t>
            </w:r>
          </w:p>
        </w:tc>
      </w:tr>
      <w:tr w:rsidR="0028268D" w:rsidRPr="00336142" w14:paraId="0F2C4C37" w14:textId="77777777" w:rsidTr="00486811">
        <w:tc>
          <w:tcPr>
            <w:tcW w:w="2830" w:type="dxa"/>
          </w:tcPr>
          <w:p w14:paraId="69DE67E0" w14:textId="3174A5BC" w:rsidR="0028268D" w:rsidRDefault="0028268D" w:rsidP="00486811">
            <w:pPr>
              <w:spacing w:line="240" w:lineRule="auto"/>
              <w:rPr>
                <w:sz w:val="22"/>
                <w:lang w:val="en-US"/>
              </w:rPr>
            </w:pPr>
            <w:r>
              <w:rPr>
                <w:sz w:val="22"/>
                <w:lang w:val="en-US"/>
              </w:rPr>
              <w:t>skpd_nama</w:t>
            </w:r>
          </w:p>
        </w:tc>
        <w:tc>
          <w:tcPr>
            <w:tcW w:w="5098" w:type="dxa"/>
          </w:tcPr>
          <w:p w14:paraId="1443FC21" w14:textId="6306E946" w:rsidR="0028268D" w:rsidRDefault="0028268D" w:rsidP="00486811">
            <w:pPr>
              <w:spacing w:line="240" w:lineRule="auto"/>
              <w:rPr>
                <w:sz w:val="22"/>
                <w:lang w:val="en-US"/>
              </w:rPr>
            </w:pPr>
            <w:r>
              <w:rPr>
                <w:sz w:val="22"/>
                <w:lang w:val="en-US"/>
              </w:rPr>
              <w:t>Nama SKPD</w:t>
            </w:r>
          </w:p>
        </w:tc>
      </w:tr>
      <w:tr w:rsidR="0028268D" w:rsidRPr="00336142" w14:paraId="33301AB7" w14:textId="77777777" w:rsidTr="00486811">
        <w:tc>
          <w:tcPr>
            <w:tcW w:w="2830" w:type="dxa"/>
          </w:tcPr>
          <w:p w14:paraId="2A1671C6" w14:textId="577DBE16" w:rsidR="0028268D" w:rsidRDefault="0028268D" w:rsidP="00486811">
            <w:pPr>
              <w:spacing w:line="240" w:lineRule="auto"/>
              <w:rPr>
                <w:sz w:val="22"/>
                <w:lang w:val="en-US"/>
              </w:rPr>
            </w:pPr>
            <w:r>
              <w:rPr>
                <w:sz w:val="22"/>
                <w:lang w:val="en-US"/>
              </w:rPr>
              <w:t>urusan</w:t>
            </w:r>
          </w:p>
        </w:tc>
        <w:tc>
          <w:tcPr>
            <w:tcW w:w="5098" w:type="dxa"/>
          </w:tcPr>
          <w:p w14:paraId="3A178402" w14:textId="0DF24982" w:rsidR="0028268D" w:rsidRDefault="0028268D" w:rsidP="00486811">
            <w:pPr>
              <w:spacing w:line="240" w:lineRule="auto"/>
              <w:rPr>
                <w:sz w:val="22"/>
                <w:lang w:val="en-US"/>
              </w:rPr>
            </w:pPr>
            <w:r>
              <w:rPr>
                <w:sz w:val="22"/>
                <w:lang w:val="en-US"/>
              </w:rPr>
              <w:t>Kode urusan</w:t>
            </w:r>
          </w:p>
        </w:tc>
      </w:tr>
      <w:tr w:rsidR="0028268D" w:rsidRPr="00336142" w14:paraId="7CB47425" w14:textId="77777777" w:rsidTr="00486811">
        <w:tc>
          <w:tcPr>
            <w:tcW w:w="2830" w:type="dxa"/>
          </w:tcPr>
          <w:p w14:paraId="04C18F0F" w14:textId="31D89D36" w:rsidR="0028268D" w:rsidRDefault="0028268D" w:rsidP="00486811">
            <w:pPr>
              <w:spacing w:line="240" w:lineRule="auto"/>
              <w:rPr>
                <w:sz w:val="22"/>
                <w:lang w:val="en-US"/>
              </w:rPr>
            </w:pPr>
            <w:r>
              <w:rPr>
                <w:sz w:val="22"/>
                <w:lang w:val="en-US"/>
              </w:rPr>
              <w:t>nama_urusan</w:t>
            </w:r>
          </w:p>
        </w:tc>
        <w:tc>
          <w:tcPr>
            <w:tcW w:w="5098" w:type="dxa"/>
          </w:tcPr>
          <w:p w14:paraId="1099F0B8" w14:textId="5E13FE80" w:rsidR="0028268D" w:rsidRDefault="0028268D" w:rsidP="00486811">
            <w:pPr>
              <w:spacing w:line="240" w:lineRule="auto"/>
              <w:rPr>
                <w:sz w:val="22"/>
                <w:lang w:val="en-US"/>
              </w:rPr>
            </w:pPr>
            <w:r>
              <w:rPr>
                <w:sz w:val="22"/>
                <w:lang w:val="en-US"/>
              </w:rPr>
              <w:t>Nama urusan</w:t>
            </w:r>
          </w:p>
        </w:tc>
      </w:tr>
      <w:tr w:rsidR="0028268D" w:rsidRPr="00336142" w14:paraId="57E0DC45" w14:textId="77777777" w:rsidTr="00486811">
        <w:tc>
          <w:tcPr>
            <w:tcW w:w="2830" w:type="dxa"/>
          </w:tcPr>
          <w:p w14:paraId="64C472D5" w14:textId="686F1603" w:rsidR="0028268D" w:rsidRDefault="0028268D" w:rsidP="00486811">
            <w:pPr>
              <w:spacing w:line="240" w:lineRule="auto"/>
              <w:rPr>
                <w:sz w:val="22"/>
                <w:lang w:val="en-US"/>
              </w:rPr>
            </w:pPr>
            <w:r>
              <w:rPr>
                <w:sz w:val="22"/>
                <w:lang w:val="en-US"/>
              </w:rPr>
              <w:t>program</w:t>
            </w:r>
          </w:p>
        </w:tc>
        <w:tc>
          <w:tcPr>
            <w:tcW w:w="5098" w:type="dxa"/>
          </w:tcPr>
          <w:p w14:paraId="5F764924" w14:textId="08AC4DDB" w:rsidR="0028268D" w:rsidRDefault="0028268D" w:rsidP="00486811">
            <w:pPr>
              <w:spacing w:line="240" w:lineRule="auto"/>
              <w:rPr>
                <w:sz w:val="22"/>
                <w:lang w:val="en-US"/>
              </w:rPr>
            </w:pPr>
            <w:r>
              <w:rPr>
                <w:sz w:val="22"/>
                <w:lang w:val="en-US"/>
              </w:rPr>
              <w:t>Nomor program</w:t>
            </w:r>
          </w:p>
        </w:tc>
      </w:tr>
      <w:tr w:rsidR="0028268D" w:rsidRPr="00336142" w14:paraId="4F3C4CB1" w14:textId="77777777" w:rsidTr="00486811">
        <w:tc>
          <w:tcPr>
            <w:tcW w:w="2830" w:type="dxa"/>
          </w:tcPr>
          <w:p w14:paraId="06DEDA29" w14:textId="5756FF83" w:rsidR="0028268D" w:rsidRDefault="0028268D" w:rsidP="00486811">
            <w:pPr>
              <w:spacing w:line="240" w:lineRule="auto"/>
              <w:rPr>
                <w:sz w:val="22"/>
                <w:lang w:val="en-US"/>
              </w:rPr>
            </w:pPr>
            <w:r>
              <w:rPr>
                <w:sz w:val="22"/>
                <w:lang w:val="en-US"/>
              </w:rPr>
              <w:t>nama_program</w:t>
            </w:r>
          </w:p>
        </w:tc>
        <w:tc>
          <w:tcPr>
            <w:tcW w:w="5098" w:type="dxa"/>
          </w:tcPr>
          <w:p w14:paraId="2E640C65" w14:textId="3F951CEE" w:rsidR="0028268D" w:rsidRDefault="0028268D" w:rsidP="00486811">
            <w:pPr>
              <w:spacing w:line="240" w:lineRule="auto"/>
              <w:rPr>
                <w:sz w:val="22"/>
                <w:lang w:val="en-US"/>
              </w:rPr>
            </w:pPr>
            <w:r>
              <w:rPr>
                <w:sz w:val="22"/>
                <w:lang w:val="en-US"/>
              </w:rPr>
              <w:t>Nama program</w:t>
            </w:r>
          </w:p>
        </w:tc>
      </w:tr>
      <w:tr w:rsidR="0028268D" w:rsidRPr="00336142" w14:paraId="3188AEB7" w14:textId="77777777" w:rsidTr="00486811">
        <w:tc>
          <w:tcPr>
            <w:tcW w:w="2830" w:type="dxa"/>
          </w:tcPr>
          <w:p w14:paraId="0E907FB2" w14:textId="63A35DE6" w:rsidR="0028268D" w:rsidRDefault="0028268D" w:rsidP="00486811">
            <w:pPr>
              <w:spacing w:line="240" w:lineRule="auto"/>
              <w:rPr>
                <w:sz w:val="22"/>
                <w:lang w:val="en-US"/>
              </w:rPr>
            </w:pPr>
            <w:r>
              <w:rPr>
                <w:sz w:val="22"/>
                <w:lang w:val="en-US"/>
              </w:rPr>
              <w:t>no_kegiatan</w:t>
            </w:r>
          </w:p>
        </w:tc>
        <w:tc>
          <w:tcPr>
            <w:tcW w:w="5098" w:type="dxa"/>
          </w:tcPr>
          <w:p w14:paraId="587F951F" w14:textId="0D561BF8" w:rsidR="0028268D" w:rsidRDefault="0028268D" w:rsidP="00486811">
            <w:pPr>
              <w:spacing w:line="240" w:lineRule="auto"/>
              <w:rPr>
                <w:sz w:val="22"/>
                <w:lang w:val="en-US"/>
              </w:rPr>
            </w:pPr>
            <w:r>
              <w:rPr>
                <w:sz w:val="22"/>
                <w:lang w:val="en-US"/>
              </w:rPr>
              <w:t>Nomor kegiatan</w:t>
            </w:r>
          </w:p>
        </w:tc>
      </w:tr>
      <w:tr w:rsidR="0028268D" w:rsidRPr="00336142" w14:paraId="777E0D8A" w14:textId="77777777" w:rsidTr="00486811">
        <w:tc>
          <w:tcPr>
            <w:tcW w:w="2830" w:type="dxa"/>
          </w:tcPr>
          <w:p w14:paraId="1FFC3BD5" w14:textId="39DA6F5A" w:rsidR="0028268D" w:rsidRDefault="0028268D" w:rsidP="00486811">
            <w:pPr>
              <w:spacing w:line="240" w:lineRule="auto"/>
              <w:rPr>
                <w:sz w:val="22"/>
                <w:lang w:val="en-US"/>
              </w:rPr>
            </w:pPr>
            <w:r>
              <w:rPr>
                <w:sz w:val="22"/>
                <w:lang w:val="en-US"/>
              </w:rPr>
              <w:t>nama_kegiatan</w:t>
            </w:r>
          </w:p>
        </w:tc>
        <w:tc>
          <w:tcPr>
            <w:tcW w:w="5098" w:type="dxa"/>
          </w:tcPr>
          <w:p w14:paraId="2A9028E8" w14:textId="0BEEB23B" w:rsidR="0028268D" w:rsidRDefault="0028268D" w:rsidP="00486811">
            <w:pPr>
              <w:spacing w:line="240" w:lineRule="auto"/>
              <w:rPr>
                <w:sz w:val="22"/>
                <w:lang w:val="en-US"/>
              </w:rPr>
            </w:pPr>
            <w:r>
              <w:rPr>
                <w:sz w:val="22"/>
                <w:lang w:val="en-US"/>
              </w:rPr>
              <w:t>Nama kegiatan</w:t>
            </w:r>
          </w:p>
        </w:tc>
      </w:tr>
      <w:tr w:rsidR="0028268D" w:rsidRPr="00336142" w14:paraId="0043D5FD" w14:textId="77777777" w:rsidTr="00486811">
        <w:tc>
          <w:tcPr>
            <w:tcW w:w="2830" w:type="dxa"/>
          </w:tcPr>
          <w:p w14:paraId="2CC8EACC" w14:textId="4574F88B" w:rsidR="0028268D" w:rsidRDefault="0028268D" w:rsidP="00486811">
            <w:pPr>
              <w:spacing w:line="240" w:lineRule="auto"/>
              <w:rPr>
                <w:sz w:val="22"/>
                <w:lang w:val="en-US"/>
              </w:rPr>
            </w:pPr>
            <w:r>
              <w:rPr>
                <w:sz w:val="22"/>
                <w:lang w:val="en-US"/>
              </w:rPr>
              <w:t>nilai</w:t>
            </w:r>
          </w:p>
        </w:tc>
        <w:tc>
          <w:tcPr>
            <w:tcW w:w="5098" w:type="dxa"/>
          </w:tcPr>
          <w:p w14:paraId="32E46D5A" w14:textId="336FB7BA" w:rsidR="0028268D" w:rsidRDefault="0028268D" w:rsidP="00486811">
            <w:pPr>
              <w:spacing w:line="240" w:lineRule="auto"/>
              <w:rPr>
                <w:sz w:val="22"/>
                <w:lang w:val="en-US"/>
              </w:rPr>
            </w:pPr>
            <w:r>
              <w:rPr>
                <w:sz w:val="22"/>
                <w:lang w:val="en-US"/>
              </w:rPr>
              <w:t>Nilai anggaran</w:t>
            </w:r>
          </w:p>
        </w:tc>
      </w:tr>
      <w:tr w:rsidR="0028268D" w:rsidRPr="00336142" w14:paraId="08AE4AB7" w14:textId="77777777" w:rsidTr="00486811">
        <w:tc>
          <w:tcPr>
            <w:tcW w:w="2830" w:type="dxa"/>
          </w:tcPr>
          <w:p w14:paraId="5CDF9EBF" w14:textId="21751690" w:rsidR="0028268D" w:rsidRDefault="0028268D" w:rsidP="00486811">
            <w:pPr>
              <w:spacing w:line="240" w:lineRule="auto"/>
              <w:rPr>
                <w:sz w:val="22"/>
                <w:lang w:val="en-US"/>
              </w:rPr>
            </w:pPr>
            <w:r>
              <w:rPr>
                <w:sz w:val="22"/>
                <w:lang w:val="en-US"/>
              </w:rPr>
              <w:t>kegiatan_id</w:t>
            </w:r>
          </w:p>
        </w:tc>
        <w:tc>
          <w:tcPr>
            <w:tcW w:w="5098" w:type="dxa"/>
          </w:tcPr>
          <w:p w14:paraId="09D9EEE4" w14:textId="373F91FC" w:rsidR="0028268D" w:rsidRDefault="0028268D" w:rsidP="0028268D">
            <w:pPr>
              <w:spacing w:line="240" w:lineRule="auto"/>
              <w:rPr>
                <w:sz w:val="22"/>
                <w:lang w:val="en-US"/>
              </w:rPr>
            </w:pPr>
            <w:r>
              <w:rPr>
                <w:sz w:val="22"/>
                <w:lang w:val="en-US"/>
              </w:rPr>
              <w:t>ID kegiatan</w:t>
            </w:r>
          </w:p>
        </w:tc>
      </w:tr>
      <w:tr w:rsidR="0028268D" w:rsidRPr="00336142" w14:paraId="796AB3A5" w14:textId="77777777" w:rsidTr="00486811">
        <w:tc>
          <w:tcPr>
            <w:tcW w:w="2830" w:type="dxa"/>
          </w:tcPr>
          <w:p w14:paraId="548BD531" w14:textId="1CD047EA" w:rsidR="0028268D" w:rsidRDefault="0028268D" w:rsidP="00486811">
            <w:pPr>
              <w:spacing w:line="240" w:lineRule="auto"/>
              <w:rPr>
                <w:sz w:val="22"/>
                <w:lang w:val="en-US"/>
              </w:rPr>
            </w:pPr>
            <w:r>
              <w:rPr>
                <w:sz w:val="22"/>
                <w:lang w:val="en-US"/>
              </w:rPr>
              <w:t>skpd_kode</w:t>
            </w:r>
          </w:p>
        </w:tc>
        <w:tc>
          <w:tcPr>
            <w:tcW w:w="5098" w:type="dxa"/>
          </w:tcPr>
          <w:p w14:paraId="137E9018" w14:textId="7D63ADE7" w:rsidR="0028268D" w:rsidRDefault="0028268D" w:rsidP="00486811">
            <w:pPr>
              <w:spacing w:line="240" w:lineRule="auto"/>
              <w:rPr>
                <w:sz w:val="22"/>
                <w:lang w:val="en-US"/>
              </w:rPr>
            </w:pPr>
            <w:r>
              <w:rPr>
                <w:sz w:val="22"/>
                <w:lang w:val="en-US"/>
              </w:rPr>
              <w:t>Kode SKPD tahun 2013</w:t>
            </w:r>
          </w:p>
        </w:tc>
      </w:tr>
      <w:tr w:rsidR="0028268D" w:rsidRPr="00336142" w14:paraId="52A360B5" w14:textId="77777777" w:rsidTr="00486811">
        <w:tc>
          <w:tcPr>
            <w:tcW w:w="2830" w:type="dxa"/>
          </w:tcPr>
          <w:p w14:paraId="5F731B6B" w14:textId="60C1DA44" w:rsidR="0028268D" w:rsidRDefault="0028268D" w:rsidP="00486811">
            <w:pPr>
              <w:spacing w:line="240" w:lineRule="auto"/>
              <w:rPr>
                <w:sz w:val="22"/>
                <w:lang w:val="en-US"/>
              </w:rPr>
            </w:pPr>
            <w:r>
              <w:rPr>
                <w:sz w:val="22"/>
                <w:lang w:val="en-US"/>
              </w:rPr>
              <w:t>program_kode</w:t>
            </w:r>
          </w:p>
        </w:tc>
        <w:tc>
          <w:tcPr>
            <w:tcW w:w="5098" w:type="dxa"/>
          </w:tcPr>
          <w:p w14:paraId="5DEFC69D" w14:textId="7EF8D9BA" w:rsidR="0028268D" w:rsidRDefault="0028268D" w:rsidP="00486811">
            <w:pPr>
              <w:spacing w:line="240" w:lineRule="auto"/>
              <w:rPr>
                <w:sz w:val="22"/>
                <w:lang w:val="en-US"/>
              </w:rPr>
            </w:pPr>
            <w:r>
              <w:rPr>
                <w:sz w:val="22"/>
                <w:lang w:val="en-US"/>
              </w:rPr>
              <w:t>Kode program</w:t>
            </w:r>
          </w:p>
        </w:tc>
      </w:tr>
      <w:tr w:rsidR="0028268D" w:rsidRPr="00336142" w14:paraId="1F3F897B" w14:textId="77777777" w:rsidTr="00486811">
        <w:tc>
          <w:tcPr>
            <w:tcW w:w="2830" w:type="dxa"/>
          </w:tcPr>
          <w:p w14:paraId="17CAAE1E" w14:textId="638A032E" w:rsidR="0028268D" w:rsidRDefault="0028268D" w:rsidP="00486811">
            <w:pPr>
              <w:spacing w:line="240" w:lineRule="auto"/>
              <w:rPr>
                <w:sz w:val="22"/>
                <w:lang w:val="en-US"/>
              </w:rPr>
            </w:pPr>
            <w:r>
              <w:rPr>
                <w:sz w:val="22"/>
                <w:lang w:val="en-US"/>
              </w:rPr>
              <w:t>realisasi</w:t>
            </w:r>
          </w:p>
        </w:tc>
        <w:tc>
          <w:tcPr>
            <w:tcW w:w="5098" w:type="dxa"/>
          </w:tcPr>
          <w:p w14:paraId="558660E1" w14:textId="3C530403" w:rsidR="0028268D" w:rsidRDefault="0028268D" w:rsidP="00486811">
            <w:pPr>
              <w:spacing w:line="240" w:lineRule="auto"/>
              <w:rPr>
                <w:sz w:val="22"/>
                <w:lang w:val="en-US"/>
              </w:rPr>
            </w:pPr>
            <w:r>
              <w:rPr>
                <w:sz w:val="22"/>
                <w:lang w:val="en-US"/>
              </w:rPr>
              <w:t>Realisasi anggaran</w:t>
            </w:r>
          </w:p>
        </w:tc>
      </w:tr>
      <w:tr w:rsidR="0028268D" w:rsidRPr="00336142" w14:paraId="04B9A505" w14:textId="77777777" w:rsidTr="00486811">
        <w:tc>
          <w:tcPr>
            <w:tcW w:w="2830" w:type="dxa"/>
          </w:tcPr>
          <w:p w14:paraId="60862A2C" w14:textId="60FC6C02" w:rsidR="0028268D" w:rsidRDefault="0028268D" w:rsidP="00486811">
            <w:pPr>
              <w:spacing w:line="240" w:lineRule="auto"/>
              <w:rPr>
                <w:sz w:val="22"/>
                <w:lang w:val="en-US"/>
              </w:rPr>
            </w:pPr>
            <w:r>
              <w:rPr>
                <w:sz w:val="22"/>
                <w:lang w:val="en-US"/>
              </w:rPr>
              <w:t>persen_realisasi</w:t>
            </w:r>
          </w:p>
        </w:tc>
        <w:tc>
          <w:tcPr>
            <w:tcW w:w="5098" w:type="dxa"/>
          </w:tcPr>
          <w:p w14:paraId="160CD0F9" w14:textId="4EC87599" w:rsidR="0028268D" w:rsidRDefault="0028268D" w:rsidP="00486811">
            <w:pPr>
              <w:spacing w:line="240" w:lineRule="auto"/>
              <w:rPr>
                <w:sz w:val="22"/>
                <w:lang w:val="en-US"/>
              </w:rPr>
            </w:pPr>
            <w:r>
              <w:rPr>
                <w:sz w:val="22"/>
                <w:lang w:val="en-US"/>
              </w:rPr>
              <w:t>Realisasi anggaran dalam persentase</w:t>
            </w:r>
          </w:p>
        </w:tc>
      </w:tr>
      <w:tr w:rsidR="0028268D" w:rsidRPr="00336142" w14:paraId="11AD869E" w14:textId="77777777" w:rsidTr="00486811">
        <w:tc>
          <w:tcPr>
            <w:tcW w:w="2830" w:type="dxa"/>
          </w:tcPr>
          <w:p w14:paraId="6A07714A" w14:textId="49121DDC" w:rsidR="0028268D" w:rsidRDefault="0028268D" w:rsidP="00486811">
            <w:pPr>
              <w:spacing w:line="240" w:lineRule="auto"/>
              <w:rPr>
                <w:sz w:val="22"/>
                <w:lang w:val="en-US"/>
              </w:rPr>
            </w:pPr>
            <w:r>
              <w:rPr>
                <w:sz w:val="22"/>
                <w:lang w:val="en-US"/>
              </w:rPr>
              <w:t>fisik</w:t>
            </w:r>
          </w:p>
        </w:tc>
        <w:tc>
          <w:tcPr>
            <w:tcW w:w="5098" w:type="dxa"/>
          </w:tcPr>
          <w:p w14:paraId="3A9217F3" w14:textId="57105F2E" w:rsidR="0028268D" w:rsidRDefault="0028268D" w:rsidP="00486811">
            <w:pPr>
              <w:spacing w:line="240" w:lineRule="auto"/>
              <w:rPr>
                <w:sz w:val="22"/>
                <w:lang w:val="en-US"/>
              </w:rPr>
            </w:pPr>
            <w:r>
              <w:rPr>
                <w:sz w:val="22"/>
                <w:lang w:val="en-US"/>
              </w:rPr>
              <w:t>Tag fisik</w:t>
            </w:r>
          </w:p>
        </w:tc>
      </w:tr>
    </w:tbl>
    <w:p w14:paraId="5001399E" w14:textId="2D994AA1" w:rsidR="00486811" w:rsidRPr="00486811" w:rsidRDefault="00486811" w:rsidP="00486811">
      <w:pPr>
        <w:rPr>
          <w:lang w:val="en-US"/>
        </w:rPr>
      </w:pPr>
    </w:p>
    <w:p w14:paraId="508EF059" w14:textId="20250208" w:rsidR="007E3CC4" w:rsidRDefault="007E3CC4" w:rsidP="007E3CC4">
      <w:pPr>
        <w:pStyle w:val="ListParagraph"/>
        <w:numPr>
          <w:ilvl w:val="0"/>
          <w:numId w:val="31"/>
        </w:numPr>
        <w:ind w:left="426" w:hanging="426"/>
        <w:rPr>
          <w:lang w:val="en-US"/>
        </w:rPr>
      </w:pPr>
      <w:r>
        <w:rPr>
          <w:lang w:val="en-US"/>
        </w:rPr>
        <w:t>Tabel Data Realisasi APBD DKI Jakarta Per Kegiatan</w:t>
      </w:r>
    </w:p>
    <w:p w14:paraId="71928DAF" w14:textId="77777777" w:rsidR="0028268D" w:rsidRDefault="0028268D" w:rsidP="0028268D">
      <w:pPr>
        <w:ind w:firstLine="709"/>
        <w:rPr>
          <w:lang w:val="en-US"/>
        </w:rPr>
      </w:pPr>
      <w:r>
        <w:rPr>
          <w:lang w:val="en-US"/>
        </w:rPr>
        <w:t>Tabel ini berisi mengenai realisasi APBD per kegiatan November 2013. Berikut adalah penjelasan atribut pada tabel ini:</w:t>
      </w:r>
    </w:p>
    <w:p w14:paraId="7AEBB125" w14:textId="315A732C" w:rsidR="0028268D" w:rsidRDefault="0028268D" w:rsidP="0028268D">
      <w:pPr>
        <w:pStyle w:val="Caption"/>
        <w:keepNext/>
      </w:pPr>
      <w:r>
        <w:lastRenderedPageBreak/>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40</w:t>
      </w:r>
      <w:r w:rsidR="007937C8">
        <w:fldChar w:fldCharType="end"/>
      </w:r>
      <w:r>
        <w:rPr>
          <w:noProof/>
          <w:lang w:val="en-US"/>
        </w:rPr>
        <w:t xml:space="preserve"> Tabel Data Realisasi APBD DKI Jakarta per Kegiatan</w:t>
      </w:r>
    </w:p>
    <w:tbl>
      <w:tblPr>
        <w:tblStyle w:val="TableGrid"/>
        <w:tblW w:w="0" w:type="auto"/>
        <w:tblLook w:val="04A0" w:firstRow="1" w:lastRow="0" w:firstColumn="1" w:lastColumn="0" w:noHBand="0" w:noVBand="1"/>
      </w:tblPr>
      <w:tblGrid>
        <w:gridCol w:w="2830"/>
        <w:gridCol w:w="5098"/>
      </w:tblGrid>
      <w:tr w:rsidR="0028268D" w:rsidRPr="00336142" w14:paraId="7992557A"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1E525D33" w14:textId="77777777" w:rsidR="0028268D" w:rsidRPr="00336142" w:rsidRDefault="0028268D" w:rsidP="00B76908">
            <w:pPr>
              <w:spacing w:line="240" w:lineRule="auto"/>
              <w:rPr>
                <w:sz w:val="22"/>
                <w:lang w:val="en-US"/>
              </w:rPr>
            </w:pPr>
            <w:r>
              <w:rPr>
                <w:sz w:val="22"/>
                <w:lang w:val="en-US"/>
              </w:rPr>
              <w:t>Atribut</w:t>
            </w:r>
          </w:p>
        </w:tc>
        <w:tc>
          <w:tcPr>
            <w:tcW w:w="5098" w:type="dxa"/>
          </w:tcPr>
          <w:p w14:paraId="58CE3349" w14:textId="77777777" w:rsidR="0028268D" w:rsidRPr="00336142" w:rsidRDefault="0028268D" w:rsidP="00B76908">
            <w:pPr>
              <w:spacing w:line="240" w:lineRule="auto"/>
              <w:rPr>
                <w:sz w:val="22"/>
                <w:lang w:val="en-US"/>
              </w:rPr>
            </w:pPr>
            <w:r>
              <w:rPr>
                <w:sz w:val="22"/>
                <w:lang w:val="en-US"/>
              </w:rPr>
              <w:t>Keterangan</w:t>
            </w:r>
          </w:p>
        </w:tc>
      </w:tr>
      <w:tr w:rsidR="0028268D" w:rsidRPr="00336142" w14:paraId="19D4CD7F" w14:textId="77777777" w:rsidTr="00B76908">
        <w:tc>
          <w:tcPr>
            <w:tcW w:w="2830" w:type="dxa"/>
          </w:tcPr>
          <w:p w14:paraId="7DE620FA" w14:textId="01AA4870" w:rsidR="0028268D" w:rsidRPr="00336142" w:rsidRDefault="0028268D" w:rsidP="00B76908">
            <w:pPr>
              <w:spacing w:line="240" w:lineRule="auto"/>
              <w:rPr>
                <w:sz w:val="22"/>
                <w:lang w:val="en-US"/>
              </w:rPr>
            </w:pPr>
            <w:r>
              <w:rPr>
                <w:sz w:val="22"/>
                <w:lang w:val="en-US"/>
              </w:rPr>
              <w:t>kategori</w:t>
            </w:r>
          </w:p>
        </w:tc>
        <w:tc>
          <w:tcPr>
            <w:tcW w:w="5098" w:type="dxa"/>
          </w:tcPr>
          <w:p w14:paraId="008C1A2C" w14:textId="7CA9983F" w:rsidR="0028268D" w:rsidRPr="00336142" w:rsidRDefault="0028268D" w:rsidP="00B76908">
            <w:pPr>
              <w:spacing w:line="240" w:lineRule="auto"/>
              <w:rPr>
                <w:sz w:val="22"/>
                <w:lang w:val="en-US"/>
              </w:rPr>
            </w:pPr>
            <w:r>
              <w:rPr>
                <w:sz w:val="22"/>
                <w:lang w:val="en-US"/>
              </w:rPr>
              <w:t>Nomor Kategori</w:t>
            </w:r>
          </w:p>
        </w:tc>
      </w:tr>
      <w:tr w:rsidR="0028268D" w:rsidRPr="00336142" w14:paraId="2134C932" w14:textId="77777777" w:rsidTr="00B76908">
        <w:tc>
          <w:tcPr>
            <w:tcW w:w="2830" w:type="dxa"/>
          </w:tcPr>
          <w:p w14:paraId="09B3FC24" w14:textId="01173DFD" w:rsidR="0028268D" w:rsidRDefault="0028268D" w:rsidP="00B76908">
            <w:pPr>
              <w:spacing w:line="240" w:lineRule="auto"/>
              <w:rPr>
                <w:sz w:val="22"/>
                <w:lang w:val="en-US"/>
              </w:rPr>
            </w:pPr>
            <w:r>
              <w:rPr>
                <w:sz w:val="22"/>
                <w:lang w:val="en-US"/>
              </w:rPr>
              <w:t>id_lokasi</w:t>
            </w:r>
          </w:p>
        </w:tc>
        <w:tc>
          <w:tcPr>
            <w:tcW w:w="5098" w:type="dxa"/>
          </w:tcPr>
          <w:p w14:paraId="58DC945E" w14:textId="73B1B693" w:rsidR="0028268D" w:rsidRDefault="0028268D" w:rsidP="00B76908">
            <w:pPr>
              <w:spacing w:line="240" w:lineRule="auto"/>
              <w:rPr>
                <w:sz w:val="22"/>
                <w:lang w:val="en-US"/>
              </w:rPr>
            </w:pPr>
            <w:r>
              <w:rPr>
                <w:sz w:val="22"/>
                <w:lang w:val="en-US"/>
              </w:rPr>
              <w:t>ID Lokasi</w:t>
            </w:r>
          </w:p>
        </w:tc>
      </w:tr>
      <w:tr w:rsidR="0028268D" w:rsidRPr="00336142" w14:paraId="53D6BCE7" w14:textId="77777777" w:rsidTr="00B76908">
        <w:tc>
          <w:tcPr>
            <w:tcW w:w="2830" w:type="dxa"/>
          </w:tcPr>
          <w:p w14:paraId="6D13E4B4" w14:textId="7019BD63" w:rsidR="0028268D" w:rsidRDefault="0028268D" w:rsidP="00B76908">
            <w:pPr>
              <w:spacing w:line="240" w:lineRule="auto"/>
              <w:rPr>
                <w:sz w:val="22"/>
                <w:lang w:val="en-US"/>
              </w:rPr>
            </w:pPr>
            <w:r>
              <w:rPr>
                <w:sz w:val="22"/>
                <w:lang w:val="en-US"/>
              </w:rPr>
              <w:t>komisi</w:t>
            </w:r>
          </w:p>
        </w:tc>
        <w:tc>
          <w:tcPr>
            <w:tcW w:w="5098" w:type="dxa"/>
          </w:tcPr>
          <w:p w14:paraId="2F39B4B8" w14:textId="26836625" w:rsidR="0028268D" w:rsidRDefault="0028268D" w:rsidP="00B76908">
            <w:pPr>
              <w:spacing w:line="240" w:lineRule="auto"/>
              <w:rPr>
                <w:sz w:val="22"/>
                <w:lang w:val="en-US"/>
              </w:rPr>
            </w:pPr>
            <w:r>
              <w:rPr>
                <w:sz w:val="22"/>
                <w:lang w:val="en-US"/>
              </w:rPr>
              <w:t>Komisi yang berkaitan</w:t>
            </w:r>
          </w:p>
        </w:tc>
      </w:tr>
      <w:tr w:rsidR="0028268D" w:rsidRPr="00336142" w14:paraId="01EBDED2" w14:textId="77777777" w:rsidTr="00B76908">
        <w:tc>
          <w:tcPr>
            <w:tcW w:w="2830" w:type="dxa"/>
          </w:tcPr>
          <w:p w14:paraId="473F159B" w14:textId="50CFD9EE" w:rsidR="0028268D" w:rsidRDefault="0028268D" w:rsidP="00B76908">
            <w:pPr>
              <w:spacing w:line="240" w:lineRule="auto"/>
              <w:rPr>
                <w:sz w:val="22"/>
                <w:lang w:val="en-US"/>
              </w:rPr>
            </w:pPr>
            <w:r>
              <w:rPr>
                <w:sz w:val="22"/>
                <w:lang w:val="en-US"/>
              </w:rPr>
              <w:t>id_skpd</w:t>
            </w:r>
          </w:p>
        </w:tc>
        <w:tc>
          <w:tcPr>
            <w:tcW w:w="5098" w:type="dxa"/>
          </w:tcPr>
          <w:p w14:paraId="5A2CC0C3" w14:textId="50E86FC8" w:rsidR="0028268D" w:rsidRDefault="0028268D" w:rsidP="00B76908">
            <w:pPr>
              <w:spacing w:line="240" w:lineRule="auto"/>
              <w:rPr>
                <w:sz w:val="22"/>
                <w:lang w:val="en-US"/>
              </w:rPr>
            </w:pPr>
            <w:r>
              <w:rPr>
                <w:sz w:val="22"/>
                <w:lang w:val="en-US"/>
              </w:rPr>
              <w:t>ID dari SKPD</w:t>
            </w:r>
          </w:p>
        </w:tc>
      </w:tr>
      <w:tr w:rsidR="0028268D" w:rsidRPr="00336142" w14:paraId="722503F7" w14:textId="77777777" w:rsidTr="00B76908">
        <w:tc>
          <w:tcPr>
            <w:tcW w:w="2830" w:type="dxa"/>
          </w:tcPr>
          <w:p w14:paraId="42D11B5E" w14:textId="665FAB90" w:rsidR="0028268D" w:rsidRDefault="0028268D" w:rsidP="0028268D">
            <w:pPr>
              <w:spacing w:line="240" w:lineRule="auto"/>
              <w:rPr>
                <w:sz w:val="22"/>
                <w:lang w:val="en-US"/>
              </w:rPr>
            </w:pPr>
            <w:r>
              <w:rPr>
                <w:sz w:val="22"/>
                <w:lang w:val="en-US"/>
              </w:rPr>
              <w:t>kode_skpd</w:t>
            </w:r>
          </w:p>
        </w:tc>
        <w:tc>
          <w:tcPr>
            <w:tcW w:w="5098" w:type="dxa"/>
          </w:tcPr>
          <w:p w14:paraId="6B13D025" w14:textId="14933CEC" w:rsidR="0028268D" w:rsidRDefault="0028268D" w:rsidP="00B76908">
            <w:pPr>
              <w:spacing w:line="240" w:lineRule="auto"/>
              <w:rPr>
                <w:sz w:val="22"/>
                <w:lang w:val="en-US"/>
              </w:rPr>
            </w:pPr>
            <w:r>
              <w:rPr>
                <w:sz w:val="22"/>
                <w:lang w:val="en-US"/>
              </w:rPr>
              <w:t>Kode dari SKPD</w:t>
            </w:r>
          </w:p>
        </w:tc>
      </w:tr>
      <w:tr w:rsidR="0028268D" w:rsidRPr="00336142" w14:paraId="746B5630" w14:textId="77777777" w:rsidTr="00B76908">
        <w:tc>
          <w:tcPr>
            <w:tcW w:w="2830" w:type="dxa"/>
          </w:tcPr>
          <w:p w14:paraId="24DC49F9" w14:textId="54D6745C" w:rsidR="0028268D" w:rsidRDefault="0028268D" w:rsidP="00B76908">
            <w:pPr>
              <w:spacing w:line="240" w:lineRule="auto"/>
              <w:rPr>
                <w:sz w:val="22"/>
                <w:lang w:val="en-US"/>
              </w:rPr>
            </w:pPr>
            <w:r>
              <w:rPr>
                <w:sz w:val="22"/>
                <w:lang w:val="en-US"/>
              </w:rPr>
              <w:t>nama_skpd</w:t>
            </w:r>
          </w:p>
        </w:tc>
        <w:tc>
          <w:tcPr>
            <w:tcW w:w="5098" w:type="dxa"/>
          </w:tcPr>
          <w:p w14:paraId="320E94B3" w14:textId="7F45A580" w:rsidR="0028268D" w:rsidRDefault="0028268D" w:rsidP="00B76908">
            <w:pPr>
              <w:spacing w:line="240" w:lineRule="auto"/>
              <w:rPr>
                <w:sz w:val="22"/>
                <w:lang w:val="en-US"/>
              </w:rPr>
            </w:pPr>
            <w:r>
              <w:rPr>
                <w:sz w:val="22"/>
                <w:lang w:val="en-US"/>
              </w:rPr>
              <w:t>Nama SKPD</w:t>
            </w:r>
          </w:p>
        </w:tc>
      </w:tr>
      <w:tr w:rsidR="0028268D" w:rsidRPr="00336142" w14:paraId="7BDDEE3B" w14:textId="77777777" w:rsidTr="00B76908">
        <w:tc>
          <w:tcPr>
            <w:tcW w:w="2830" w:type="dxa"/>
          </w:tcPr>
          <w:p w14:paraId="6BEB9088" w14:textId="0C094FD0" w:rsidR="0028268D" w:rsidRDefault="0028268D" w:rsidP="00B76908">
            <w:pPr>
              <w:spacing w:line="240" w:lineRule="auto"/>
              <w:rPr>
                <w:sz w:val="22"/>
                <w:lang w:val="en-US"/>
              </w:rPr>
            </w:pPr>
            <w:r>
              <w:rPr>
                <w:sz w:val="22"/>
                <w:lang w:val="en-US"/>
              </w:rPr>
              <w:t>kode_urusan</w:t>
            </w:r>
          </w:p>
        </w:tc>
        <w:tc>
          <w:tcPr>
            <w:tcW w:w="5098" w:type="dxa"/>
          </w:tcPr>
          <w:p w14:paraId="4714967C" w14:textId="5C479423" w:rsidR="0028268D" w:rsidRDefault="0028268D" w:rsidP="00B76908">
            <w:pPr>
              <w:spacing w:line="240" w:lineRule="auto"/>
              <w:rPr>
                <w:sz w:val="22"/>
                <w:lang w:val="en-US"/>
              </w:rPr>
            </w:pPr>
            <w:r>
              <w:rPr>
                <w:sz w:val="22"/>
                <w:lang w:val="en-US"/>
              </w:rPr>
              <w:t>Kode urusan</w:t>
            </w:r>
          </w:p>
        </w:tc>
      </w:tr>
      <w:tr w:rsidR="0028268D" w:rsidRPr="00336142" w14:paraId="12D8D1A5" w14:textId="77777777" w:rsidTr="00B76908">
        <w:tc>
          <w:tcPr>
            <w:tcW w:w="2830" w:type="dxa"/>
          </w:tcPr>
          <w:p w14:paraId="4041AB79" w14:textId="22EF6F8D" w:rsidR="0028268D" w:rsidRDefault="0028268D" w:rsidP="00B76908">
            <w:pPr>
              <w:spacing w:line="240" w:lineRule="auto"/>
              <w:rPr>
                <w:sz w:val="22"/>
                <w:lang w:val="en-US"/>
              </w:rPr>
            </w:pPr>
            <w:r>
              <w:rPr>
                <w:sz w:val="22"/>
                <w:lang w:val="en-US"/>
              </w:rPr>
              <w:t>nama_urusan</w:t>
            </w:r>
          </w:p>
        </w:tc>
        <w:tc>
          <w:tcPr>
            <w:tcW w:w="5098" w:type="dxa"/>
          </w:tcPr>
          <w:p w14:paraId="325C1D32" w14:textId="56972812" w:rsidR="0028268D" w:rsidRDefault="0028268D" w:rsidP="00B76908">
            <w:pPr>
              <w:spacing w:line="240" w:lineRule="auto"/>
              <w:rPr>
                <w:sz w:val="22"/>
                <w:lang w:val="en-US"/>
              </w:rPr>
            </w:pPr>
            <w:r>
              <w:rPr>
                <w:sz w:val="22"/>
                <w:lang w:val="en-US"/>
              </w:rPr>
              <w:t>Nama urusan</w:t>
            </w:r>
          </w:p>
        </w:tc>
      </w:tr>
      <w:tr w:rsidR="0028268D" w:rsidRPr="00336142" w14:paraId="3DA94C09" w14:textId="77777777" w:rsidTr="00B76908">
        <w:tc>
          <w:tcPr>
            <w:tcW w:w="2830" w:type="dxa"/>
          </w:tcPr>
          <w:p w14:paraId="4B2B6B42" w14:textId="22D6B9E8" w:rsidR="0028268D" w:rsidRDefault="0028268D" w:rsidP="00B76908">
            <w:pPr>
              <w:spacing w:line="240" w:lineRule="auto"/>
              <w:rPr>
                <w:sz w:val="22"/>
                <w:lang w:val="en-US"/>
              </w:rPr>
            </w:pPr>
            <w:r>
              <w:rPr>
                <w:sz w:val="22"/>
                <w:lang w:val="en-US"/>
              </w:rPr>
              <w:t>no_program</w:t>
            </w:r>
          </w:p>
        </w:tc>
        <w:tc>
          <w:tcPr>
            <w:tcW w:w="5098" w:type="dxa"/>
          </w:tcPr>
          <w:p w14:paraId="5BBEB16B" w14:textId="22A6BB72" w:rsidR="0028268D" w:rsidRDefault="0028268D" w:rsidP="00B76908">
            <w:pPr>
              <w:spacing w:line="240" w:lineRule="auto"/>
              <w:rPr>
                <w:sz w:val="22"/>
                <w:lang w:val="en-US"/>
              </w:rPr>
            </w:pPr>
            <w:r>
              <w:rPr>
                <w:sz w:val="22"/>
                <w:lang w:val="en-US"/>
              </w:rPr>
              <w:t>Nomor program</w:t>
            </w:r>
          </w:p>
        </w:tc>
      </w:tr>
      <w:tr w:rsidR="0028268D" w:rsidRPr="00336142" w14:paraId="62F60028" w14:textId="77777777" w:rsidTr="00B76908">
        <w:tc>
          <w:tcPr>
            <w:tcW w:w="2830" w:type="dxa"/>
          </w:tcPr>
          <w:p w14:paraId="3CB99335" w14:textId="1270F5AC" w:rsidR="0028268D" w:rsidRDefault="0028268D" w:rsidP="00B76908">
            <w:pPr>
              <w:spacing w:line="240" w:lineRule="auto"/>
              <w:rPr>
                <w:sz w:val="22"/>
                <w:lang w:val="en-US"/>
              </w:rPr>
            </w:pPr>
            <w:r>
              <w:rPr>
                <w:sz w:val="22"/>
                <w:lang w:val="en-US"/>
              </w:rPr>
              <w:t>kode_program</w:t>
            </w:r>
          </w:p>
        </w:tc>
        <w:tc>
          <w:tcPr>
            <w:tcW w:w="5098" w:type="dxa"/>
          </w:tcPr>
          <w:p w14:paraId="36512B46" w14:textId="128D739F" w:rsidR="0028268D" w:rsidRDefault="0028268D" w:rsidP="00B76908">
            <w:pPr>
              <w:spacing w:line="240" w:lineRule="auto"/>
              <w:rPr>
                <w:sz w:val="22"/>
                <w:lang w:val="en-US"/>
              </w:rPr>
            </w:pPr>
            <w:r>
              <w:rPr>
                <w:sz w:val="22"/>
                <w:lang w:val="en-US"/>
              </w:rPr>
              <w:t>Kode program</w:t>
            </w:r>
          </w:p>
        </w:tc>
      </w:tr>
      <w:tr w:rsidR="0028268D" w:rsidRPr="00336142" w14:paraId="42B1D5EA" w14:textId="77777777" w:rsidTr="00B76908">
        <w:tc>
          <w:tcPr>
            <w:tcW w:w="2830" w:type="dxa"/>
          </w:tcPr>
          <w:p w14:paraId="588C1E88" w14:textId="3B685B22" w:rsidR="0028268D" w:rsidRDefault="0028268D" w:rsidP="00B76908">
            <w:pPr>
              <w:spacing w:line="240" w:lineRule="auto"/>
              <w:rPr>
                <w:sz w:val="22"/>
                <w:lang w:val="en-US"/>
              </w:rPr>
            </w:pPr>
            <w:r>
              <w:rPr>
                <w:sz w:val="22"/>
                <w:lang w:val="en-US"/>
              </w:rPr>
              <w:t>nama_program</w:t>
            </w:r>
          </w:p>
        </w:tc>
        <w:tc>
          <w:tcPr>
            <w:tcW w:w="5098" w:type="dxa"/>
          </w:tcPr>
          <w:p w14:paraId="127C3960" w14:textId="2D7CFB1F" w:rsidR="0028268D" w:rsidRDefault="0028268D" w:rsidP="00B76908">
            <w:pPr>
              <w:spacing w:line="240" w:lineRule="auto"/>
              <w:rPr>
                <w:sz w:val="22"/>
                <w:lang w:val="en-US"/>
              </w:rPr>
            </w:pPr>
            <w:r>
              <w:rPr>
                <w:sz w:val="22"/>
                <w:lang w:val="en-US"/>
              </w:rPr>
              <w:t>Nama program</w:t>
            </w:r>
          </w:p>
        </w:tc>
      </w:tr>
      <w:tr w:rsidR="0028268D" w:rsidRPr="00336142" w14:paraId="1EE8DFF3" w14:textId="77777777" w:rsidTr="00B76908">
        <w:tc>
          <w:tcPr>
            <w:tcW w:w="2830" w:type="dxa"/>
          </w:tcPr>
          <w:p w14:paraId="1ECA2923" w14:textId="66E42985" w:rsidR="0028268D" w:rsidRDefault="0028268D" w:rsidP="00B76908">
            <w:pPr>
              <w:spacing w:line="240" w:lineRule="auto"/>
              <w:rPr>
                <w:sz w:val="22"/>
                <w:lang w:val="en-US"/>
              </w:rPr>
            </w:pPr>
            <w:r>
              <w:rPr>
                <w:sz w:val="22"/>
                <w:lang w:val="en-US"/>
              </w:rPr>
              <w:t>teks_pegu</w:t>
            </w:r>
          </w:p>
        </w:tc>
        <w:tc>
          <w:tcPr>
            <w:tcW w:w="5098" w:type="dxa"/>
          </w:tcPr>
          <w:p w14:paraId="4C98D9D0" w14:textId="5A19AEA7" w:rsidR="0028268D" w:rsidRDefault="0028268D" w:rsidP="00B76908">
            <w:pPr>
              <w:spacing w:line="240" w:lineRule="auto"/>
              <w:rPr>
                <w:sz w:val="22"/>
                <w:lang w:val="en-US"/>
              </w:rPr>
            </w:pPr>
            <w:r>
              <w:rPr>
                <w:sz w:val="22"/>
                <w:lang w:val="en-US"/>
              </w:rPr>
              <w:t>Penjelasan tambahan dari program</w:t>
            </w:r>
          </w:p>
        </w:tc>
      </w:tr>
      <w:tr w:rsidR="0028268D" w:rsidRPr="00336142" w14:paraId="2377DD2B" w14:textId="77777777" w:rsidTr="00B76908">
        <w:tc>
          <w:tcPr>
            <w:tcW w:w="2830" w:type="dxa"/>
          </w:tcPr>
          <w:p w14:paraId="01E32171" w14:textId="486C8B3D" w:rsidR="0028268D" w:rsidRDefault="0028268D" w:rsidP="00B76908">
            <w:pPr>
              <w:spacing w:line="240" w:lineRule="auto"/>
              <w:rPr>
                <w:sz w:val="22"/>
                <w:lang w:val="en-US"/>
              </w:rPr>
            </w:pPr>
            <w:r>
              <w:rPr>
                <w:sz w:val="22"/>
                <w:lang w:val="en-US"/>
              </w:rPr>
              <w:t>keyword1</w:t>
            </w:r>
          </w:p>
        </w:tc>
        <w:tc>
          <w:tcPr>
            <w:tcW w:w="5098" w:type="dxa"/>
          </w:tcPr>
          <w:p w14:paraId="018697BD" w14:textId="07267AF1" w:rsidR="0028268D" w:rsidRDefault="0028268D" w:rsidP="00B76908">
            <w:pPr>
              <w:spacing w:line="240" w:lineRule="auto"/>
              <w:rPr>
                <w:sz w:val="22"/>
                <w:lang w:val="en-US"/>
              </w:rPr>
            </w:pPr>
            <w:r>
              <w:rPr>
                <w:sz w:val="22"/>
                <w:lang w:val="en-US"/>
              </w:rPr>
              <w:t>Kata kunci yang berkaitan dengan program 1</w:t>
            </w:r>
          </w:p>
        </w:tc>
      </w:tr>
      <w:tr w:rsidR="0028268D" w:rsidRPr="00336142" w14:paraId="6B7D1264" w14:textId="77777777" w:rsidTr="00B76908">
        <w:tc>
          <w:tcPr>
            <w:tcW w:w="2830" w:type="dxa"/>
          </w:tcPr>
          <w:p w14:paraId="40BFDA14" w14:textId="14EB9150" w:rsidR="0028268D" w:rsidRDefault="004A630F" w:rsidP="00B76908">
            <w:pPr>
              <w:spacing w:line="240" w:lineRule="auto"/>
              <w:rPr>
                <w:sz w:val="22"/>
                <w:lang w:val="en-US"/>
              </w:rPr>
            </w:pPr>
            <w:r>
              <w:rPr>
                <w:sz w:val="22"/>
                <w:lang w:val="en-US"/>
              </w:rPr>
              <w:t>keyword2</w:t>
            </w:r>
          </w:p>
        </w:tc>
        <w:tc>
          <w:tcPr>
            <w:tcW w:w="5098" w:type="dxa"/>
          </w:tcPr>
          <w:p w14:paraId="1B1E10F4" w14:textId="2C326E19" w:rsidR="0028268D" w:rsidRDefault="004A630F" w:rsidP="00B76908">
            <w:pPr>
              <w:spacing w:line="240" w:lineRule="auto"/>
              <w:rPr>
                <w:sz w:val="22"/>
                <w:lang w:val="en-US"/>
              </w:rPr>
            </w:pPr>
            <w:r>
              <w:rPr>
                <w:sz w:val="22"/>
                <w:lang w:val="en-US"/>
              </w:rPr>
              <w:t>Kata kunci yang berkaitan dengan program 2</w:t>
            </w:r>
          </w:p>
        </w:tc>
      </w:tr>
      <w:tr w:rsidR="004A630F" w:rsidRPr="00336142" w14:paraId="62C1A816" w14:textId="77777777" w:rsidTr="00B76908">
        <w:tc>
          <w:tcPr>
            <w:tcW w:w="2830" w:type="dxa"/>
          </w:tcPr>
          <w:p w14:paraId="75DC1C1B" w14:textId="3A5A2CDC" w:rsidR="004A630F" w:rsidRDefault="004A630F" w:rsidP="00B76908">
            <w:pPr>
              <w:spacing w:line="240" w:lineRule="auto"/>
              <w:rPr>
                <w:sz w:val="22"/>
                <w:lang w:val="en-US"/>
              </w:rPr>
            </w:pPr>
            <w:r>
              <w:rPr>
                <w:sz w:val="22"/>
                <w:lang w:val="en-US"/>
              </w:rPr>
              <w:t>keyword3</w:t>
            </w:r>
          </w:p>
        </w:tc>
        <w:tc>
          <w:tcPr>
            <w:tcW w:w="5098" w:type="dxa"/>
          </w:tcPr>
          <w:p w14:paraId="182F1EEA" w14:textId="3077B7BC" w:rsidR="004A630F" w:rsidRDefault="004A630F" w:rsidP="00B76908">
            <w:pPr>
              <w:spacing w:line="240" w:lineRule="auto"/>
              <w:rPr>
                <w:sz w:val="22"/>
                <w:lang w:val="en-US"/>
              </w:rPr>
            </w:pPr>
            <w:r>
              <w:rPr>
                <w:sz w:val="22"/>
                <w:lang w:val="en-US"/>
              </w:rPr>
              <w:t>Kata kunci yang berkaitan dengan program 3</w:t>
            </w:r>
          </w:p>
        </w:tc>
      </w:tr>
      <w:tr w:rsidR="004A630F" w:rsidRPr="00336142" w14:paraId="5DC039ED" w14:textId="77777777" w:rsidTr="00B76908">
        <w:tc>
          <w:tcPr>
            <w:tcW w:w="2830" w:type="dxa"/>
          </w:tcPr>
          <w:p w14:paraId="53597CDF" w14:textId="327B3315" w:rsidR="004A630F" w:rsidRDefault="004A630F" w:rsidP="00B76908">
            <w:pPr>
              <w:spacing w:line="240" w:lineRule="auto"/>
              <w:rPr>
                <w:sz w:val="22"/>
                <w:lang w:val="en-US"/>
              </w:rPr>
            </w:pPr>
            <w:r>
              <w:rPr>
                <w:sz w:val="22"/>
                <w:lang w:val="en-US"/>
              </w:rPr>
              <w:t>id_kegiatan</w:t>
            </w:r>
          </w:p>
        </w:tc>
        <w:tc>
          <w:tcPr>
            <w:tcW w:w="5098" w:type="dxa"/>
          </w:tcPr>
          <w:p w14:paraId="2B184949" w14:textId="71B99211" w:rsidR="004A630F" w:rsidRDefault="004A630F" w:rsidP="00B76908">
            <w:pPr>
              <w:spacing w:line="240" w:lineRule="auto"/>
              <w:rPr>
                <w:sz w:val="22"/>
                <w:lang w:val="en-US"/>
              </w:rPr>
            </w:pPr>
            <w:r>
              <w:rPr>
                <w:sz w:val="22"/>
                <w:lang w:val="en-US"/>
              </w:rPr>
              <w:t>ID kegiatan</w:t>
            </w:r>
          </w:p>
        </w:tc>
      </w:tr>
      <w:tr w:rsidR="004A630F" w:rsidRPr="00336142" w14:paraId="5FF74DD6" w14:textId="77777777" w:rsidTr="00B76908">
        <w:tc>
          <w:tcPr>
            <w:tcW w:w="2830" w:type="dxa"/>
          </w:tcPr>
          <w:p w14:paraId="4CF63E02" w14:textId="2D71E34F" w:rsidR="004A630F" w:rsidRDefault="004A630F" w:rsidP="00B76908">
            <w:pPr>
              <w:spacing w:line="240" w:lineRule="auto"/>
              <w:rPr>
                <w:sz w:val="22"/>
                <w:lang w:val="en-US"/>
              </w:rPr>
            </w:pPr>
            <w:r>
              <w:rPr>
                <w:sz w:val="22"/>
                <w:lang w:val="en-US"/>
              </w:rPr>
              <w:t>no_kegiatan</w:t>
            </w:r>
          </w:p>
        </w:tc>
        <w:tc>
          <w:tcPr>
            <w:tcW w:w="5098" w:type="dxa"/>
          </w:tcPr>
          <w:p w14:paraId="1DB5BBEE" w14:textId="052A1C01" w:rsidR="004A630F" w:rsidRDefault="004A630F" w:rsidP="00B76908">
            <w:pPr>
              <w:spacing w:line="240" w:lineRule="auto"/>
              <w:rPr>
                <w:sz w:val="22"/>
                <w:lang w:val="en-US"/>
              </w:rPr>
            </w:pPr>
            <w:r>
              <w:rPr>
                <w:sz w:val="22"/>
                <w:lang w:val="en-US"/>
              </w:rPr>
              <w:t>Nomor kegiatan</w:t>
            </w:r>
          </w:p>
        </w:tc>
      </w:tr>
      <w:tr w:rsidR="004A630F" w:rsidRPr="00336142" w14:paraId="7D976F4F" w14:textId="77777777" w:rsidTr="00B76908">
        <w:tc>
          <w:tcPr>
            <w:tcW w:w="2830" w:type="dxa"/>
          </w:tcPr>
          <w:p w14:paraId="654A4CE1" w14:textId="3596234F" w:rsidR="004A630F" w:rsidRDefault="004A630F" w:rsidP="00B76908">
            <w:pPr>
              <w:spacing w:line="240" w:lineRule="auto"/>
              <w:rPr>
                <w:sz w:val="22"/>
                <w:lang w:val="en-US"/>
              </w:rPr>
            </w:pPr>
            <w:r>
              <w:rPr>
                <w:sz w:val="22"/>
                <w:lang w:val="en-US"/>
              </w:rPr>
              <w:t>nama_kegiatan</w:t>
            </w:r>
          </w:p>
        </w:tc>
        <w:tc>
          <w:tcPr>
            <w:tcW w:w="5098" w:type="dxa"/>
          </w:tcPr>
          <w:p w14:paraId="6E744567" w14:textId="5BD5600B" w:rsidR="004A630F" w:rsidRDefault="004A630F" w:rsidP="00B76908">
            <w:pPr>
              <w:spacing w:line="240" w:lineRule="auto"/>
              <w:rPr>
                <w:sz w:val="22"/>
                <w:lang w:val="en-US"/>
              </w:rPr>
            </w:pPr>
            <w:r>
              <w:rPr>
                <w:sz w:val="22"/>
                <w:lang w:val="en-US"/>
              </w:rPr>
              <w:t>Nama kegiatan</w:t>
            </w:r>
          </w:p>
        </w:tc>
      </w:tr>
      <w:tr w:rsidR="004A630F" w:rsidRPr="00336142" w14:paraId="3BD0051E" w14:textId="77777777" w:rsidTr="00B76908">
        <w:tc>
          <w:tcPr>
            <w:tcW w:w="2830" w:type="dxa"/>
          </w:tcPr>
          <w:p w14:paraId="5F2ABD04" w14:textId="36613547" w:rsidR="004A630F" w:rsidRDefault="004A630F" w:rsidP="00B76908">
            <w:pPr>
              <w:spacing w:line="240" w:lineRule="auto"/>
              <w:rPr>
                <w:sz w:val="22"/>
                <w:lang w:val="en-US"/>
              </w:rPr>
            </w:pPr>
            <w:r>
              <w:rPr>
                <w:sz w:val="22"/>
                <w:lang w:val="en-US"/>
              </w:rPr>
              <w:t>nilai_anggaran</w:t>
            </w:r>
          </w:p>
        </w:tc>
        <w:tc>
          <w:tcPr>
            <w:tcW w:w="5098" w:type="dxa"/>
          </w:tcPr>
          <w:p w14:paraId="05A23B77" w14:textId="4A45B56A" w:rsidR="004A630F" w:rsidRDefault="004A630F" w:rsidP="00B76908">
            <w:pPr>
              <w:spacing w:line="240" w:lineRule="auto"/>
              <w:rPr>
                <w:sz w:val="22"/>
                <w:lang w:val="en-US"/>
              </w:rPr>
            </w:pPr>
            <w:r>
              <w:rPr>
                <w:sz w:val="22"/>
                <w:lang w:val="en-US"/>
              </w:rPr>
              <w:t>nilai anggaran yang berkaitan</w:t>
            </w:r>
          </w:p>
        </w:tc>
      </w:tr>
      <w:tr w:rsidR="004A630F" w:rsidRPr="00336142" w14:paraId="1F731746" w14:textId="77777777" w:rsidTr="00B76908">
        <w:tc>
          <w:tcPr>
            <w:tcW w:w="2830" w:type="dxa"/>
          </w:tcPr>
          <w:p w14:paraId="6853FBF9" w14:textId="1D50938D" w:rsidR="004A630F" w:rsidRDefault="004A630F" w:rsidP="00B76908">
            <w:pPr>
              <w:spacing w:line="240" w:lineRule="auto"/>
              <w:rPr>
                <w:sz w:val="22"/>
                <w:lang w:val="en-US"/>
              </w:rPr>
            </w:pPr>
            <w:r>
              <w:rPr>
                <w:sz w:val="22"/>
                <w:lang w:val="en-US"/>
              </w:rPr>
              <w:t>volume</w:t>
            </w:r>
          </w:p>
        </w:tc>
        <w:tc>
          <w:tcPr>
            <w:tcW w:w="5098" w:type="dxa"/>
          </w:tcPr>
          <w:p w14:paraId="78F6644F" w14:textId="373947C3" w:rsidR="004A630F" w:rsidRDefault="004A630F" w:rsidP="00B76908">
            <w:pPr>
              <w:spacing w:line="240" w:lineRule="auto"/>
              <w:rPr>
                <w:sz w:val="22"/>
                <w:lang w:val="en-US"/>
              </w:rPr>
            </w:pPr>
            <w:r>
              <w:rPr>
                <w:sz w:val="22"/>
                <w:lang w:val="en-US"/>
              </w:rPr>
              <w:t>Volume</w:t>
            </w:r>
          </w:p>
        </w:tc>
      </w:tr>
      <w:tr w:rsidR="004A630F" w:rsidRPr="00336142" w14:paraId="1429C1A9" w14:textId="77777777" w:rsidTr="00B76908">
        <w:tc>
          <w:tcPr>
            <w:tcW w:w="2830" w:type="dxa"/>
          </w:tcPr>
          <w:p w14:paraId="4C76AEBE" w14:textId="20F72599" w:rsidR="004A630F" w:rsidRDefault="004A630F" w:rsidP="00B76908">
            <w:pPr>
              <w:spacing w:line="240" w:lineRule="auto"/>
              <w:rPr>
                <w:sz w:val="22"/>
                <w:lang w:val="en-US"/>
              </w:rPr>
            </w:pPr>
            <w:r>
              <w:rPr>
                <w:sz w:val="22"/>
                <w:lang w:val="en-US"/>
              </w:rPr>
              <w:t>satuan</w:t>
            </w:r>
          </w:p>
        </w:tc>
        <w:tc>
          <w:tcPr>
            <w:tcW w:w="5098" w:type="dxa"/>
          </w:tcPr>
          <w:p w14:paraId="001A833F" w14:textId="446A1F14" w:rsidR="004A630F" w:rsidRDefault="004A630F" w:rsidP="00B76908">
            <w:pPr>
              <w:spacing w:line="240" w:lineRule="auto"/>
              <w:rPr>
                <w:sz w:val="22"/>
                <w:lang w:val="en-US"/>
              </w:rPr>
            </w:pPr>
            <w:r>
              <w:rPr>
                <w:sz w:val="22"/>
                <w:lang w:val="en-US"/>
              </w:rPr>
              <w:t>Satuan dari volume</w:t>
            </w:r>
          </w:p>
        </w:tc>
      </w:tr>
      <w:tr w:rsidR="004A630F" w:rsidRPr="00336142" w14:paraId="5316AF99" w14:textId="77777777" w:rsidTr="00B76908">
        <w:tc>
          <w:tcPr>
            <w:tcW w:w="2830" w:type="dxa"/>
          </w:tcPr>
          <w:p w14:paraId="59555798" w14:textId="285B612B" w:rsidR="004A630F" w:rsidRDefault="004A630F" w:rsidP="00B76908">
            <w:pPr>
              <w:spacing w:line="240" w:lineRule="auto"/>
              <w:rPr>
                <w:sz w:val="22"/>
                <w:lang w:val="en-US"/>
              </w:rPr>
            </w:pPr>
            <w:r>
              <w:rPr>
                <w:sz w:val="22"/>
                <w:lang w:val="en-US"/>
              </w:rPr>
              <w:t>nilai_sp2d</w:t>
            </w:r>
          </w:p>
        </w:tc>
        <w:tc>
          <w:tcPr>
            <w:tcW w:w="5098" w:type="dxa"/>
          </w:tcPr>
          <w:p w14:paraId="3A0E566F" w14:textId="54AB6744" w:rsidR="004A630F" w:rsidRDefault="004A630F" w:rsidP="00B76908">
            <w:pPr>
              <w:spacing w:line="240" w:lineRule="auto"/>
              <w:rPr>
                <w:sz w:val="22"/>
                <w:lang w:val="en-US"/>
              </w:rPr>
            </w:pPr>
            <w:r>
              <w:rPr>
                <w:sz w:val="22"/>
                <w:lang w:val="en-US"/>
              </w:rPr>
              <w:t>Nilai dari surat perintah pencairan dana (SP2D)</w:t>
            </w:r>
          </w:p>
        </w:tc>
      </w:tr>
      <w:tr w:rsidR="004A630F" w:rsidRPr="00336142" w14:paraId="259E2AB2" w14:textId="77777777" w:rsidTr="00B76908">
        <w:tc>
          <w:tcPr>
            <w:tcW w:w="2830" w:type="dxa"/>
          </w:tcPr>
          <w:p w14:paraId="4C564C14" w14:textId="3FD8B758" w:rsidR="004A630F" w:rsidRDefault="004A630F" w:rsidP="00B76908">
            <w:pPr>
              <w:spacing w:line="240" w:lineRule="auto"/>
              <w:rPr>
                <w:sz w:val="22"/>
                <w:lang w:val="en-US"/>
              </w:rPr>
            </w:pPr>
            <w:r>
              <w:rPr>
                <w:sz w:val="22"/>
                <w:lang w:val="en-US"/>
              </w:rPr>
              <w:t>persen_sp2d</w:t>
            </w:r>
          </w:p>
        </w:tc>
        <w:tc>
          <w:tcPr>
            <w:tcW w:w="5098" w:type="dxa"/>
          </w:tcPr>
          <w:p w14:paraId="25B18092" w14:textId="77FE8C26" w:rsidR="004A630F" w:rsidRDefault="004A630F" w:rsidP="00B76908">
            <w:pPr>
              <w:spacing w:line="240" w:lineRule="auto"/>
              <w:rPr>
                <w:sz w:val="22"/>
                <w:lang w:val="en-US"/>
              </w:rPr>
            </w:pPr>
            <w:r>
              <w:rPr>
                <w:sz w:val="22"/>
                <w:lang w:val="en-US"/>
              </w:rPr>
              <w:t>Persentase nilai SP2D terhadap total anggaran</w:t>
            </w:r>
          </w:p>
        </w:tc>
      </w:tr>
      <w:tr w:rsidR="004A630F" w:rsidRPr="00336142" w14:paraId="56A2F383" w14:textId="77777777" w:rsidTr="00B76908">
        <w:tc>
          <w:tcPr>
            <w:tcW w:w="2830" w:type="dxa"/>
          </w:tcPr>
          <w:p w14:paraId="73BB3F96" w14:textId="4464CF9E" w:rsidR="004A630F" w:rsidRDefault="004A630F" w:rsidP="00B76908">
            <w:pPr>
              <w:spacing w:line="240" w:lineRule="auto"/>
              <w:rPr>
                <w:sz w:val="22"/>
                <w:lang w:val="en-US"/>
              </w:rPr>
            </w:pPr>
            <w:r>
              <w:rPr>
                <w:sz w:val="22"/>
                <w:lang w:val="en-US"/>
              </w:rPr>
              <w:t>nilai_spj</w:t>
            </w:r>
          </w:p>
        </w:tc>
        <w:tc>
          <w:tcPr>
            <w:tcW w:w="5098" w:type="dxa"/>
          </w:tcPr>
          <w:p w14:paraId="718356B9" w14:textId="6A7DB0DF" w:rsidR="004A630F" w:rsidRDefault="004A630F" w:rsidP="00B76908">
            <w:pPr>
              <w:spacing w:line="240" w:lineRule="auto"/>
              <w:rPr>
                <w:sz w:val="22"/>
                <w:lang w:val="en-US"/>
              </w:rPr>
            </w:pPr>
            <w:r>
              <w:rPr>
                <w:sz w:val="22"/>
                <w:lang w:val="en-US"/>
              </w:rPr>
              <w:t>Nilai dari surat pertangung jawaban</w:t>
            </w:r>
          </w:p>
        </w:tc>
      </w:tr>
      <w:tr w:rsidR="004A630F" w:rsidRPr="00336142" w14:paraId="010D802D" w14:textId="77777777" w:rsidTr="00B76908">
        <w:tc>
          <w:tcPr>
            <w:tcW w:w="2830" w:type="dxa"/>
          </w:tcPr>
          <w:p w14:paraId="64255D72" w14:textId="7DFAF4E4" w:rsidR="004A630F" w:rsidRDefault="004A630F" w:rsidP="00B76908">
            <w:pPr>
              <w:spacing w:line="240" w:lineRule="auto"/>
              <w:rPr>
                <w:sz w:val="22"/>
                <w:lang w:val="en-US"/>
              </w:rPr>
            </w:pPr>
            <w:r>
              <w:rPr>
                <w:sz w:val="22"/>
                <w:lang w:val="en-US"/>
              </w:rPr>
              <w:t>persen_spj</w:t>
            </w:r>
          </w:p>
        </w:tc>
        <w:tc>
          <w:tcPr>
            <w:tcW w:w="5098" w:type="dxa"/>
          </w:tcPr>
          <w:p w14:paraId="087EBC61" w14:textId="1F91D806" w:rsidR="004A630F" w:rsidRDefault="004A630F" w:rsidP="00B76908">
            <w:pPr>
              <w:spacing w:line="240" w:lineRule="auto"/>
              <w:rPr>
                <w:sz w:val="22"/>
                <w:lang w:val="en-US"/>
              </w:rPr>
            </w:pPr>
            <w:r>
              <w:rPr>
                <w:sz w:val="22"/>
                <w:lang w:val="en-US"/>
              </w:rPr>
              <w:t>Persentase nilai SPJ terhadap total anggaran</w:t>
            </w:r>
          </w:p>
        </w:tc>
      </w:tr>
      <w:tr w:rsidR="004A630F" w:rsidRPr="00336142" w14:paraId="5E244260" w14:textId="77777777" w:rsidTr="00B76908">
        <w:tc>
          <w:tcPr>
            <w:tcW w:w="2830" w:type="dxa"/>
          </w:tcPr>
          <w:p w14:paraId="31C43C24" w14:textId="30135510" w:rsidR="004A630F" w:rsidRDefault="004A630F" w:rsidP="00B76908">
            <w:pPr>
              <w:spacing w:line="240" w:lineRule="auto"/>
              <w:rPr>
                <w:sz w:val="22"/>
                <w:lang w:val="en-US"/>
              </w:rPr>
            </w:pPr>
            <w:r>
              <w:rPr>
                <w:sz w:val="22"/>
                <w:lang w:val="en-US"/>
              </w:rPr>
              <w:t>persen_rencana</w:t>
            </w:r>
          </w:p>
        </w:tc>
        <w:tc>
          <w:tcPr>
            <w:tcW w:w="5098" w:type="dxa"/>
          </w:tcPr>
          <w:p w14:paraId="50440FF0" w14:textId="70B307C6" w:rsidR="004A630F" w:rsidRDefault="004A630F" w:rsidP="00B76908">
            <w:pPr>
              <w:spacing w:line="240" w:lineRule="auto"/>
              <w:rPr>
                <w:sz w:val="22"/>
                <w:lang w:val="en-US"/>
              </w:rPr>
            </w:pPr>
            <w:r>
              <w:rPr>
                <w:sz w:val="22"/>
                <w:lang w:val="en-US"/>
              </w:rPr>
              <w:t>Persentase dari rencana</w:t>
            </w:r>
          </w:p>
        </w:tc>
      </w:tr>
      <w:tr w:rsidR="004A630F" w:rsidRPr="00336142" w14:paraId="79A7AF26" w14:textId="77777777" w:rsidTr="00B76908">
        <w:tc>
          <w:tcPr>
            <w:tcW w:w="2830" w:type="dxa"/>
          </w:tcPr>
          <w:p w14:paraId="71E21348" w14:textId="30F743E2" w:rsidR="004A630F" w:rsidRDefault="004A630F" w:rsidP="00B76908">
            <w:pPr>
              <w:spacing w:line="240" w:lineRule="auto"/>
              <w:rPr>
                <w:sz w:val="22"/>
                <w:lang w:val="en-US"/>
              </w:rPr>
            </w:pPr>
            <w:r>
              <w:rPr>
                <w:sz w:val="22"/>
                <w:lang w:val="en-US"/>
              </w:rPr>
              <w:t>persen_pelaksanaan</w:t>
            </w:r>
          </w:p>
        </w:tc>
        <w:tc>
          <w:tcPr>
            <w:tcW w:w="5098" w:type="dxa"/>
          </w:tcPr>
          <w:p w14:paraId="090AAD51" w14:textId="18F41157" w:rsidR="004A630F" w:rsidRDefault="004A630F" w:rsidP="00B76908">
            <w:pPr>
              <w:spacing w:line="240" w:lineRule="auto"/>
              <w:rPr>
                <w:sz w:val="22"/>
                <w:lang w:val="en-US"/>
              </w:rPr>
            </w:pPr>
            <w:r>
              <w:rPr>
                <w:sz w:val="22"/>
                <w:lang w:val="en-US"/>
              </w:rPr>
              <w:t>Persentase dari yang terlaksana</w:t>
            </w:r>
          </w:p>
        </w:tc>
      </w:tr>
    </w:tbl>
    <w:p w14:paraId="2A2054E2" w14:textId="109CFC95" w:rsidR="0028268D" w:rsidRPr="0028268D" w:rsidRDefault="0028268D" w:rsidP="0028268D">
      <w:pPr>
        <w:rPr>
          <w:lang w:val="en-US"/>
        </w:rPr>
      </w:pPr>
    </w:p>
    <w:p w14:paraId="3452461A" w14:textId="54BE2BDA" w:rsidR="00430E90" w:rsidRDefault="007E3CC4" w:rsidP="007E3CC4">
      <w:pPr>
        <w:pStyle w:val="ListParagraph"/>
        <w:numPr>
          <w:ilvl w:val="0"/>
          <w:numId w:val="31"/>
        </w:numPr>
        <w:ind w:left="426" w:hanging="426"/>
        <w:rPr>
          <w:lang w:val="en-US"/>
        </w:rPr>
      </w:pPr>
      <w:r>
        <w:rPr>
          <w:lang w:val="en-US"/>
        </w:rPr>
        <w:t>Tabel Data Ringkasan Anggaran dan Realisasi, Pendapatan, Belanja, dan Pembiayaan DKI Jakarta</w:t>
      </w:r>
    </w:p>
    <w:p w14:paraId="700E8731" w14:textId="77777777" w:rsidR="004A630F" w:rsidRDefault="004A630F" w:rsidP="004A630F">
      <w:pPr>
        <w:ind w:firstLine="709"/>
        <w:rPr>
          <w:lang w:val="en-US"/>
        </w:rPr>
      </w:pPr>
      <w:r>
        <w:rPr>
          <w:lang w:val="en-US"/>
        </w:rPr>
        <w:t>Tabel ini berisi ringkasan anggaran dan realisasi, pendapatan, belanja, dan pembiayaan di Provinsi DKI Jakarta pada tahun 2011 dan 2012. Berikut adalah penjelasan atribut pada tabel ini:</w:t>
      </w:r>
    </w:p>
    <w:p w14:paraId="50045872" w14:textId="4C6C9ED6" w:rsidR="004A630F" w:rsidRDefault="004A630F" w:rsidP="004A630F">
      <w:pPr>
        <w:pStyle w:val="Caption"/>
        <w:keepNext/>
      </w:pPr>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41</w:t>
      </w:r>
      <w:r w:rsidR="007937C8">
        <w:fldChar w:fldCharType="end"/>
      </w:r>
      <w:r>
        <w:rPr>
          <w:noProof/>
          <w:lang w:val="en-US"/>
        </w:rPr>
        <w:t xml:space="preserve"> Tabel Ringkasan Anggaran dan Realisasi, Pendapatan,</w:t>
      </w:r>
      <w:r>
        <w:rPr>
          <w:noProof/>
          <w:lang w:val="en-US"/>
        </w:rPr>
        <w:br/>
        <w:t>Belanja, dan Pembiayaan DKI Jakarta</w:t>
      </w:r>
    </w:p>
    <w:tbl>
      <w:tblPr>
        <w:tblStyle w:val="TableGrid"/>
        <w:tblW w:w="0" w:type="auto"/>
        <w:tblLook w:val="04A0" w:firstRow="1" w:lastRow="0" w:firstColumn="1" w:lastColumn="0" w:noHBand="0" w:noVBand="1"/>
      </w:tblPr>
      <w:tblGrid>
        <w:gridCol w:w="2830"/>
        <w:gridCol w:w="5098"/>
      </w:tblGrid>
      <w:tr w:rsidR="004A630F" w:rsidRPr="00336142" w14:paraId="1A871FD2" w14:textId="77777777" w:rsidTr="00B76908">
        <w:trPr>
          <w:cnfStyle w:val="100000000000" w:firstRow="1" w:lastRow="0" w:firstColumn="0" w:lastColumn="0" w:oddVBand="0" w:evenVBand="0" w:oddHBand="0" w:evenHBand="0" w:firstRowFirstColumn="0" w:firstRowLastColumn="0" w:lastRowFirstColumn="0" w:lastRowLastColumn="0"/>
          <w:tblHeader/>
        </w:trPr>
        <w:tc>
          <w:tcPr>
            <w:tcW w:w="2830" w:type="dxa"/>
          </w:tcPr>
          <w:p w14:paraId="78655942" w14:textId="77777777" w:rsidR="004A630F" w:rsidRPr="00336142" w:rsidRDefault="004A630F" w:rsidP="00B76908">
            <w:pPr>
              <w:spacing w:line="240" w:lineRule="auto"/>
              <w:rPr>
                <w:sz w:val="22"/>
                <w:lang w:val="en-US"/>
              </w:rPr>
            </w:pPr>
            <w:r>
              <w:rPr>
                <w:sz w:val="22"/>
                <w:lang w:val="en-US"/>
              </w:rPr>
              <w:t>Atribut</w:t>
            </w:r>
          </w:p>
        </w:tc>
        <w:tc>
          <w:tcPr>
            <w:tcW w:w="5098" w:type="dxa"/>
          </w:tcPr>
          <w:p w14:paraId="631E3FEC" w14:textId="77777777" w:rsidR="004A630F" w:rsidRPr="00336142" w:rsidRDefault="004A630F" w:rsidP="00B76908">
            <w:pPr>
              <w:spacing w:line="240" w:lineRule="auto"/>
              <w:rPr>
                <w:sz w:val="22"/>
                <w:lang w:val="en-US"/>
              </w:rPr>
            </w:pPr>
            <w:r>
              <w:rPr>
                <w:sz w:val="22"/>
                <w:lang w:val="en-US"/>
              </w:rPr>
              <w:t>Keterangan</w:t>
            </w:r>
          </w:p>
        </w:tc>
      </w:tr>
      <w:tr w:rsidR="004A630F" w:rsidRPr="00336142" w14:paraId="199A86AB" w14:textId="77777777" w:rsidTr="00B76908">
        <w:tc>
          <w:tcPr>
            <w:tcW w:w="2830" w:type="dxa"/>
          </w:tcPr>
          <w:p w14:paraId="4CDC8205" w14:textId="6D156EFF" w:rsidR="004A630F" w:rsidRPr="00336142" w:rsidRDefault="004A630F" w:rsidP="00B76908">
            <w:pPr>
              <w:spacing w:line="240" w:lineRule="auto"/>
              <w:rPr>
                <w:sz w:val="22"/>
                <w:lang w:val="en-US"/>
              </w:rPr>
            </w:pPr>
            <w:r>
              <w:rPr>
                <w:sz w:val="22"/>
                <w:lang w:val="en-US"/>
              </w:rPr>
              <w:t>tahun</w:t>
            </w:r>
          </w:p>
        </w:tc>
        <w:tc>
          <w:tcPr>
            <w:tcW w:w="5098" w:type="dxa"/>
          </w:tcPr>
          <w:p w14:paraId="4274E5A3" w14:textId="6A502D83" w:rsidR="004A630F" w:rsidRPr="00336142" w:rsidRDefault="004A630F" w:rsidP="00B76908">
            <w:pPr>
              <w:spacing w:line="240" w:lineRule="auto"/>
              <w:rPr>
                <w:sz w:val="22"/>
                <w:lang w:val="en-US"/>
              </w:rPr>
            </w:pPr>
            <w:r>
              <w:rPr>
                <w:sz w:val="22"/>
                <w:lang w:val="en-US"/>
              </w:rPr>
              <w:t>Tahun</w:t>
            </w:r>
          </w:p>
        </w:tc>
      </w:tr>
      <w:tr w:rsidR="004A630F" w:rsidRPr="00336142" w14:paraId="473DB635" w14:textId="77777777" w:rsidTr="00B76908">
        <w:tc>
          <w:tcPr>
            <w:tcW w:w="2830" w:type="dxa"/>
          </w:tcPr>
          <w:p w14:paraId="33A9E5A0" w14:textId="2583DAA2" w:rsidR="004A630F" w:rsidRDefault="004A630F" w:rsidP="00B76908">
            <w:pPr>
              <w:spacing w:line="240" w:lineRule="auto"/>
              <w:rPr>
                <w:sz w:val="22"/>
                <w:lang w:val="en-US"/>
              </w:rPr>
            </w:pPr>
            <w:r>
              <w:rPr>
                <w:sz w:val="22"/>
                <w:lang w:val="en-US"/>
              </w:rPr>
              <w:t>akun</w:t>
            </w:r>
          </w:p>
        </w:tc>
        <w:tc>
          <w:tcPr>
            <w:tcW w:w="5098" w:type="dxa"/>
          </w:tcPr>
          <w:p w14:paraId="17DAFD8D" w14:textId="71A13398" w:rsidR="004A630F" w:rsidRDefault="004A630F" w:rsidP="004A630F">
            <w:pPr>
              <w:spacing w:line="240" w:lineRule="auto"/>
              <w:rPr>
                <w:sz w:val="22"/>
                <w:lang w:val="en-US"/>
              </w:rPr>
            </w:pPr>
            <w:r>
              <w:rPr>
                <w:sz w:val="22"/>
                <w:lang w:val="en-US"/>
              </w:rPr>
              <w:t>Keterangan anggaran</w:t>
            </w:r>
          </w:p>
        </w:tc>
      </w:tr>
      <w:tr w:rsidR="004A630F" w:rsidRPr="00336142" w14:paraId="6031D7AB" w14:textId="77777777" w:rsidTr="00B76908">
        <w:tc>
          <w:tcPr>
            <w:tcW w:w="2830" w:type="dxa"/>
          </w:tcPr>
          <w:p w14:paraId="438BE527" w14:textId="732BA66A" w:rsidR="004A630F" w:rsidRDefault="004A630F" w:rsidP="00B76908">
            <w:pPr>
              <w:spacing w:line="240" w:lineRule="auto"/>
              <w:rPr>
                <w:sz w:val="22"/>
                <w:lang w:val="en-US"/>
              </w:rPr>
            </w:pPr>
            <w:r>
              <w:rPr>
                <w:sz w:val="22"/>
                <w:lang w:val="en-US"/>
              </w:rPr>
              <w:t>jenis</w:t>
            </w:r>
          </w:p>
        </w:tc>
        <w:tc>
          <w:tcPr>
            <w:tcW w:w="5098" w:type="dxa"/>
          </w:tcPr>
          <w:p w14:paraId="68E2CF26" w14:textId="50453445" w:rsidR="004A630F" w:rsidRDefault="004A630F" w:rsidP="00B76908">
            <w:pPr>
              <w:spacing w:line="240" w:lineRule="auto"/>
              <w:rPr>
                <w:sz w:val="22"/>
                <w:lang w:val="en-US"/>
              </w:rPr>
            </w:pPr>
            <w:r>
              <w:rPr>
                <w:sz w:val="22"/>
                <w:lang w:val="en-US"/>
              </w:rPr>
              <w:t>Jenis penerimaan dan pengeluaran anggaran</w:t>
            </w:r>
          </w:p>
        </w:tc>
      </w:tr>
      <w:tr w:rsidR="004A630F" w:rsidRPr="00336142" w14:paraId="265D5762" w14:textId="77777777" w:rsidTr="00B76908">
        <w:tc>
          <w:tcPr>
            <w:tcW w:w="2830" w:type="dxa"/>
          </w:tcPr>
          <w:p w14:paraId="1D53A0BA" w14:textId="65EE00B3" w:rsidR="004A630F" w:rsidRDefault="004A630F" w:rsidP="00B76908">
            <w:pPr>
              <w:spacing w:line="240" w:lineRule="auto"/>
              <w:rPr>
                <w:sz w:val="22"/>
                <w:lang w:val="en-US"/>
              </w:rPr>
            </w:pPr>
            <w:r>
              <w:rPr>
                <w:sz w:val="22"/>
                <w:lang w:val="en-US"/>
              </w:rPr>
              <w:t>anggaran</w:t>
            </w:r>
          </w:p>
        </w:tc>
        <w:tc>
          <w:tcPr>
            <w:tcW w:w="5098" w:type="dxa"/>
          </w:tcPr>
          <w:p w14:paraId="2C49CD7F" w14:textId="59108637" w:rsidR="004A630F" w:rsidRDefault="004A630F" w:rsidP="00B76908">
            <w:pPr>
              <w:spacing w:line="240" w:lineRule="auto"/>
              <w:rPr>
                <w:sz w:val="22"/>
                <w:lang w:val="en-US"/>
              </w:rPr>
            </w:pPr>
            <w:r>
              <w:rPr>
                <w:sz w:val="22"/>
                <w:lang w:val="en-US"/>
              </w:rPr>
              <w:t>Nilai anggaran dalam juta Rp.</w:t>
            </w:r>
          </w:p>
        </w:tc>
      </w:tr>
      <w:tr w:rsidR="004A630F" w:rsidRPr="00336142" w14:paraId="42BB5D9B" w14:textId="77777777" w:rsidTr="00B76908">
        <w:tc>
          <w:tcPr>
            <w:tcW w:w="2830" w:type="dxa"/>
          </w:tcPr>
          <w:p w14:paraId="2D583AF1" w14:textId="2902D55B" w:rsidR="004A630F" w:rsidRDefault="004A630F" w:rsidP="00B76908">
            <w:pPr>
              <w:spacing w:line="240" w:lineRule="auto"/>
              <w:rPr>
                <w:sz w:val="22"/>
                <w:lang w:val="en-US"/>
              </w:rPr>
            </w:pPr>
            <w:r>
              <w:rPr>
                <w:sz w:val="22"/>
                <w:lang w:val="en-US"/>
              </w:rPr>
              <w:t>realisasi</w:t>
            </w:r>
          </w:p>
        </w:tc>
        <w:tc>
          <w:tcPr>
            <w:tcW w:w="5098" w:type="dxa"/>
          </w:tcPr>
          <w:p w14:paraId="2CDA033F" w14:textId="6CBFD9ED" w:rsidR="004A630F" w:rsidRDefault="004A630F" w:rsidP="00B76908">
            <w:pPr>
              <w:spacing w:line="240" w:lineRule="auto"/>
              <w:rPr>
                <w:sz w:val="22"/>
                <w:lang w:val="en-US"/>
              </w:rPr>
            </w:pPr>
            <w:r>
              <w:rPr>
                <w:sz w:val="22"/>
                <w:lang w:val="en-US"/>
              </w:rPr>
              <w:t>Nilai realisasi dalam juta Rp.</w:t>
            </w:r>
          </w:p>
        </w:tc>
      </w:tr>
    </w:tbl>
    <w:p w14:paraId="56769817" w14:textId="5B1D1FE1" w:rsidR="004F59D7" w:rsidRPr="004F59D7" w:rsidRDefault="004F59D7" w:rsidP="004F59D7">
      <w:pPr>
        <w:rPr>
          <w:lang w:val="en-US"/>
        </w:rPr>
      </w:pPr>
    </w:p>
    <w:p w14:paraId="5DA908A3" w14:textId="77777777" w:rsidR="000115EE" w:rsidRDefault="00D153FC" w:rsidP="00DD1F81">
      <w:pPr>
        <w:pStyle w:val="Heading3"/>
        <w:numPr>
          <w:ilvl w:val="0"/>
          <w:numId w:val="23"/>
        </w:numPr>
      </w:pPr>
      <w:bookmarkStart w:id="80" w:name="_Toc435178517"/>
      <w:r w:rsidRPr="00C60FA7">
        <w:t xml:space="preserve">Analisis </w:t>
      </w:r>
      <w:r w:rsidR="003F5D28" w:rsidRPr="00C60FA7">
        <w:t>Segmentasi Pengguna Informasi</w:t>
      </w:r>
      <w:bookmarkEnd w:id="80"/>
    </w:p>
    <w:p w14:paraId="07C1704E" w14:textId="5ADD4B47" w:rsidR="003F5102" w:rsidRDefault="003F5102" w:rsidP="003F5102">
      <w:pPr>
        <w:ind w:firstLine="720"/>
        <w:rPr>
          <w:lang w:val="en-US"/>
        </w:rPr>
      </w:pPr>
      <w:r w:rsidRPr="003F5102">
        <w:rPr>
          <w:lang w:val="en-US"/>
        </w:rPr>
        <w:t>Atas dasar waktu penelitian, segmentasi pengguna pada visualisasi data ini di</w:t>
      </w:r>
      <w:r w:rsidR="00122E7B">
        <w:rPr>
          <w:lang w:val="en-US"/>
        </w:rPr>
        <w:t>batasi</w:t>
      </w:r>
      <w:r w:rsidRPr="003F5102">
        <w:rPr>
          <w:lang w:val="en-US"/>
        </w:rPr>
        <w:t xml:space="preserve"> menjadi dua, pelaku ekonomi makro dan pelaku ekonomi mikro. Pelaku ekonomi makro adalah mereka yang melihat ekonomi secara lebih luas, sedangkan pelaku ekonomi mikro adalah mereka yang melihat ekonomi sebagai permintaan dan penawaran atas barang dan jasa.</w:t>
      </w:r>
      <w:r w:rsidR="00DC7F73">
        <w:rPr>
          <w:lang w:val="en-US"/>
        </w:rPr>
        <w:t xml:space="preserve"> </w:t>
      </w:r>
      <w:r w:rsidR="00DC7F73" w:rsidRPr="00DC7F73">
        <w:rPr>
          <w:lang w:val="en-US"/>
        </w:rPr>
        <w:t>Tujuan dari segemntasi ini adalah untuk memaksimalkan vis</w:t>
      </w:r>
      <w:r w:rsidR="004A4E50">
        <w:rPr>
          <w:lang w:val="en-US"/>
        </w:rPr>
        <w:t>u</w:t>
      </w:r>
      <w:r w:rsidR="00DC7F73" w:rsidRPr="00DC7F73">
        <w:rPr>
          <w:lang w:val="en-US"/>
        </w:rPr>
        <w:t>alisasi data berdasarkan sudut pandang setiap segmen.</w:t>
      </w:r>
    </w:p>
    <w:p w14:paraId="7A9193A3" w14:textId="51491779" w:rsidR="00356027" w:rsidRPr="003F5102" w:rsidRDefault="00356027" w:rsidP="003F5102">
      <w:pPr>
        <w:ind w:firstLine="720"/>
      </w:pPr>
      <w:r>
        <w:rPr>
          <w:lang w:val="en-US"/>
        </w:rPr>
        <w:t>Menurut hasil wawancara dengan Ibu Sri Dewi Anggadini, SE., M.Si, dosen Fakultas Ekonomi di Universitas Komputer Indonesia, b</w:t>
      </w:r>
      <w:r w:rsidRPr="00356027">
        <w:t>aik pelaku ekonomi makro maupun pelaku ekonomi mikro, memiliki pandangan dan kebutuhan informasi y</w:t>
      </w:r>
      <w:r>
        <w:rPr>
          <w:lang w:val="en-US"/>
        </w:rPr>
        <w:t>a</w:t>
      </w:r>
      <w:r w:rsidRPr="00356027">
        <w:t>ng independen. Segmentasi ini diperlukan untuk membedakan informasi yang akan dikelola. P</w:t>
      </w:r>
      <w:r>
        <w:rPr>
          <w:lang w:val="en-US"/>
        </w:rPr>
        <w:t>e</w:t>
      </w:r>
      <w:r w:rsidRPr="00356027">
        <w:t>laku ekonomi makro secara garis besar memerlukan informasi yang memengaruhi banyak masyaraka</w:t>
      </w:r>
      <w:r>
        <w:rPr>
          <w:lang w:val="en-US"/>
        </w:rPr>
        <w:t>t</w:t>
      </w:r>
      <w:r w:rsidRPr="00356027">
        <w:t>, perusahaan, atau pasar. Pelaku ekonomi mikro secara garis besar memerlukan informasi harga-harga pasar, bagaimana penentuan satu harga akan menentukan penawaran dan permintaan barang atau jasa selanjutnya.</w:t>
      </w:r>
    </w:p>
    <w:p w14:paraId="3B81DFAC" w14:textId="77777777" w:rsidR="001D4FF2" w:rsidRPr="00C60FA7" w:rsidRDefault="001D4FF2" w:rsidP="001D4FF2">
      <w:pPr>
        <w:ind w:left="720"/>
      </w:pPr>
    </w:p>
    <w:p w14:paraId="29E530ED" w14:textId="77777777" w:rsidR="000115EE" w:rsidRPr="00C60FA7" w:rsidRDefault="000115EE" w:rsidP="00DD1F81">
      <w:pPr>
        <w:pStyle w:val="Heading3"/>
        <w:numPr>
          <w:ilvl w:val="0"/>
          <w:numId w:val="23"/>
        </w:numPr>
      </w:pPr>
      <w:bookmarkStart w:id="81" w:name="_Toc435178518"/>
      <w:r w:rsidRPr="00C60FA7">
        <w:t>Analisis Kebutuhan Informasi Berdasarkan Segmentasi Pengguna</w:t>
      </w:r>
      <w:bookmarkEnd w:id="81"/>
    </w:p>
    <w:p w14:paraId="58A0B766" w14:textId="2B3ABF38" w:rsidR="00D90E2F" w:rsidRDefault="00D90E2F" w:rsidP="00D90E2F">
      <w:pPr>
        <w:ind w:firstLine="709"/>
        <w:rPr>
          <w:lang w:val="en-US"/>
        </w:rPr>
      </w:pPr>
      <w:r>
        <w:rPr>
          <w:lang w:val="en-US"/>
        </w:rPr>
        <w:t>Berikut adalah analisis kebutuhan informasi berdasarkan segmentasi pengguna</w:t>
      </w:r>
      <w:r w:rsidR="00CF12C0">
        <w:rPr>
          <w:lang w:val="en-US"/>
        </w:rPr>
        <w:t xml:space="preserve"> dengan cara menentukan </w:t>
      </w:r>
      <w:r w:rsidR="00CF12C0">
        <w:rPr>
          <w:i/>
          <w:lang w:val="en-US"/>
        </w:rPr>
        <w:t>early adopter user</w:t>
      </w:r>
      <w:r>
        <w:rPr>
          <w:lang w:val="en-US"/>
        </w:rPr>
        <w:t xml:space="preserve"> menurut Ibu Sri Dewi Anggadini, SE., M.Si, dosen Fakultas Ekonomi di Universitas Komputer Indonesia:</w:t>
      </w:r>
    </w:p>
    <w:p w14:paraId="447FC7FB" w14:textId="714E91A6" w:rsidR="00D90E2F" w:rsidRPr="00CF12C0" w:rsidRDefault="00D90E2F" w:rsidP="00122E7B"/>
    <w:p w14:paraId="684DBE4C" w14:textId="22E83867" w:rsidR="00122E7B" w:rsidRDefault="00122E7B" w:rsidP="00122E7B">
      <w:pPr>
        <w:pStyle w:val="Caption"/>
        <w:keepNext/>
      </w:pPr>
      <w:bookmarkStart w:id="82" w:name="_Ref435177759"/>
      <w:bookmarkStart w:id="83" w:name="_Toc435178903"/>
      <w:r>
        <w:t xml:space="preserve">Tabel </w:t>
      </w:r>
      <w:r w:rsidR="007937C8">
        <w:fldChar w:fldCharType="begin"/>
      </w:r>
      <w:r w:rsidR="007937C8">
        <w:instrText xml:space="preserve"> STYLEREF 1 \s </w:instrText>
      </w:r>
      <w:r w:rsidR="007937C8">
        <w:fldChar w:fldCharType="separate"/>
      </w:r>
      <w:r w:rsidR="007937C8">
        <w:rPr>
          <w:noProof/>
        </w:rPr>
        <w:t>III</w:t>
      </w:r>
      <w:r w:rsidR="007937C8">
        <w:fldChar w:fldCharType="end"/>
      </w:r>
      <w:r w:rsidR="007937C8">
        <w:noBreakHyphen/>
      </w:r>
      <w:r w:rsidR="007937C8">
        <w:fldChar w:fldCharType="begin"/>
      </w:r>
      <w:r w:rsidR="007937C8">
        <w:instrText xml:space="preserve"> SEQ Tabel \* ARABIC \s 1 </w:instrText>
      </w:r>
      <w:r w:rsidR="007937C8">
        <w:fldChar w:fldCharType="separate"/>
      </w:r>
      <w:r w:rsidR="007937C8">
        <w:rPr>
          <w:noProof/>
        </w:rPr>
        <w:t>42</w:t>
      </w:r>
      <w:r w:rsidR="007937C8">
        <w:fldChar w:fldCharType="end"/>
      </w:r>
      <w:bookmarkEnd w:id="82"/>
      <w:r>
        <w:rPr>
          <w:lang w:val="en-US"/>
        </w:rPr>
        <w:t xml:space="preserve"> </w:t>
      </w:r>
      <w:r>
        <w:rPr>
          <w:noProof/>
          <w:lang w:val="en-US"/>
        </w:rPr>
        <w:t>Index Tingkat Kepentingan Variabel (Rendah-Tinggi)</w:t>
      </w:r>
      <w:bookmarkEnd w:id="83"/>
    </w:p>
    <w:tbl>
      <w:tblPr>
        <w:tblStyle w:val="TableGrid"/>
        <w:tblW w:w="0" w:type="auto"/>
        <w:tblLook w:val="04A0" w:firstRow="1" w:lastRow="0" w:firstColumn="1" w:lastColumn="0" w:noHBand="0" w:noVBand="1"/>
      </w:tblPr>
      <w:tblGrid>
        <w:gridCol w:w="4003"/>
        <w:gridCol w:w="1877"/>
        <w:gridCol w:w="2048"/>
      </w:tblGrid>
      <w:tr w:rsidR="004B0A11" w:rsidRPr="00CF12C0" w14:paraId="548B44A3" w14:textId="77777777" w:rsidTr="004B0A11">
        <w:trPr>
          <w:cnfStyle w:val="100000000000" w:firstRow="1" w:lastRow="0" w:firstColumn="0" w:lastColumn="0" w:oddVBand="0" w:evenVBand="0" w:oddHBand="0" w:evenHBand="0" w:firstRowFirstColumn="0" w:firstRowLastColumn="0" w:lastRowFirstColumn="0" w:lastRowLastColumn="0"/>
          <w:trHeight w:val="516"/>
        </w:trPr>
        <w:tc>
          <w:tcPr>
            <w:tcW w:w="4003" w:type="dxa"/>
          </w:tcPr>
          <w:p w14:paraId="49030578" w14:textId="54B9767D" w:rsidR="004B0A11" w:rsidRPr="00CF12C0" w:rsidRDefault="004B0A11" w:rsidP="004B0A11">
            <w:pPr>
              <w:spacing w:line="240" w:lineRule="auto"/>
              <w:jc w:val="center"/>
              <w:rPr>
                <w:sz w:val="22"/>
                <w:lang w:val="en-US"/>
              </w:rPr>
            </w:pPr>
            <w:r>
              <w:rPr>
                <w:sz w:val="22"/>
                <w:lang w:val="en-US"/>
              </w:rPr>
              <w:t>Variabel</w:t>
            </w:r>
          </w:p>
        </w:tc>
        <w:tc>
          <w:tcPr>
            <w:tcW w:w="1877" w:type="dxa"/>
          </w:tcPr>
          <w:p w14:paraId="40D9DFD8" w14:textId="77777777" w:rsidR="004B0A11" w:rsidRDefault="004B0A11" w:rsidP="004B0A11">
            <w:pPr>
              <w:spacing w:line="240" w:lineRule="auto"/>
              <w:jc w:val="center"/>
              <w:rPr>
                <w:b w:val="0"/>
                <w:i w:val="0"/>
                <w:sz w:val="22"/>
                <w:lang w:val="en-US"/>
              </w:rPr>
            </w:pPr>
            <w:r>
              <w:rPr>
                <w:sz w:val="22"/>
                <w:lang w:val="en-US"/>
              </w:rPr>
              <w:t>Ekonomi Makro</w:t>
            </w:r>
          </w:p>
          <w:p w14:paraId="6BA1FD31" w14:textId="016D3FF5" w:rsidR="004B0A11" w:rsidRDefault="004B0A11" w:rsidP="004B0A11">
            <w:pPr>
              <w:spacing w:line="240" w:lineRule="auto"/>
              <w:jc w:val="center"/>
              <w:rPr>
                <w:sz w:val="22"/>
                <w:lang w:val="en-US"/>
              </w:rPr>
            </w:pPr>
            <w:r>
              <w:rPr>
                <w:sz w:val="22"/>
                <w:lang w:val="en-US"/>
              </w:rPr>
              <w:t>Index (1 – 9)</w:t>
            </w:r>
          </w:p>
        </w:tc>
        <w:tc>
          <w:tcPr>
            <w:tcW w:w="2048" w:type="dxa"/>
          </w:tcPr>
          <w:p w14:paraId="58DC5D42" w14:textId="77777777" w:rsidR="004B0A11" w:rsidRPr="00CF12C0" w:rsidRDefault="004B0A11" w:rsidP="004B0A11">
            <w:pPr>
              <w:spacing w:line="240" w:lineRule="auto"/>
              <w:jc w:val="center"/>
              <w:rPr>
                <w:b w:val="0"/>
                <w:i w:val="0"/>
                <w:sz w:val="22"/>
                <w:lang w:val="en-US"/>
              </w:rPr>
            </w:pPr>
            <w:r>
              <w:rPr>
                <w:sz w:val="22"/>
                <w:lang w:val="en-US"/>
              </w:rPr>
              <w:t>Ekonomi Mikro</w:t>
            </w:r>
          </w:p>
          <w:p w14:paraId="13F5B772" w14:textId="18F28F5C" w:rsidR="004B0A11" w:rsidRPr="00CF12C0" w:rsidRDefault="004B0A11" w:rsidP="004B0A11">
            <w:pPr>
              <w:spacing w:line="240" w:lineRule="auto"/>
              <w:jc w:val="center"/>
              <w:rPr>
                <w:sz w:val="22"/>
                <w:lang w:val="en-US"/>
              </w:rPr>
            </w:pPr>
            <w:r>
              <w:rPr>
                <w:sz w:val="22"/>
                <w:lang w:val="en-US"/>
              </w:rPr>
              <w:t>Index (1 – 9)</w:t>
            </w:r>
          </w:p>
        </w:tc>
      </w:tr>
      <w:tr w:rsidR="004B0A11" w:rsidRPr="00CF12C0" w14:paraId="026388AB" w14:textId="77777777" w:rsidTr="004B0A11">
        <w:tc>
          <w:tcPr>
            <w:tcW w:w="4003" w:type="dxa"/>
          </w:tcPr>
          <w:p w14:paraId="4DA8F6F1" w14:textId="64D67E46" w:rsidR="004B0A11" w:rsidRDefault="004B0A11" w:rsidP="004B0A11">
            <w:pPr>
              <w:spacing w:line="240" w:lineRule="auto"/>
              <w:rPr>
                <w:sz w:val="22"/>
                <w:lang w:val="en-US"/>
              </w:rPr>
            </w:pPr>
            <w:r>
              <w:rPr>
                <w:sz w:val="22"/>
                <w:lang w:val="en-US"/>
              </w:rPr>
              <w:t>Fungsi pengawasan harga</w:t>
            </w:r>
          </w:p>
        </w:tc>
        <w:tc>
          <w:tcPr>
            <w:tcW w:w="1877" w:type="dxa"/>
          </w:tcPr>
          <w:p w14:paraId="2E70A206" w14:textId="017C0BD5" w:rsidR="004B0A11" w:rsidRPr="00122E7B" w:rsidRDefault="00122E7B" w:rsidP="00122E7B">
            <w:pPr>
              <w:spacing w:line="240" w:lineRule="auto"/>
              <w:jc w:val="center"/>
              <w:rPr>
                <w:sz w:val="22"/>
                <w:lang w:val="en-US"/>
              </w:rPr>
            </w:pPr>
            <w:r>
              <w:rPr>
                <w:sz w:val="22"/>
                <w:lang w:val="en-US"/>
              </w:rPr>
              <w:t>7</w:t>
            </w:r>
          </w:p>
        </w:tc>
        <w:tc>
          <w:tcPr>
            <w:tcW w:w="2048" w:type="dxa"/>
          </w:tcPr>
          <w:p w14:paraId="6616590F" w14:textId="60D25E64" w:rsidR="004B0A11" w:rsidRPr="00122E7B" w:rsidRDefault="00122E7B" w:rsidP="00122E7B">
            <w:pPr>
              <w:spacing w:line="240" w:lineRule="auto"/>
              <w:jc w:val="center"/>
              <w:rPr>
                <w:sz w:val="22"/>
                <w:lang w:val="en-US"/>
              </w:rPr>
            </w:pPr>
            <w:r>
              <w:rPr>
                <w:sz w:val="22"/>
                <w:lang w:val="en-US"/>
              </w:rPr>
              <w:t>9</w:t>
            </w:r>
          </w:p>
        </w:tc>
      </w:tr>
      <w:tr w:rsidR="004B0A11" w:rsidRPr="00CF12C0" w14:paraId="14EC9BDB" w14:textId="77777777" w:rsidTr="004B0A11">
        <w:tc>
          <w:tcPr>
            <w:tcW w:w="4003" w:type="dxa"/>
          </w:tcPr>
          <w:p w14:paraId="13BBB960" w14:textId="13B74223" w:rsidR="004B0A11" w:rsidRDefault="004B0A11" w:rsidP="004B0A11">
            <w:pPr>
              <w:spacing w:line="240" w:lineRule="auto"/>
              <w:rPr>
                <w:sz w:val="22"/>
                <w:lang w:val="en-US"/>
              </w:rPr>
            </w:pPr>
            <w:r>
              <w:rPr>
                <w:sz w:val="22"/>
                <w:lang w:val="en-US"/>
              </w:rPr>
              <w:t>Fungsi pengawasan keuangan nasional</w:t>
            </w:r>
          </w:p>
        </w:tc>
        <w:tc>
          <w:tcPr>
            <w:tcW w:w="1877" w:type="dxa"/>
          </w:tcPr>
          <w:p w14:paraId="74A9CE17" w14:textId="0EDE9444" w:rsidR="004B0A11" w:rsidRPr="00122E7B" w:rsidRDefault="00122E7B" w:rsidP="00122E7B">
            <w:pPr>
              <w:spacing w:line="240" w:lineRule="auto"/>
              <w:jc w:val="center"/>
              <w:rPr>
                <w:sz w:val="22"/>
                <w:lang w:val="en-US"/>
              </w:rPr>
            </w:pPr>
            <w:r>
              <w:rPr>
                <w:sz w:val="22"/>
                <w:lang w:val="en-US"/>
              </w:rPr>
              <w:t>9</w:t>
            </w:r>
          </w:p>
        </w:tc>
        <w:tc>
          <w:tcPr>
            <w:tcW w:w="2048" w:type="dxa"/>
          </w:tcPr>
          <w:p w14:paraId="23C342F6" w14:textId="0BEABCCA" w:rsidR="004B0A11" w:rsidRPr="00122E7B" w:rsidRDefault="00122E7B" w:rsidP="00122E7B">
            <w:pPr>
              <w:spacing w:line="240" w:lineRule="auto"/>
              <w:jc w:val="center"/>
              <w:rPr>
                <w:sz w:val="22"/>
                <w:lang w:val="en-US"/>
              </w:rPr>
            </w:pPr>
            <w:r>
              <w:rPr>
                <w:sz w:val="22"/>
                <w:lang w:val="en-US"/>
              </w:rPr>
              <w:t>7</w:t>
            </w:r>
          </w:p>
        </w:tc>
      </w:tr>
      <w:tr w:rsidR="004B0A11" w:rsidRPr="00CF12C0" w14:paraId="516B269F" w14:textId="77777777" w:rsidTr="004B0A11">
        <w:tc>
          <w:tcPr>
            <w:tcW w:w="4003" w:type="dxa"/>
          </w:tcPr>
          <w:p w14:paraId="0F4FF1FB" w14:textId="7870F21B" w:rsidR="004B0A11" w:rsidRDefault="004B0A11" w:rsidP="004B0A11">
            <w:pPr>
              <w:spacing w:line="240" w:lineRule="auto"/>
              <w:rPr>
                <w:sz w:val="22"/>
                <w:lang w:val="en-US"/>
              </w:rPr>
            </w:pPr>
            <w:r>
              <w:rPr>
                <w:sz w:val="22"/>
                <w:lang w:val="en-US"/>
              </w:rPr>
              <w:t>Fungsi pengawasan keuangan daerah</w:t>
            </w:r>
          </w:p>
        </w:tc>
        <w:tc>
          <w:tcPr>
            <w:tcW w:w="1877" w:type="dxa"/>
          </w:tcPr>
          <w:p w14:paraId="08457526" w14:textId="47594652" w:rsidR="004B0A11" w:rsidRPr="00122E7B" w:rsidRDefault="00122E7B" w:rsidP="00122E7B">
            <w:pPr>
              <w:spacing w:line="240" w:lineRule="auto"/>
              <w:jc w:val="center"/>
              <w:rPr>
                <w:sz w:val="22"/>
                <w:lang w:val="en-US"/>
              </w:rPr>
            </w:pPr>
            <w:r>
              <w:rPr>
                <w:sz w:val="22"/>
                <w:lang w:val="en-US"/>
              </w:rPr>
              <w:t>8</w:t>
            </w:r>
          </w:p>
        </w:tc>
        <w:tc>
          <w:tcPr>
            <w:tcW w:w="2048" w:type="dxa"/>
          </w:tcPr>
          <w:p w14:paraId="0902F484" w14:textId="46EB8B12" w:rsidR="004B0A11" w:rsidRPr="00122E7B" w:rsidRDefault="00122E7B" w:rsidP="00122E7B">
            <w:pPr>
              <w:spacing w:line="240" w:lineRule="auto"/>
              <w:jc w:val="center"/>
              <w:rPr>
                <w:sz w:val="22"/>
                <w:lang w:val="en-US"/>
              </w:rPr>
            </w:pPr>
            <w:r>
              <w:rPr>
                <w:sz w:val="22"/>
                <w:lang w:val="en-US"/>
              </w:rPr>
              <w:t>7</w:t>
            </w:r>
          </w:p>
        </w:tc>
      </w:tr>
      <w:tr w:rsidR="004B0A11" w:rsidRPr="00CF12C0" w14:paraId="4CC088D1" w14:textId="77777777" w:rsidTr="004B0A11">
        <w:tc>
          <w:tcPr>
            <w:tcW w:w="4003" w:type="dxa"/>
          </w:tcPr>
          <w:p w14:paraId="237EFCEE" w14:textId="2004FB42" w:rsidR="004B0A11" w:rsidRDefault="004B0A11" w:rsidP="004B0A11">
            <w:pPr>
              <w:spacing w:line="240" w:lineRule="auto"/>
              <w:rPr>
                <w:sz w:val="22"/>
                <w:lang w:val="en-US"/>
              </w:rPr>
            </w:pPr>
            <w:r>
              <w:rPr>
                <w:sz w:val="22"/>
                <w:lang w:val="en-US"/>
              </w:rPr>
              <w:t>Informasi inflasi nasional</w:t>
            </w:r>
          </w:p>
        </w:tc>
        <w:tc>
          <w:tcPr>
            <w:tcW w:w="1877" w:type="dxa"/>
          </w:tcPr>
          <w:p w14:paraId="3EA53332" w14:textId="0A5A1FEB" w:rsidR="004B0A11" w:rsidRPr="00122E7B" w:rsidRDefault="00122E7B" w:rsidP="00122E7B">
            <w:pPr>
              <w:spacing w:line="240" w:lineRule="auto"/>
              <w:jc w:val="center"/>
              <w:rPr>
                <w:sz w:val="22"/>
                <w:lang w:val="en-US"/>
              </w:rPr>
            </w:pPr>
            <w:r>
              <w:rPr>
                <w:sz w:val="22"/>
                <w:lang w:val="en-US"/>
              </w:rPr>
              <w:t>9</w:t>
            </w:r>
          </w:p>
        </w:tc>
        <w:tc>
          <w:tcPr>
            <w:tcW w:w="2048" w:type="dxa"/>
          </w:tcPr>
          <w:p w14:paraId="59B9ECDC" w14:textId="55431A70" w:rsidR="004B0A11" w:rsidRPr="00122E7B" w:rsidRDefault="00122E7B" w:rsidP="00122E7B">
            <w:pPr>
              <w:spacing w:line="240" w:lineRule="auto"/>
              <w:jc w:val="center"/>
              <w:rPr>
                <w:sz w:val="22"/>
                <w:lang w:val="en-US"/>
              </w:rPr>
            </w:pPr>
            <w:r>
              <w:rPr>
                <w:sz w:val="22"/>
                <w:lang w:val="en-US"/>
              </w:rPr>
              <w:t>7</w:t>
            </w:r>
          </w:p>
        </w:tc>
      </w:tr>
      <w:tr w:rsidR="004B0A11" w:rsidRPr="00CF12C0" w14:paraId="52C58964" w14:textId="77777777" w:rsidTr="004B0A11">
        <w:tc>
          <w:tcPr>
            <w:tcW w:w="4003" w:type="dxa"/>
          </w:tcPr>
          <w:p w14:paraId="13D0ADD6" w14:textId="7A27D9C8" w:rsidR="004B0A11" w:rsidRPr="00CF12C0" w:rsidRDefault="004B0A11" w:rsidP="004B0A11">
            <w:pPr>
              <w:spacing w:line="240" w:lineRule="auto"/>
              <w:rPr>
                <w:sz w:val="22"/>
                <w:lang w:val="en-US"/>
              </w:rPr>
            </w:pPr>
            <w:r>
              <w:rPr>
                <w:sz w:val="22"/>
                <w:lang w:val="en-US"/>
              </w:rPr>
              <w:t>Informasi inflasi Daerah</w:t>
            </w:r>
          </w:p>
        </w:tc>
        <w:tc>
          <w:tcPr>
            <w:tcW w:w="1877" w:type="dxa"/>
          </w:tcPr>
          <w:p w14:paraId="2AF6AE5D" w14:textId="3E873D0F" w:rsidR="004B0A11" w:rsidRPr="00122E7B" w:rsidRDefault="00122E7B" w:rsidP="00122E7B">
            <w:pPr>
              <w:spacing w:line="240" w:lineRule="auto"/>
              <w:jc w:val="center"/>
              <w:rPr>
                <w:sz w:val="22"/>
                <w:lang w:val="en-US"/>
              </w:rPr>
            </w:pPr>
            <w:r>
              <w:rPr>
                <w:sz w:val="22"/>
                <w:lang w:val="en-US"/>
              </w:rPr>
              <w:t>7</w:t>
            </w:r>
          </w:p>
        </w:tc>
        <w:tc>
          <w:tcPr>
            <w:tcW w:w="2048" w:type="dxa"/>
          </w:tcPr>
          <w:p w14:paraId="47A9A902" w14:textId="653E3540" w:rsidR="004B0A11" w:rsidRPr="00122E7B" w:rsidRDefault="00122E7B" w:rsidP="00122E7B">
            <w:pPr>
              <w:spacing w:line="240" w:lineRule="auto"/>
              <w:jc w:val="center"/>
              <w:rPr>
                <w:sz w:val="22"/>
                <w:lang w:val="en-US"/>
              </w:rPr>
            </w:pPr>
            <w:r>
              <w:rPr>
                <w:sz w:val="22"/>
                <w:lang w:val="en-US"/>
              </w:rPr>
              <w:t>8</w:t>
            </w:r>
          </w:p>
        </w:tc>
      </w:tr>
      <w:tr w:rsidR="004B0A11" w:rsidRPr="00CF12C0" w14:paraId="1AEFC888" w14:textId="77777777" w:rsidTr="004B0A11">
        <w:tc>
          <w:tcPr>
            <w:tcW w:w="4003" w:type="dxa"/>
          </w:tcPr>
          <w:p w14:paraId="0AB511F6" w14:textId="65DAC072" w:rsidR="004B0A11" w:rsidRPr="00CF12C0" w:rsidRDefault="004B0A11" w:rsidP="004B0A11">
            <w:pPr>
              <w:spacing w:line="240" w:lineRule="auto"/>
              <w:rPr>
                <w:sz w:val="22"/>
                <w:lang w:val="en-US"/>
              </w:rPr>
            </w:pPr>
            <w:r>
              <w:rPr>
                <w:i/>
                <w:sz w:val="22"/>
                <w:lang w:val="en-US"/>
              </w:rPr>
              <w:t xml:space="preserve">Real Gros Domestic Product </w:t>
            </w:r>
            <w:r>
              <w:rPr>
                <w:sz w:val="22"/>
                <w:lang w:val="en-US"/>
              </w:rPr>
              <w:t>(GDP)</w:t>
            </w:r>
          </w:p>
        </w:tc>
        <w:tc>
          <w:tcPr>
            <w:tcW w:w="1877" w:type="dxa"/>
          </w:tcPr>
          <w:p w14:paraId="16C1127E" w14:textId="1E8DB90F" w:rsidR="004B0A11" w:rsidRPr="00122E7B" w:rsidRDefault="00122E7B" w:rsidP="00122E7B">
            <w:pPr>
              <w:spacing w:line="240" w:lineRule="auto"/>
              <w:jc w:val="center"/>
              <w:rPr>
                <w:sz w:val="22"/>
                <w:lang w:val="en-US"/>
              </w:rPr>
            </w:pPr>
            <w:r>
              <w:rPr>
                <w:sz w:val="22"/>
                <w:lang w:val="en-US"/>
              </w:rPr>
              <w:t>8</w:t>
            </w:r>
          </w:p>
        </w:tc>
        <w:tc>
          <w:tcPr>
            <w:tcW w:w="2048" w:type="dxa"/>
          </w:tcPr>
          <w:p w14:paraId="5F7EB4ED" w14:textId="3E014200" w:rsidR="004B0A11" w:rsidRPr="00122E7B" w:rsidRDefault="00122E7B" w:rsidP="00122E7B">
            <w:pPr>
              <w:spacing w:line="240" w:lineRule="auto"/>
              <w:jc w:val="center"/>
              <w:rPr>
                <w:sz w:val="22"/>
                <w:lang w:val="en-US"/>
              </w:rPr>
            </w:pPr>
            <w:r>
              <w:rPr>
                <w:sz w:val="22"/>
                <w:lang w:val="en-US"/>
              </w:rPr>
              <w:t>7</w:t>
            </w:r>
          </w:p>
        </w:tc>
      </w:tr>
      <w:tr w:rsidR="004B0A11" w:rsidRPr="00CF12C0" w14:paraId="6EEE567A" w14:textId="77777777" w:rsidTr="004B0A11">
        <w:tc>
          <w:tcPr>
            <w:tcW w:w="4003" w:type="dxa"/>
          </w:tcPr>
          <w:p w14:paraId="12661BFB" w14:textId="1415B9BF" w:rsidR="004B0A11" w:rsidRDefault="004B0A11" w:rsidP="004B0A11">
            <w:pPr>
              <w:spacing w:line="240" w:lineRule="auto"/>
              <w:rPr>
                <w:sz w:val="22"/>
                <w:lang w:val="en-US"/>
              </w:rPr>
            </w:pPr>
            <w:r>
              <w:rPr>
                <w:sz w:val="22"/>
                <w:lang w:val="en-US"/>
              </w:rPr>
              <w:t>Tingkat Pengangguran</w:t>
            </w:r>
          </w:p>
        </w:tc>
        <w:tc>
          <w:tcPr>
            <w:tcW w:w="1877" w:type="dxa"/>
          </w:tcPr>
          <w:p w14:paraId="7F37C1C2" w14:textId="514DD3C3" w:rsidR="004B0A11" w:rsidRPr="00122E7B" w:rsidRDefault="00122E7B" w:rsidP="00122E7B">
            <w:pPr>
              <w:spacing w:line="240" w:lineRule="auto"/>
              <w:jc w:val="center"/>
              <w:rPr>
                <w:sz w:val="22"/>
                <w:lang w:val="en-US"/>
              </w:rPr>
            </w:pPr>
            <w:r>
              <w:rPr>
                <w:sz w:val="22"/>
                <w:lang w:val="en-US"/>
              </w:rPr>
              <w:t>9</w:t>
            </w:r>
          </w:p>
        </w:tc>
        <w:tc>
          <w:tcPr>
            <w:tcW w:w="2048" w:type="dxa"/>
          </w:tcPr>
          <w:p w14:paraId="724C29D9" w14:textId="31C1D0E8" w:rsidR="004B0A11" w:rsidRPr="00122E7B" w:rsidRDefault="00122E7B" w:rsidP="00122E7B">
            <w:pPr>
              <w:spacing w:line="240" w:lineRule="auto"/>
              <w:jc w:val="center"/>
              <w:rPr>
                <w:sz w:val="22"/>
                <w:lang w:val="en-US"/>
              </w:rPr>
            </w:pPr>
            <w:r>
              <w:rPr>
                <w:sz w:val="22"/>
                <w:lang w:val="en-US"/>
              </w:rPr>
              <w:t>7</w:t>
            </w:r>
          </w:p>
        </w:tc>
      </w:tr>
      <w:tr w:rsidR="004B0A11" w:rsidRPr="00CF12C0" w14:paraId="153527FF" w14:textId="77777777" w:rsidTr="004B0A11">
        <w:tc>
          <w:tcPr>
            <w:tcW w:w="4003" w:type="dxa"/>
          </w:tcPr>
          <w:p w14:paraId="6E25F608" w14:textId="2083902F" w:rsidR="004B0A11" w:rsidRDefault="004B0A11" w:rsidP="004B0A11">
            <w:pPr>
              <w:spacing w:line="240" w:lineRule="auto"/>
              <w:rPr>
                <w:sz w:val="22"/>
                <w:lang w:val="en-US"/>
              </w:rPr>
            </w:pPr>
            <w:r>
              <w:rPr>
                <w:sz w:val="22"/>
                <w:lang w:val="en-US"/>
              </w:rPr>
              <w:t>Suku Bunga dan Pajak</w:t>
            </w:r>
          </w:p>
        </w:tc>
        <w:tc>
          <w:tcPr>
            <w:tcW w:w="1877" w:type="dxa"/>
          </w:tcPr>
          <w:p w14:paraId="4330FA07" w14:textId="737831CA" w:rsidR="004B0A11" w:rsidRPr="00122E7B" w:rsidRDefault="00122E7B" w:rsidP="00122E7B">
            <w:pPr>
              <w:spacing w:line="240" w:lineRule="auto"/>
              <w:jc w:val="center"/>
              <w:rPr>
                <w:sz w:val="22"/>
                <w:lang w:val="en-US"/>
              </w:rPr>
            </w:pPr>
            <w:r>
              <w:rPr>
                <w:sz w:val="22"/>
                <w:lang w:val="en-US"/>
              </w:rPr>
              <w:t>9</w:t>
            </w:r>
          </w:p>
        </w:tc>
        <w:tc>
          <w:tcPr>
            <w:tcW w:w="2048" w:type="dxa"/>
          </w:tcPr>
          <w:p w14:paraId="415C83B2" w14:textId="651B0698" w:rsidR="004B0A11" w:rsidRPr="00122E7B" w:rsidRDefault="00122E7B" w:rsidP="00122E7B">
            <w:pPr>
              <w:spacing w:line="240" w:lineRule="auto"/>
              <w:jc w:val="center"/>
              <w:rPr>
                <w:sz w:val="22"/>
                <w:lang w:val="en-US"/>
              </w:rPr>
            </w:pPr>
            <w:r>
              <w:rPr>
                <w:sz w:val="22"/>
                <w:lang w:val="en-US"/>
              </w:rPr>
              <w:t>9</w:t>
            </w:r>
          </w:p>
        </w:tc>
      </w:tr>
      <w:tr w:rsidR="004B0A11" w:rsidRPr="00CF12C0" w14:paraId="335F1337" w14:textId="77777777" w:rsidTr="004B0A11">
        <w:tc>
          <w:tcPr>
            <w:tcW w:w="4003" w:type="dxa"/>
          </w:tcPr>
          <w:p w14:paraId="258AAA08" w14:textId="723F0C99" w:rsidR="004B0A11" w:rsidRDefault="004B0A11" w:rsidP="004B0A11">
            <w:pPr>
              <w:spacing w:line="240" w:lineRule="auto"/>
              <w:rPr>
                <w:sz w:val="22"/>
                <w:lang w:val="en-US"/>
              </w:rPr>
            </w:pPr>
            <w:r>
              <w:rPr>
                <w:sz w:val="22"/>
                <w:lang w:val="en-US"/>
              </w:rPr>
              <w:t>Harga bahan bakar</w:t>
            </w:r>
          </w:p>
        </w:tc>
        <w:tc>
          <w:tcPr>
            <w:tcW w:w="1877" w:type="dxa"/>
          </w:tcPr>
          <w:p w14:paraId="6EAE80A4" w14:textId="14B99404" w:rsidR="004B0A11" w:rsidRPr="00122E7B" w:rsidRDefault="00122E7B" w:rsidP="00122E7B">
            <w:pPr>
              <w:spacing w:line="240" w:lineRule="auto"/>
              <w:jc w:val="center"/>
              <w:rPr>
                <w:sz w:val="22"/>
                <w:lang w:val="en-US"/>
              </w:rPr>
            </w:pPr>
            <w:r>
              <w:rPr>
                <w:sz w:val="22"/>
                <w:lang w:val="en-US"/>
              </w:rPr>
              <w:t>7</w:t>
            </w:r>
          </w:p>
        </w:tc>
        <w:tc>
          <w:tcPr>
            <w:tcW w:w="2048" w:type="dxa"/>
          </w:tcPr>
          <w:p w14:paraId="53A9C7B3" w14:textId="58D8EAEE" w:rsidR="004B0A11" w:rsidRPr="00122E7B" w:rsidRDefault="00122E7B" w:rsidP="00122E7B">
            <w:pPr>
              <w:spacing w:line="240" w:lineRule="auto"/>
              <w:jc w:val="center"/>
              <w:rPr>
                <w:sz w:val="22"/>
                <w:lang w:val="en-US"/>
              </w:rPr>
            </w:pPr>
            <w:r>
              <w:rPr>
                <w:sz w:val="22"/>
                <w:lang w:val="en-US"/>
              </w:rPr>
              <w:t>9</w:t>
            </w:r>
          </w:p>
        </w:tc>
      </w:tr>
      <w:tr w:rsidR="004B0A11" w:rsidRPr="00CF12C0" w14:paraId="6194716B" w14:textId="77777777" w:rsidTr="004B0A11">
        <w:tc>
          <w:tcPr>
            <w:tcW w:w="4003" w:type="dxa"/>
          </w:tcPr>
          <w:p w14:paraId="3AFFDA61" w14:textId="77D34C41" w:rsidR="004B0A11" w:rsidRPr="004B0A11" w:rsidRDefault="004B0A11" w:rsidP="004B0A11">
            <w:pPr>
              <w:spacing w:line="240" w:lineRule="auto"/>
              <w:rPr>
                <w:i/>
                <w:sz w:val="22"/>
                <w:lang w:val="en-US"/>
              </w:rPr>
            </w:pPr>
            <w:r>
              <w:rPr>
                <w:sz w:val="22"/>
                <w:lang w:val="en-US"/>
              </w:rPr>
              <w:lastRenderedPageBreak/>
              <w:t>Harga Komoditi Pokok</w:t>
            </w:r>
          </w:p>
        </w:tc>
        <w:tc>
          <w:tcPr>
            <w:tcW w:w="1877" w:type="dxa"/>
          </w:tcPr>
          <w:p w14:paraId="47C989F5" w14:textId="15EDE317" w:rsidR="004B0A11" w:rsidRPr="00122E7B" w:rsidRDefault="00122E7B" w:rsidP="00122E7B">
            <w:pPr>
              <w:spacing w:line="240" w:lineRule="auto"/>
              <w:jc w:val="center"/>
              <w:rPr>
                <w:sz w:val="22"/>
                <w:lang w:val="en-US"/>
              </w:rPr>
            </w:pPr>
            <w:r>
              <w:rPr>
                <w:sz w:val="22"/>
                <w:lang w:val="en-US"/>
              </w:rPr>
              <w:t>8</w:t>
            </w:r>
          </w:p>
        </w:tc>
        <w:tc>
          <w:tcPr>
            <w:tcW w:w="2048" w:type="dxa"/>
          </w:tcPr>
          <w:p w14:paraId="04699562" w14:textId="1C6E8A53" w:rsidR="004B0A11" w:rsidRPr="00122E7B" w:rsidRDefault="00122E7B" w:rsidP="00122E7B">
            <w:pPr>
              <w:spacing w:line="240" w:lineRule="auto"/>
              <w:jc w:val="center"/>
              <w:rPr>
                <w:sz w:val="22"/>
                <w:lang w:val="en-US"/>
              </w:rPr>
            </w:pPr>
            <w:r>
              <w:rPr>
                <w:sz w:val="22"/>
                <w:lang w:val="en-US"/>
              </w:rPr>
              <w:t>9</w:t>
            </w:r>
          </w:p>
        </w:tc>
      </w:tr>
      <w:tr w:rsidR="004B0A11" w:rsidRPr="00CF12C0" w14:paraId="146E4654" w14:textId="77777777" w:rsidTr="004B0A11">
        <w:tc>
          <w:tcPr>
            <w:tcW w:w="4003" w:type="dxa"/>
          </w:tcPr>
          <w:p w14:paraId="0A50DB93" w14:textId="0021516E" w:rsidR="004B0A11" w:rsidRPr="004B0A11" w:rsidRDefault="004B0A11" w:rsidP="004B0A11">
            <w:pPr>
              <w:spacing w:line="240" w:lineRule="auto"/>
              <w:rPr>
                <w:i/>
                <w:sz w:val="22"/>
                <w:lang w:val="en-US"/>
              </w:rPr>
            </w:pPr>
            <w:r w:rsidRPr="004B0A11">
              <w:rPr>
                <w:i/>
                <w:sz w:val="22"/>
                <w:lang w:val="en-US"/>
              </w:rPr>
              <w:t>Forcasting</w:t>
            </w:r>
          </w:p>
        </w:tc>
        <w:tc>
          <w:tcPr>
            <w:tcW w:w="1877" w:type="dxa"/>
          </w:tcPr>
          <w:p w14:paraId="5B04411C" w14:textId="622DAA2B" w:rsidR="004B0A11" w:rsidRPr="00122E7B" w:rsidRDefault="00122E7B" w:rsidP="00122E7B">
            <w:pPr>
              <w:spacing w:line="240" w:lineRule="auto"/>
              <w:jc w:val="center"/>
              <w:rPr>
                <w:sz w:val="22"/>
                <w:lang w:val="en-US"/>
              </w:rPr>
            </w:pPr>
            <w:r>
              <w:rPr>
                <w:sz w:val="22"/>
                <w:lang w:val="en-US"/>
              </w:rPr>
              <w:t>7</w:t>
            </w:r>
          </w:p>
        </w:tc>
        <w:tc>
          <w:tcPr>
            <w:tcW w:w="2048" w:type="dxa"/>
          </w:tcPr>
          <w:p w14:paraId="4D42BD8A" w14:textId="0CE61209" w:rsidR="004B0A11" w:rsidRPr="00122E7B" w:rsidRDefault="00122E7B" w:rsidP="00122E7B">
            <w:pPr>
              <w:spacing w:line="240" w:lineRule="auto"/>
              <w:jc w:val="center"/>
              <w:rPr>
                <w:sz w:val="22"/>
                <w:lang w:val="en-US"/>
              </w:rPr>
            </w:pPr>
            <w:r>
              <w:rPr>
                <w:sz w:val="22"/>
                <w:lang w:val="en-US"/>
              </w:rPr>
              <w:t>8</w:t>
            </w:r>
          </w:p>
        </w:tc>
      </w:tr>
    </w:tbl>
    <w:p w14:paraId="5A06039D" w14:textId="77777777" w:rsidR="00CF12C0" w:rsidRDefault="00CF12C0" w:rsidP="00CF12C0"/>
    <w:p w14:paraId="27A3EBA7" w14:textId="5F04C18B" w:rsidR="000A0D52" w:rsidRDefault="000A0D52" w:rsidP="00CF12C0">
      <w:pPr>
        <w:rPr>
          <w:lang w:val="en-US"/>
        </w:rPr>
      </w:pPr>
      <w:r>
        <w:tab/>
      </w:r>
      <w:r w:rsidR="009B310D">
        <w:rPr>
          <w:lang w:val="en-US"/>
        </w:rPr>
        <w:t xml:space="preserve">Dengan index 1-9 (semakin tinggi index, semakin penting) pada </w:t>
      </w:r>
      <w:r w:rsidR="009B310D">
        <w:rPr>
          <w:lang w:val="en-US"/>
        </w:rPr>
        <w:fldChar w:fldCharType="begin"/>
      </w:r>
      <w:r w:rsidR="009B310D">
        <w:rPr>
          <w:lang w:val="en-US"/>
        </w:rPr>
        <w:instrText xml:space="preserve"> REF _Ref435177759 \h </w:instrText>
      </w:r>
      <w:r w:rsidR="009B310D">
        <w:rPr>
          <w:lang w:val="en-US"/>
        </w:rPr>
      </w:r>
      <w:r w:rsidR="009B310D">
        <w:rPr>
          <w:lang w:val="en-US"/>
        </w:rPr>
        <w:fldChar w:fldCharType="separate"/>
      </w:r>
      <w:r w:rsidR="009B310D">
        <w:t xml:space="preserve">Tabel </w:t>
      </w:r>
      <w:r w:rsidR="009B310D">
        <w:rPr>
          <w:noProof/>
        </w:rPr>
        <w:t>III</w:t>
      </w:r>
      <w:r w:rsidR="009B310D">
        <w:noBreakHyphen/>
      </w:r>
      <w:r w:rsidR="009B310D">
        <w:rPr>
          <w:noProof/>
        </w:rPr>
        <w:t>11</w:t>
      </w:r>
      <w:r w:rsidR="009B310D">
        <w:rPr>
          <w:lang w:val="en-US"/>
        </w:rPr>
        <w:fldChar w:fldCharType="end"/>
      </w:r>
      <w:r w:rsidR="009B310D">
        <w:rPr>
          <w:lang w:val="en-US"/>
        </w:rPr>
        <w:t xml:space="preserve"> dan hasil wawancara langsung, </w:t>
      </w:r>
      <w:r>
        <w:rPr>
          <w:lang w:val="en-US"/>
        </w:rPr>
        <w:t xml:space="preserve"> </w:t>
      </w:r>
      <w:r w:rsidR="00E65F16">
        <w:rPr>
          <w:lang w:val="en-US"/>
        </w:rPr>
        <w:t>D</w:t>
      </w:r>
      <w:r w:rsidR="009B310D">
        <w:rPr>
          <w:lang w:val="en-US"/>
        </w:rPr>
        <w:t xml:space="preserve">apat disimpulkan bahwa pelaku ekonomi makro memiliki kebutuhan informasi yang bersifat historikal, hubungan antara variabel, dan  visualisasi dari pola-pola sebaran tersebut. Sedangkan pelaku ekonomi mikro memiliki kebutuhan informasi yang bersifat peramalan, pengawasan, dan optimasi atau minimasi. </w:t>
      </w:r>
    </w:p>
    <w:p w14:paraId="598BA099" w14:textId="0562086B" w:rsidR="002845CE" w:rsidRDefault="002845CE" w:rsidP="00CF12C0">
      <w:pPr>
        <w:rPr>
          <w:lang w:val="en-US"/>
        </w:rPr>
      </w:pPr>
    </w:p>
    <w:p w14:paraId="048D2859" w14:textId="77777777" w:rsidR="002845CE" w:rsidRDefault="002845CE" w:rsidP="002845CE">
      <w:pPr>
        <w:ind w:firstLine="709"/>
        <w:rPr>
          <w:lang w:val="en-US"/>
        </w:rPr>
      </w:pPr>
      <w:r>
        <w:rPr>
          <w:lang w:val="en-US"/>
        </w:rPr>
        <w:t>Informasi strategis untuk setiap segmen</w:t>
      </w:r>
    </w:p>
    <w:p w14:paraId="36518BAA" w14:textId="77777777" w:rsidR="002845CE" w:rsidRDefault="002845CE" w:rsidP="002845CE">
      <w:pPr>
        <w:ind w:firstLine="709"/>
        <w:rPr>
          <w:lang w:val="en-US"/>
        </w:rPr>
      </w:pPr>
      <w:r>
        <w:rPr>
          <w:lang w:val="en-US"/>
        </w:rPr>
        <w:tab/>
      </w:r>
      <w:r>
        <w:rPr>
          <w:lang w:val="en-US"/>
        </w:rPr>
        <w:tab/>
        <w:t>dataset untuk setiap informasi strategis</w:t>
      </w:r>
    </w:p>
    <w:p w14:paraId="07E8B485" w14:textId="77777777" w:rsidR="002845CE" w:rsidRDefault="002845CE" w:rsidP="00CF12C0">
      <w:pPr>
        <w:rPr>
          <w:lang w:val="en-US"/>
        </w:rPr>
      </w:pPr>
    </w:p>
    <w:p w14:paraId="006722E0" w14:textId="77777777" w:rsidR="009B310D" w:rsidRPr="00C60FA7" w:rsidRDefault="009B310D" w:rsidP="00CF12C0"/>
    <w:p w14:paraId="70D591DC" w14:textId="40229071" w:rsidR="00E835C6" w:rsidRDefault="000115EE" w:rsidP="00E835C6">
      <w:pPr>
        <w:pStyle w:val="Heading3"/>
        <w:numPr>
          <w:ilvl w:val="0"/>
          <w:numId w:val="23"/>
        </w:numPr>
        <w:rPr>
          <w:lang w:val="en-US"/>
        </w:rPr>
      </w:pPr>
      <w:bookmarkStart w:id="84" w:name="_Toc435178519"/>
      <w:r w:rsidRPr="00C60FA7">
        <w:t>Pemetaan Visualisasi Data</w:t>
      </w:r>
      <w:bookmarkEnd w:id="84"/>
    </w:p>
    <w:p w14:paraId="542364E2" w14:textId="77777777" w:rsidR="002845CE" w:rsidRDefault="002845CE" w:rsidP="00E835C6">
      <w:pPr>
        <w:ind w:firstLine="709"/>
        <w:rPr>
          <w:lang w:val="en-US"/>
        </w:rPr>
      </w:pPr>
    </w:p>
    <w:p w14:paraId="74E4041D" w14:textId="11FFDF5B" w:rsidR="00E835C6" w:rsidRDefault="00E835C6" w:rsidP="00E835C6">
      <w:pPr>
        <w:ind w:firstLine="709"/>
        <w:rPr>
          <w:lang w:val="en-US"/>
        </w:rPr>
      </w:pPr>
      <w:r>
        <w:rPr>
          <w:lang w:val="en-US"/>
        </w:rPr>
        <w:t>Pemetaan visualisasi data menjelaskan bagaimana grafik-grafik visialisasi data digunakan untuk informasi-informasi tertentu.</w:t>
      </w:r>
    </w:p>
    <w:p w14:paraId="6A7EB415" w14:textId="77777777" w:rsidR="00E835C6" w:rsidRPr="00AE46F5" w:rsidRDefault="00E835C6" w:rsidP="00E835C6">
      <w:pPr>
        <w:ind w:firstLine="709"/>
        <w:rPr>
          <w:lang w:val="en-US"/>
        </w:rPr>
      </w:pPr>
      <w:r>
        <w:rPr>
          <w:lang w:val="en-US"/>
        </w:rPr>
        <w:t>…</w:t>
      </w:r>
    </w:p>
    <w:p w14:paraId="19CF8B08" w14:textId="77777777" w:rsidR="00E835C6" w:rsidRPr="00C60FA7" w:rsidRDefault="00E835C6" w:rsidP="00E835C6">
      <w:pPr>
        <w:ind w:left="720"/>
      </w:pPr>
      <w:r w:rsidRPr="00C60FA7">
        <w:t>??? jenis visualisasi, tipe2 ??? visualisasi untuk segmen</w:t>
      </w:r>
    </w:p>
    <w:p w14:paraId="4A157FFB" w14:textId="77777777" w:rsidR="00E835C6" w:rsidRDefault="00E835C6" w:rsidP="00E835C6">
      <w:pPr>
        <w:ind w:left="720"/>
      </w:pPr>
      <w:r w:rsidRPr="00C60FA7">
        <w:t>Data yg dilibatkan untuk informasi dari visual data</w:t>
      </w:r>
    </w:p>
    <w:p w14:paraId="090C149F" w14:textId="2FC6B394" w:rsidR="00E835C6" w:rsidRPr="00E835C6" w:rsidRDefault="00E835C6" w:rsidP="00E835C6">
      <w:pPr>
        <w:ind w:left="720"/>
        <w:rPr>
          <w:lang w:val="en-US"/>
        </w:rPr>
      </w:pPr>
    </w:p>
    <w:p w14:paraId="038F11D2" w14:textId="4C49A3ED" w:rsidR="00E835C6" w:rsidRPr="00E835C6" w:rsidRDefault="00E835C6" w:rsidP="00E835C6">
      <w:pPr>
        <w:pStyle w:val="Heading3"/>
        <w:numPr>
          <w:ilvl w:val="0"/>
          <w:numId w:val="23"/>
        </w:numPr>
        <w:rPr>
          <w:lang w:val="en-US"/>
        </w:rPr>
      </w:pPr>
      <w:r w:rsidRPr="00E835C6">
        <w:rPr>
          <w:lang w:val="en-US"/>
        </w:rPr>
        <w:t>Data Preprocessing</w:t>
      </w:r>
    </w:p>
    <w:p w14:paraId="60A25D9D" w14:textId="3668F05E" w:rsidR="000C398D" w:rsidRDefault="002845CE" w:rsidP="00E835C6">
      <w:pPr>
        <w:ind w:left="720"/>
        <w:rPr>
          <w:lang w:val="en-US"/>
        </w:rPr>
      </w:pPr>
      <w:r>
        <w:rPr>
          <w:lang w:val="en-US"/>
        </w:rPr>
        <w:t>Cleaning the data before visualization</w:t>
      </w:r>
    </w:p>
    <w:p w14:paraId="7167CE79" w14:textId="77777777" w:rsidR="002845CE" w:rsidRPr="00C60FA7" w:rsidRDefault="002845CE" w:rsidP="00E835C6">
      <w:pPr>
        <w:ind w:left="720"/>
      </w:pPr>
    </w:p>
    <w:p w14:paraId="06221876" w14:textId="3A7D7F75" w:rsidR="00E835C6" w:rsidRPr="00E835C6" w:rsidRDefault="000115EE" w:rsidP="00E835C6">
      <w:pPr>
        <w:pStyle w:val="Heading3"/>
        <w:numPr>
          <w:ilvl w:val="0"/>
          <w:numId w:val="23"/>
        </w:numPr>
      </w:pPr>
      <w:bookmarkStart w:id="85" w:name="_Toc435178520"/>
      <w:r w:rsidRPr="00C60FA7">
        <w:t>Analisis Algoritma</w:t>
      </w:r>
      <w:bookmarkEnd w:id="85"/>
    </w:p>
    <w:p w14:paraId="54EC9A61" w14:textId="7483C563" w:rsidR="007D5711" w:rsidRPr="00C60FA7" w:rsidRDefault="00F2511D" w:rsidP="007D5711">
      <w:pPr>
        <w:ind w:left="360"/>
      </w:pPr>
      <w:r w:rsidRPr="00C60FA7">
        <w:t>Kasus yang tidak bias langsung di generate, algoritma yg dipakai yg untuk mengolah data jadi informasi.</w:t>
      </w:r>
    </w:p>
    <w:p w14:paraId="44A4745F" w14:textId="77777777" w:rsidR="00404612" w:rsidRPr="00C60FA7" w:rsidRDefault="00404612" w:rsidP="00E835C6"/>
    <w:p w14:paraId="30E09C72" w14:textId="5A3031CE" w:rsidR="00404612" w:rsidRPr="00C60FA7" w:rsidRDefault="00404612" w:rsidP="00404612">
      <w:pPr>
        <w:pStyle w:val="ListParagraph"/>
        <w:numPr>
          <w:ilvl w:val="3"/>
          <w:numId w:val="6"/>
        </w:numPr>
        <w:jc w:val="center"/>
        <w:sectPr w:rsidR="00404612" w:rsidRPr="00C60FA7" w:rsidSect="009176AB">
          <w:pgSz w:w="11907" w:h="16840" w:code="9"/>
          <w:pgMar w:top="2268" w:right="1701" w:bottom="1701" w:left="2268" w:header="720" w:footer="720" w:gutter="0"/>
          <w:cols w:space="720"/>
          <w:titlePg/>
          <w:docGrid w:linePitch="360"/>
        </w:sectPr>
      </w:pPr>
    </w:p>
    <w:p w14:paraId="1AD05ECF" w14:textId="530CBDF6" w:rsidR="00337A07" w:rsidRPr="00C60FA7" w:rsidRDefault="00337A07" w:rsidP="005A0414">
      <w:pPr>
        <w:pStyle w:val="Heading1"/>
        <w:numPr>
          <w:ilvl w:val="0"/>
          <w:numId w:val="0"/>
        </w:numPr>
      </w:pPr>
      <w:bookmarkStart w:id="86" w:name="_Toc431443326"/>
      <w:bookmarkStart w:id="87" w:name="_Toc435178522"/>
      <w:r w:rsidRPr="00C60FA7">
        <w:lastRenderedPageBreak/>
        <w:t>DAFTAR PUSTAKA</w:t>
      </w:r>
      <w:bookmarkEnd w:id="86"/>
      <w:bookmarkEnd w:id="87"/>
    </w:p>
    <w:p w14:paraId="5A855839" w14:textId="0D35268C" w:rsidR="00563CFF" w:rsidRPr="00C60FA7" w:rsidRDefault="003B507D" w:rsidP="00C860A3">
      <w:pPr>
        <w:widowControl w:val="0"/>
        <w:autoSpaceDE w:val="0"/>
        <w:autoSpaceDN w:val="0"/>
        <w:adjustRightInd w:val="0"/>
        <w:spacing w:after="140" w:line="288" w:lineRule="auto"/>
        <w:jc w:val="left"/>
        <w:rPr>
          <w:rFonts w:cs="Times New Roman"/>
          <w:noProof/>
          <w:szCs w:val="24"/>
        </w:rPr>
      </w:pPr>
      <w:r w:rsidRPr="00C60FA7">
        <w:rPr>
          <w:rFonts w:eastAsiaTheme="minorEastAsia" w:cs="Times New Roman"/>
          <w:szCs w:val="24"/>
          <w:lang w:eastAsia="id-ID"/>
        </w:rPr>
        <w:fldChar w:fldCharType="begin" w:fldLock="1"/>
      </w:r>
      <w:r w:rsidRPr="00C60FA7">
        <w:instrText xml:space="preserve">ADDIN Mendeley Bibliography CSL_BIBLIOGRAPHY </w:instrText>
      </w:r>
      <w:r w:rsidRPr="00C60FA7">
        <w:rPr>
          <w:rFonts w:eastAsiaTheme="minorEastAsia" w:cs="Times New Roman"/>
          <w:szCs w:val="24"/>
          <w:lang w:eastAsia="id-ID"/>
        </w:rPr>
        <w:fldChar w:fldCharType="separate"/>
      </w:r>
    </w:p>
    <w:p w14:paraId="48966B62"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1]</w:t>
      </w:r>
      <w:r w:rsidRPr="00C60FA7">
        <w:rPr>
          <w:rFonts w:cs="Times New Roman"/>
          <w:noProof/>
          <w:szCs w:val="24"/>
        </w:rPr>
        <w:tab/>
        <w:t xml:space="preserve">C. Snijders, U. Matzat, and U. Reips, “‘Big Data’: Big Gaps of Knowledge in the Field of Internet Science,” </w:t>
      </w:r>
      <w:r w:rsidRPr="00C60FA7">
        <w:rPr>
          <w:rFonts w:cs="Times New Roman"/>
          <w:i/>
          <w:iCs/>
          <w:noProof/>
          <w:szCs w:val="24"/>
        </w:rPr>
        <w:t>Int. J. Internet Sci.</w:t>
      </w:r>
      <w:r w:rsidRPr="00C60FA7">
        <w:rPr>
          <w:rFonts w:cs="Times New Roman"/>
          <w:noProof/>
          <w:szCs w:val="24"/>
        </w:rPr>
        <w:t>, vol. 7, no. 1, pp. 1–5, 2013.</w:t>
      </w:r>
    </w:p>
    <w:p w14:paraId="4DA25EED"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69207925"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2]</w:t>
      </w:r>
      <w:r w:rsidRPr="00C60FA7">
        <w:rPr>
          <w:rFonts w:cs="Times New Roman"/>
          <w:noProof/>
          <w:szCs w:val="24"/>
        </w:rPr>
        <w:tab/>
        <w:t>“Open Definition - Defining Open in Open Data, Open Content and Open Knowledge.” [Online]. Available: http://opendefinition.org/. [Accessed: 03-Oct-2015].</w:t>
      </w:r>
    </w:p>
    <w:p w14:paraId="1DD4727C"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7A38C40D"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3]</w:t>
      </w:r>
      <w:r w:rsidRPr="00C60FA7">
        <w:rPr>
          <w:rFonts w:cs="Times New Roman"/>
          <w:noProof/>
          <w:szCs w:val="24"/>
        </w:rPr>
        <w:tab/>
        <w:t>“Tentang - Data.jakarta.go.id.” [Online]. Available: http://data.jakarta.go.id/about. [Accessed: 03-Oct-2015].</w:t>
      </w:r>
    </w:p>
    <w:p w14:paraId="6EC63216"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447C7080"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4]</w:t>
      </w:r>
      <w:r w:rsidRPr="00C60FA7">
        <w:rPr>
          <w:rFonts w:cs="Times New Roman"/>
          <w:noProof/>
          <w:szCs w:val="24"/>
        </w:rPr>
        <w:tab/>
        <w:t xml:space="preserve">I. J. Asmara, E. Achelia, W. Maulana, R. Wijayanti, and Y. Rianto, “Teknik Visualisasi Grafik Berbasis Web Di Atas Platform,” </w:t>
      </w:r>
      <w:r w:rsidRPr="00C60FA7">
        <w:rPr>
          <w:rFonts w:cs="Times New Roman"/>
          <w:i/>
          <w:iCs/>
          <w:noProof/>
          <w:szCs w:val="24"/>
        </w:rPr>
        <w:t>Semin. Nas. Apl. Teknol. Inf. 2009 (SNATI 2009)</w:t>
      </w:r>
      <w:r w:rsidRPr="00C60FA7">
        <w:rPr>
          <w:rFonts w:cs="Times New Roman"/>
          <w:noProof/>
          <w:szCs w:val="24"/>
        </w:rPr>
        <w:t>, vol. 2009, no. Snati, pp. 44–47, 2009.</w:t>
      </w:r>
    </w:p>
    <w:p w14:paraId="74F4B7BD"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6B39B44F"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5]</w:t>
      </w:r>
      <w:r w:rsidRPr="00C60FA7">
        <w:rPr>
          <w:rFonts w:cs="Times New Roman"/>
          <w:noProof/>
          <w:szCs w:val="24"/>
        </w:rPr>
        <w:tab/>
        <w:t xml:space="preserve">M. Berndtsson, J. Hansson, B. Olsson, and B. Lundell, </w:t>
      </w:r>
      <w:r w:rsidRPr="00C60FA7">
        <w:rPr>
          <w:rFonts w:cs="Times New Roman"/>
          <w:i/>
          <w:iCs/>
          <w:noProof/>
          <w:szCs w:val="24"/>
        </w:rPr>
        <w:t>Thesis Guide - A Guide for Students in Computer Science and Information Systems</w:t>
      </w:r>
      <w:r w:rsidRPr="00C60FA7">
        <w:rPr>
          <w:rFonts w:cs="Times New Roman"/>
          <w:noProof/>
          <w:szCs w:val="24"/>
        </w:rPr>
        <w:t>. 2008.</w:t>
      </w:r>
    </w:p>
    <w:p w14:paraId="1FC73536"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38510B7F"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6]</w:t>
      </w:r>
      <w:r w:rsidRPr="00C60FA7">
        <w:rPr>
          <w:rFonts w:cs="Times New Roman"/>
          <w:noProof/>
          <w:szCs w:val="24"/>
        </w:rPr>
        <w:tab/>
        <w:t xml:space="preserve">I. Sommerville, </w:t>
      </w:r>
      <w:r w:rsidRPr="00C60FA7">
        <w:rPr>
          <w:rFonts w:cs="Times New Roman"/>
          <w:i/>
          <w:iCs/>
          <w:noProof/>
          <w:szCs w:val="24"/>
        </w:rPr>
        <w:t>Software Engineering - 9th Edition</w:t>
      </w:r>
      <w:r w:rsidRPr="00C60FA7">
        <w:rPr>
          <w:rFonts w:cs="Times New Roman"/>
          <w:noProof/>
          <w:szCs w:val="24"/>
        </w:rPr>
        <w:t>. 2010.</w:t>
      </w:r>
    </w:p>
    <w:p w14:paraId="1832C76E"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6F197497"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7]</w:t>
      </w:r>
      <w:r w:rsidRPr="00C60FA7">
        <w:rPr>
          <w:rFonts w:cs="Times New Roman"/>
          <w:noProof/>
          <w:szCs w:val="24"/>
        </w:rPr>
        <w:tab/>
        <w:t xml:space="preserve">R. Elmasri and S. B. Navathe, </w:t>
      </w:r>
      <w:r w:rsidRPr="00C60FA7">
        <w:rPr>
          <w:rFonts w:cs="Times New Roman"/>
          <w:i/>
          <w:iCs/>
          <w:noProof/>
          <w:szCs w:val="24"/>
        </w:rPr>
        <w:t>Basics of Functional Dependencies and Normalization for Relational Databases</w:t>
      </w:r>
      <w:r w:rsidRPr="00C60FA7">
        <w:rPr>
          <w:rFonts w:cs="Times New Roman"/>
          <w:noProof/>
          <w:szCs w:val="24"/>
        </w:rPr>
        <w:t>. 2010.</w:t>
      </w:r>
    </w:p>
    <w:p w14:paraId="3E9AB672"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50561B57"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8]</w:t>
      </w:r>
      <w:r w:rsidRPr="00C60FA7">
        <w:rPr>
          <w:rFonts w:cs="Times New Roman"/>
          <w:noProof/>
          <w:szCs w:val="24"/>
        </w:rPr>
        <w:tab/>
        <w:t xml:space="preserve">Fathansyah, </w:t>
      </w:r>
      <w:r w:rsidRPr="00C60FA7">
        <w:rPr>
          <w:rFonts w:cs="Times New Roman"/>
          <w:i/>
          <w:iCs/>
          <w:noProof/>
          <w:szCs w:val="24"/>
        </w:rPr>
        <w:t>Basis Data Edisi Revisi</w:t>
      </w:r>
      <w:r w:rsidRPr="00C60FA7">
        <w:rPr>
          <w:rFonts w:cs="Times New Roman"/>
          <w:noProof/>
          <w:szCs w:val="24"/>
        </w:rPr>
        <w:t>. Bandung: Informatika, 2012.</w:t>
      </w:r>
    </w:p>
    <w:p w14:paraId="1263AFFA"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1562B55B"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9]</w:t>
      </w:r>
      <w:r w:rsidRPr="00C60FA7">
        <w:rPr>
          <w:rFonts w:cs="Times New Roman"/>
          <w:noProof/>
          <w:szCs w:val="24"/>
        </w:rPr>
        <w:tab/>
        <w:t xml:space="preserve">A. Silberschatz, H. F. Korth, and S. Sudarshan, </w:t>
      </w:r>
      <w:r w:rsidRPr="00C60FA7">
        <w:rPr>
          <w:rFonts w:cs="Times New Roman"/>
          <w:i/>
          <w:iCs/>
          <w:noProof/>
          <w:szCs w:val="24"/>
        </w:rPr>
        <w:t>Database System Concepts - 6th. ed.</w:t>
      </w:r>
      <w:r w:rsidRPr="00C60FA7">
        <w:rPr>
          <w:rFonts w:cs="Times New Roman"/>
          <w:noProof/>
          <w:szCs w:val="24"/>
        </w:rPr>
        <w:t>, vol. 4. 2011.</w:t>
      </w:r>
    </w:p>
    <w:p w14:paraId="06D42BFE"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14A87123"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10]</w:t>
      </w:r>
      <w:r w:rsidRPr="00C60FA7">
        <w:rPr>
          <w:rFonts w:cs="Times New Roman"/>
          <w:noProof/>
          <w:szCs w:val="24"/>
        </w:rPr>
        <w:tab/>
        <w:t xml:space="preserve">F. Frankel, </w:t>
      </w:r>
      <w:r w:rsidRPr="00C60FA7">
        <w:rPr>
          <w:rFonts w:cs="Times New Roman"/>
          <w:i/>
          <w:iCs/>
          <w:noProof/>
          <w:szCs w:val="24"/>
        </w:rPr>
        <w:t>Visualizing Data</w:t>
      </w:r>
      <w:r w:rsidRPr="00C60FA7">
        <w:rPr>
          <w:rFonts w:cs="Times New Roman"/>
          <w:noProof/>
          <w:szCs w:val="24"/>
        </w:rPr>
        <w:t>, vol. 92, no. 2. 2004.</w:t>
      </w:r>
    </w:p>
    <w:p w14:paraId="1D091898"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010140A3"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11]</w:t>
      </w:r>
      <w:r w:rsidRPr="00C60FA7">
        <w:rPr>
          <w:rFonts w:cs="Times New Roman"/>
          <w:noProof/>
          <w:szCs w:val="24"/>
        </w:rPr>
        <w:tab/>
        <w:t xml:space="preserve">B. Shneiderman, “The eyes have it: a task by data type taxonomy for information\nvisualizations,” </w:t>
      </w:r>
      <w:r w:rsidRPr="00C60FA7">
        <w:rPr>
          <w:rFonts w:cs="Times New Roman"/>
          <w:i/>
          <w:iCs/>
          <w:noProof/>
          <w:szCs w:val="24"/>
        </w:rPr>
        <w:t>Proc. 1996 IEEE Symp. Vis. Lang.</w:t>
      </w:r>
      <w:r w:rsidRPr="00C60FA7">
        <w:rPr>
          <w:rFonts w:cs="Times New Roman"/>
          <w:noProof/>
          <w:szCs w:val="24"/>
        </w:rPr>
        <w:t>, pp. 336–343, 1996.</w:t>
      </w:r>
    </w:p>
    <w:p w14:paraId="28195048"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6E29B44B"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szCs w:val="24"/>
        </w:rPr>
      </w:pPr>
      <w:r w:rsidRPr="00C60FA7">
        <w:rPr>
          <w:rFonts w:cs="Times New Roman"/>
          <w:noProof/>
          <w:szCs w:val="24"/>
        </w:rPr>
        <w:t>[12]</w:t>
      </w:r>
      <w:r w:rsidRPr="00C60FA7">
        <w:rPr>
          <w:rFonts w:cs="Times New Roman"/>
          <w:noProof/>
          <w:szCs w:val="24"/>
        </w:rPr>
        <w:tab/>
        <w:t xml:space="preserve">A. Zoss, “LibGuides: Introduction to Data Visualization: Visualization </w:t>
      </w:r>
      <w:r w:rsidRPr="00C60FA7">
        <w:rPr>
          <w:rFonts w:cs="Times New Roman"/>
          <w:noProof/>
          <w:szCs w:val="24"/>
        </w:rPr>
        <w:lastRenderedPageBreak/>
        <w:t>Types.” [Online]. Available: http://guides.library.duke.edu/datavis/vis_types. [Accessed: 14-Oct-2015].</w:t>
      </w:r>
    </w:p>
    <w:p w14:paraId="50F69A4B" w14:textId="77777777" w:rsidR="00563CFF" w:rsidRPr="00C60FA7" w:rsidRDefault="00563CFF" w:rsidP="00C860A3">
      <w:pPr>
        <w:widowControl w:val="0"/>
        <w:autoSpaceDE w:val="0"/>
        <w:autoSpaceDN w:val="0"/>
        <w:adjustRightInd w:val="0"/>
        <w:spacing w:after="140" w:line="288" w:lineRule="auto"/>
        <w:jc w:val="left"/>
        <w:rPr>
          <w:rFonts w:cs="Times New Roman"/>
          <w:noProof/>
          <w:szCs w:val="24"/>
        </w:rPr>
      </w:pPr>
    </w:p>
    <w:p w14:paraId="1F8A06D7" w14:textId="77777777" w:rsidR="00563CFF" w:rsidRPr="00C60FA7" w:rsidRDefault="00563CFF" w:rsidP="00C860A3">
      <w:pPr>
        <w:widowControl w:val="0"/>
        <w:autoSpaceDE w:val="0"/>
        <w:autoSpaceDN w:val="0"/>
        <w:adjustRightInd w:val="0"/>
        <w:spacing w:line="240" w:lineRule="auto"/>
        <w:ind w:left="640" w:hanging="640"/>
        <w:jc w:val="left"/>
        <w:rPr>
          <w:rFonts w:cs="Times New Roman"/>
          <w:noProof/>
        </w:rPr>
      </w:pPr>
      <w:r w:rsidRPr="00C60FA7">
        <w:rPr>
          <w:rFonts w:cs="Times New Roman"/>
          <w:noProof/>
          <w:szCs w:val="24"/>
        </w:rPr>
        <w:t>[13]</w:t>
      </w:r>
      <w:r w:rsidRPr="00C60FA7">
        <w:rPr>
          <w:rFonts w:cs="Times New Roman"/>
          <w:noProof/>
          <w:szCs w:val="24"/>
        </w:rPr>
        <w:tab/>
        <w:t xml:space="preserve">A. M. Glenberg and M. E. Andrzejewski, </w:t>
      </w:r>
      <w:r w:rsidRPr="00C60FA7">
        <w:rPr>
          <w:rFonts w:cs="Times New Roman"/>
          <w:i/>
          <w:iCs/>
          <w:noProof/>
          <w:szCs w:val="24"/>
        </w:rPr>
        <w:t>Learning from data: an introduction to statistical reasoning</w:t>
      </w:r>
      <w:r w:rsidRPr="00C60FA7">
        <w:rPr>
          <w:rFonts w:cs="Times New Roman"/>
          <w:noProof/>
          <w:szCs w:val="24"/>
        </w:rPr>
        <w:t>. 2008.</w:t>
      </w:r>
    </w:p>
    <w:p w14:paraId="7EB9C919" w14:textId="0877E031" w:rsidR="00337A07" w:rsidRPr="00C60FA7" w:rsidRDefault="003B507D" w:rsidP="00C860A3">
      <w:pPr>
        <w:jc w:val="left"/>
      </w:pPr>
      <w:r w:rsidRPr="00C60FA7">
        <w:fldChar w:fldCharType="end"/>
      </w:r>
    </w:p>
    <w:sectPr w:rsidR="00337A07" w:rsidRPr="00C60FA7"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E3405B" w:rsidRPr="00791114" w:rsidRDefault="00E3405B">
      <w:pPr>
        <w:pStyle w:val="CommentText"/>
      </w:pPr>
      <w:r>
        <w:rPr>
          <w:rStyle w:val="CommentReference"/>
        </w:rPr>
        <w:annotationRef/>
      </w:r>
      <w:r>
        <w:t>Tidak pakai nomor</w:t>
      </w:r>
    </w:p>
  </w:comment>
  <w:comment w:id="15" w:author="Adam Mukharil Bachtiar" w:date="2015-10-01T13:22:00Z" w:initials="AMB">
    <w:p w14:paraId="63E38BA6" w14:textId="77777777" w:rsidR="00E3405B" w:rsidRDefault="00E3405B">
      <w:pPr>
        <w:pStyle w:val="CommentText"/>
      </w:pPr>
      <w:r>
        <w:rPr>
          <w:rStyle w:val="CommentReference"/>
        </w:rPr>
        <w:annotationRef/>
      </w:r>
      <w:r>
        <w:t>Terlalu lebay</w:t>
      </w:r>
    </w:p>
    <w:p w14:paraId="5C4B502E" w14:textId="0D012E97" w:rsidR="00E3405B" w:rsidRPr="00791114" w:rsidRDefault="00E3405B">
      <w:pPr>
        <w:pStyle w:val="CommentText"/>
      </w:pPr>
    </w:p>
  </w:comment>
  <w:comment w:id="18" w:author="Adam Mukharil Bachtiar" w:date="2015-10-01T13:25:00Z" w:initials="AMB">
    <w:p w14:paraId="07BBCA9C" w14:textId="77777777" w:rsidR="00E3405B" w:rsidRDefault="00E3405B">
      <w:pPr>
        <w:pStyle w:val="CommentText"/>
      </w:pPr>
      <w:r>
        <w:rPr>
          <w:rStyle w:val="CommentReference"/>
        </w:rPr>
        <w:annotationRef/>
      </w:r>
      <w:r>
        <w:t>Sesuaikan judul</w:t>
      </w:r>
    </w:p>
    <w:p w14:paraId="487667BE" w14:textId="2ED3A05D" w:rsidR="00E3405B" w:rsidRPr="00E333F0" w:rsidRDefault="00E3405B">
      <w:pPr>
        <w:pStyle w:val="CommentText"/>
      </w:pPr>
    </w:p>
  </w:comment>
  <w:comment w:id="21" w:author="Adam Mukharil Bachtiar" w:date="2015-10-01T13:26:00Z" w:initials="AMB">
    <w:p w14:paraId="7F494463" w14:textId="53C99492" w:rsidR="00E3405B" w:rsidRPr="00E333F0" w:rsidRDefault="00E3405B">
      <w:pPr>
        <w:pStyle w:val="CommentText"/>
      </w:pPr>
      <w:r>
        <w:rPr>
          <w:rStyle w:val="CommentReference"/>
        </w:rPr>
        <w:annotationRef/>
      </w:r>
      <w:r>
        <w:t>Sesuaikan judul</w:t>
      </w:r>
    </w:p>
  </w:comment>
  <w:comment w:id="22" w:author="Adam Mukharil Bachtiar" w:date="2015-10-01T13:27:00Z" w:initials="AMB">
    <w:p w14:paraId="3A90594D" w14:textId="04E56C34" w:rsidR="00E3405B" w:rsidRPr="00E333F0" w:rsidRDefault="00E3405B">
      <w:pPr>
        <w:pStyle w:val="CommentText"/>
      </w:pPr>
      <w:r>
        <w:rPr>
          <w:rStyle w:val="CommentReference"/>
        </w:rPr>
        <w:annotationRef/>
      </w:r>
      <w:r>
        <w:t>Sesuaikan latar belakang masalah dan harus terukur</w:t>
      </w:r>
    </w:p>
  </w:comment>
  <w:comment w:id="25" w:author="Adam Mukharil Bachtiar" w:date="2015-10-01T13:27:00Z" w:initials="AMB">
    <w:p w14:paraId="229FBA19" w14:textId="4A28FD84" w:rsidR="00E3405B" w:rsidRPr="00054B0D" w:rsidRDefault="00E3405B">
      <w:pPr>
        <w:pStyle w:val="CommentText"/>
      </w:pPr>
      <w:r>
        <w:rPr>
          <w:rStyle w:val="CommentReference"/>
        </w:rPr>
        <w:annotationRef/>
      </w:r>
      <w:r>
        <w:t>Typo</w:t>
      </w:r>
    </w:p>
  </w:comment>
  <w:comment w:id="26" w:author="Adam Mukharil Bachtiar" w:date="2015-10-01T13:28:00Z" w:initials="AMB">
    <w:p w14:paraId="336DF63E" w14:textId="0710D7B7" w:rsidR="00E3405B" w:rsidRPr="00054B0D" w:rsidRDefault="00E3405B">
      <w:pPr>
        <w:pStyle w:val="CommentText"/>
      </w:pPr>
      <w:r>
        <w:rPr>
          <w:rStyle w:val="CommentReference"/>
        </w:rPr>
        <w:annotationRef/>
      </w:r>
      <w:r>
        <w:t>Tinjau ulang</w:t>
      </w:r>
    </w:p>
  </w:comment>
  <w:comment w:id="31" w:author="Adam Mukharil Bachtiar" w:date="2015-10-01T13:29:00Z" w:initials="AMB">
    <w:p w14:paraId="2C5F21C7" w14:textId="589F9460" w:rsidR="00E3405B" w:rsidRDefault="00E3405B">
      <w:pPr>
        <w:pStyle w:val="CommentText"/>
      </w:pPr>
      <w:r>
        <w:rPr>
          <w:rStyle w:val="CommentReference"/>
        </w:rPr>
        <w:annotationRef/>
      </w:r>
    </w:p>
  </w:comment>
  <w:comment w:id="34" w:author="Adam Mukharil Bachtiar" w:date="2015-10-01T13:30:00Z" w:initials="AMB">
    <w:p w14:paraId="0030E67D" w14:textId="139B77C8" w:rsidR="00E3405B" w:rsidRPr="00054B0D" w:rsidRDefault="00E3405B">
      <w:pPr>
        <w:pStyle w:val="CommentText"/>
      </w:pPr>
      <w:r>
        <w:rPr>
          <w:rStyle w:val="CommentReference"/>
        </w:rPr>
        <w:annotationRef/>
      </w:r>
      <w:r>
        <w:t>Apa yang kamu lakukan bukan definisinya</w:t>
      </w:r>
    </w:p>
  </w:comment>
  <w:comment w:id="38" w:author="Adam Mukharil Bachtiar" w:date="2015-10-01T13:31:00Z" w:initials="AMB">
    <w:p w14:paraId="78C4AC09" w14:textId="41048BBC" w:rsidR="00E3405B" w:rsidRPr="00054B0D" w:rsidRDefault="00E3405B">
      <w:pPr>
        <w:pStyle w:val="CommentText"/>
      </w:pPr>
      <w:r>
        <w:rPr>
          <w:rStyle w:val="CommentReference"/>
        </w:rPr>
        <w:annotationRef/>
      </w:r>
      <w:r>
        <w:t>Susun dari ilmu umum ke khus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0"/>
  <w15:commentEx w15:paraId="5C4B502E" w15:done="0"/>
  <w15:commentEx w15:paraId="487667BE" w15:done="0"/>
  <w15:commentEx w15:paraId="7F494463" w15:done="0"/>
  <w15:commentEx w15:paraId="3A90594D" w15:done="0"/>
  <w15:commentEx w15:paraId="229FBA19" w15:done="0"/>
  <w15:commentEx w15:paraId="336DF63E" w15:done="0"/>
  <w15:commentEx w15:paraId="2C5F21C7" w15:done="0"/>
  <w15:commentEx w15:paraId="0030E67D" w15:done="0"/>
  <w15:commentEx w15:paraId="78C4AC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44CD4" w14:textId="77777777" w:rsidR="00E3405B" w:rsidRDefault="00E3405B" w:rsidP="00AE1795">
      <w:pPr>
        <w:spacing w:line="240" w:lineRule="auto"/>
      </w:pPr>
      <w:r>
        <w:separator/>
      </w:r>
    </w:p>
  </w:endnote>
  <w:endnote w:type="continuationSeparator" w:id="0">
    <w:p w14:paraId="3107317F" w14:textId="77777777" w:rsidR="00E3405B" w:rsidRDefault="00E3405B" w:rsidP="00AE1795">
      <w:pPr>
        <w:spacing w:line="240" w:lineRule="auto"/>
      </w:pPr>
      <w:r>
        <w:continuationSeparator/>
      </w:r>
    </w:p>
  </w:endnote>
  <w:endnote w:type="continuationNotice" w:id="1">
    <w:p w14:paraId="0E447B64" w14:textId="77777777" w:rsidR="00E3405B" w:rsidRDefault="00E3405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0496936"/>
      <w:docPartObj>
        <w:docPartGallery w:val="Page Numbers (Bottom of Page)"/>
        <w:docPartUnique/>
      </w:docPartObj>
    </w:sdtPr>
    <w:sdtEndPr>
      <w:rPr>
        <w:noProof/>
      </w:rPr>
    </w:sdtEndPr>
    <w:sdtContent>
      <w:p w14:paraId="4D78C7AC" w14:textId="25CEFB78" w:rsidR="00E3405B" w:rsidRDefault="00E3405B" w:rsidP="0026658A">
        <w:pPr>
          <w:pStyle w:val="Footer"/>
          <w:jc w:val="center"/>
        </w:pPr>
        <w:r>
          <w:fldChar w:fldCharType="begin"/>
        </w:r>
        <w:r>
          <w:instrText xml:space="preserve"> PAGE   \* MERGEFORMAT </w:instrText>
        </w:r>
        <w:r>
          <w:fldChar w:fldCharType="separate"/>
        </w:r>
        <w:r w:rsidR="00230B09">
          <w:rPr>
            <w:noProof/>
          </w:rPr>
          <w:t>iv</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5989626"/>
      <w:docPartObj>
        <w:docPartGallery w:val="Page Numbers (Bottom of Page)"/>
        <w:docPartUnique/>
      </w:docPartObj>
    </w:sdtPr>
    <w:sdtEndPr>
      <w:rPr>
        <w:noProof/>
      </w:rPr>
    </w:sdtEndPr>
    <w:sdtContent>
      <w:p w14:paraId="45C6728C" w14:textId="48D5FF57" w:rsidR="00E3405B" w:rsidRDefault="00E3405B" w:rsidP="0026658A">
        <w:pPr>
          <w:pStyle w:val="Footer"/>
          <w:jc w:val="cente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2927735"/>
      <w:docPartObj>
        <w:docPartGallery w:val="Page Numbers (Bottom of Page)"/>
        <w:docPartUnique/>
      </w:docPartObj>
    </w:sdtPr>
    <w:sdtEndPr>
      <w:rPr>
        <w:noProof/>
      </w:rPr>
    </w:sdtEndPr>
    <w:sdtContent>
      <w:p w14:paraId="21612FC5" w14:textId="42A217E3" w:rsidR="00E3405B" w:rsidRDefault="00E3405B" w:rsidP="0026658A">
        <w:pPr>
          <w:pStyle w:val="Footer"/>
          <w:jc w:val="center"/>
        </w:pPr>
        <w:r>
          <w:fldChar w:fldCharType="begin"/>
        </w:r>
        <w:r>
          <w:instrText xml:space="preserve"> PAGE   \* MERGEFORMAT </w:instrText>
        </w:r>
        <w:r>
          <w:fldChar w:fldCharType="separate"/>
        </w:r>
        <w:r w:rsidR="00230B09">
          <w:rPr>
            <w:noProof/>
          </w:rPr>
          <w:t>vii</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1460100731"/>
      <w:docPartObj>
        <w:docPartGallery w:val="Page Numbers (Bottom of Page)"/>
        <w:docPartUnique/>
      </w:docPartObj>
    </w:sdtPr>
    <w:sdtEndPr>
      <w:rPr>
        <w:noProof/>
      </w:rPr>
    </w:sdtEndPr>
    <w:sdtContent>
      <w:p w14:paraId="505E7C99" w14:textId="59A80B8D" w:rsidR="00E3405B" w:rsidRPr="00CB41D1" w:rsidRDefault="00E3405B"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Pr>
            <w:noProof/>
            <w:color w:val="000000" w:themeColor="text1"/>
          </w:rPr>
          <w:t>v</w:t>
        </w:r>
        <w:r w:rsidRPr="00CB41D1">
          <w:rPr>
            <w:noProof/>
            <w:color w:val="000000" w:themeColor="text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D21F7" w14:textId="70CAB9CC" w:rsidR="00E3405B" w:rsidRPr="00A056E6" w:rsidRDefault="00E3405B" w:rsidP="00A056E6">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516989" w14:textId="77777777" w:rsidR="00E3405B" w:rsidRPr="00A056E6" w:rsidRDefault="00E3405B" w:rsidP="00A056E6">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880516"/>
      <w:docPartObj>
        <w:docPartGallery w:val="Page Numbers (Bottom of Page)"/>
        <w:docPartUnique/>
      </w:docPartObj>
    </w:sdtPr>
    <w:sdtEndPr>
      <w:rPr>
        <w:noProof/>
      </w:rPr>
    </w:sdtEndPr>
    <w:sdtContent>
      <w:p w14:paraId="4393DF99" w14:textId="791173AD" w:rsidR="00E3405B" w:rsidRDefault="00E3405B" w:rsidP="0026658A">
        <w:pPr>
          <w:pStyle w:val="Footer"/>
          <w:jc w:val="center"/>
        </w:pPr>
        <w:r>
          <w:fldChar w:fldCharType="begin"/>
        </w:r>
        <w:r>
          <w:instrText xml:space="preserve"> PAGE   \* MERGEFORMAT </w:instrText>
        </w:r>
        <w:r>
          <w:fldChar w:fldCharType="separate"/>
        </w:r>
        <w:r w:rsidR="00230B09">
          <w:rPr>
            <w:noProof/>
          </w:rPr>
          <w:t>20</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30E412" w14:textId="77777777" w:rsidR="00E3405B" w:rsidRDefault="00E3405B" w:rsidP="00AE1795">
      <w:pPr>
        <w:spacing w:line="240" w:lineRule="auto"/>
      </w:pPr>
      <w:r>
        <w:separator/>
      </w:r>
    </w:p>
  </w:footnote>
  <w:footnote w:type="continuationSeparator" w:id="0">
    <w:p w14:paraId="487935CB" w14:textId="77777777" w:rsidR="00E3405B" w:rsidRDefault="00E3405B" w:rsidP="00AE1795">
      <w:pPr>
        <w:spacing w:line="240" w:lineRule="auto"/>
      </w:pPr>
      <w:r>
        <w:continuationSeparator/>
      </w:r>
    </w:p>
  </w:footnote>
  <w:footnote w:type="continuationNotice" w:id="1">
    <w:p w14:paraId="554DCFB0" w14:textId="77777777" w:rsidR="00E3405B" w:rsidRDefault="00E3405B">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7995098"/>
      <w:docPartObj>
        <w:docPartGallery w:val="Page Numbers (Top of Page)"/>
        <w:docPartUnique/>
      </w:docPartObj>
    </w:sdtPr>
    <w:sdtEndPr>
      <w:rPr>
        <w:noProof/>
      </w:rPr>
    </w:sdtEndPr>
    <w:sdtContent>
      <w:p w14:paraId="66E1AC77" w14:textId="6288D25A" w:rsidR="00E3405B" w:rsidRDefault="00E3405B" w:rsidP="0026658A">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8F180" w14:textId="2A7985E4" w:rsidR="00E3405B" w:rsidRDefault="00E3405B" w:rsidP="0026658A">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4751614"/>
      <w:docPartObj>
        <w:docPartGallery w:val="Page Numbers (Top of Page)"/>
        <w:docPartUnique/>
      </w:docPartObj>
    </w:sdtPr>
    <w:sdtEndPr>
      <w:rPr>
        <w:noProof/>
      </w:rPr>
    </w:sdtEndPr>
    <w:sdtContent>
      <w:p w14:paraId="6E2321CD" w14:textId="5B71698C" w:rsidR="00E3405B" w:rsidRDefault="00E3405B" w:rsidP="001E2346">
        <w:pPr>
          <w:pStyle w:val="Header"/>
          <w:jc w:val="right"/>
        </w:pPr>
        <w:r>
          <w:fldChar w:fldCharType="begin"/>
        </w:r>
        <w:r>
          <w:instrText xml:space="preserve"> PAGE   \* MERGEFORMAT </w:instrText>
        </w:r>
        <w:r>
          <w:fldChar w:fldCharType="separate"/>
        </w:r>
        <w:r w:rsidR="00230B09">
          <w:rPr>
            <w:noProof/>
          </w:rPr>
          <w:t>30</w:t>
        </w:r>
        <w:r>
          <w:rPr>
            <w:noProof/>
          </w:rPr>
          <w:fldChar w:fldCharType="end"/>
        </w: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FB3BD" w14:textId="77777777" w:rsidR="00E3405B" w:rsidRPr="00CB41D1" w:rsidRDefault="00E3405B">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720B2"/>
    <w:multiLevelType w:val="hybridMultilevel"/>
    <w:tmpl w:val="CFF0BD5E"/>
    <w:lvl w:ilvl="0" w:tplc="DC94A8DE">
      <w:start w:val="1"/>
      <w:numFmt w:val="decimal"/>
      <w:lvlText w:val="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DAD5B12"/>
    <w:multiLevelType w:val="multilevel"/>
    <w:tmpl w:val="FF46CD4E"/>
    <w:lvl w:ilvl="0">
      <w:start w:val="1"/>
      <w:numFmt w:val="decimal"/>
      <w:pStyle w:val="Heading1"/>
      <w:lvlText w:val="%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3" w15:restartNumberingAfterBreak="0">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4" w15:restartNumberingAfterBreak="0">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7035F5"/>
    <w:multiLevelType w:val="hybridMultilevel"/>
    <w:tmpl w:val="E9E6C72A"/>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696441"/>
    <w:multiLevelType w:val="multilevel"/>
    <w:tmpl w:val="B9FEB3A2"/>
    <w:lvl w:ilvl="0">
      <w:start w:val="3"/>
      <w:numFmt w:val="upperRoman"/>
      <w:lvlText w:val="BAB %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lvlText w:val="%1.%2.%3.%4.%5"/>
      <w:lvlJc w:val="left"/>
      <w:pPr>
        <w:ind w:left="4694" w:hanging="1008"/>
      </w:pPr>
      <w:rPr>
        <w:rFonts w:hint="default"/>
      </w:rPr>
    </w:lvl>
    <w:lvl w:ilvl="5">
      <w:start w:val="1"/>
      <w:numFmt w:val="decimal"/>
      <w:lvlText w:val="%1.%2.%3.%4.%5.%6"/>
      <w:lvlJc w:val="left"/>
      <w:pPr>
        <w:ind w:left="4838" w:hanging="1152"/>
      </w:pPr>
      <w:rPr>
        <w:rFonts w:hint="default"/>
      </w:rPr>
    </w:lvl>
    <w:lvl w:ilvl="6">
      <w:start w:val="1"/>
      <w:numFmt w:val="decimal"/>
      <w:lvlText w:val="%1.%2.%3.%4.%5.%6.%7"/>
      <w:lvlJc w:val="left"/>
      <w:pPr>
        <w:ind w:left="4982" w:hanging="1296"/>
      </w:pPr>
      <w:rPr>
        <w:rFonts w:hint="default"/>
      </w:rPr>
    </w:lvl>
    <w:lvl w:ilvl="7">
      <w:start w:val="1"/>
      <w:numFmt w:val="decimal"/>
      <w:lvlText w:val="%1.%2.%3.%4.%5.%6.%7.%8"/>
      <w:lvlJc w:val="left"/>
      <w:pPr>
        <w:ind w:left="5126" w:hanging="1440"/>
      </w:pPr>
      <w:rPr>
        <w:rFonts w:hint="default"/>
      </w:rPr>
    </w:lvl>
    <w:lvl w:ilvl="8">
      <w:start w:val="1"/>
      <w:numFmt w:val="decimal"/>
      <w:lvlText w:val="%1.%2.%3.%4.%5.%6.%7.%8.%9"/>
      <w:lvlJc w:val="left"/>
      <w:pPr>
        <w:ind w:left="5270" w:hanging="1584"/>
      </w:pPr>
      <w:rPr>
        <w:rFonts w:hint="default"/>
      </w:rPr>
    </w:lvl>
  </w:abstractNum>
  <w:abstractNum w:abstractNumId="9" w15:restartNumberingAfterBreak="0">
    <w:nsid w:val="395234E9"/>
    <w:multiLevelType w:val="hybridMultilevel"/>
    <w:tmpl w:val="A03EF67C"/>
    <w:lvl w:ilvl="0" w:tplc="96584180">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B9C16C7"/>
    <w:multiLevelType w:val="hybridMultilevel"/>
    <w:tmpl w:val="30D26F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D7328C6"/>
    <w:multiLevelType w:val="hybridMultilevel"/>
    <w:tmpl w:val="D38E6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3F0F69"/>
    <w:multiLevelType w:val="hybridMultilevel"/>
    <w:tmpl w:val="D786AA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2068F9"/>
    <w:multiLevelType w:val="hybridMultilevel"/>
    <w:tmpl w:val="BCC426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E5F6ADB"/>
    <w:multiLevelType w:val="hybridMultilevel"/>
    <w:tmpl w:val="B610F616"/>
    <w:lvl w:ilvl="0" w:tplc="31FCF8D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FA0BC9"/>
    <w:multiLevelType w:val="hybridMultilevel"/>
    <w:tmpl w:val="998053DA"/>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D7209F"/>
    <w:multiLevelType w:val="hybridMultilevel"/>
    <w:tmpl w:val="58309E2A"/>
    <w:lvl w:ilvl="0" w:tplc="99024FA4">
      <w:start w:val="1"/>
      <w:numFmt w:val="decimal"/>
      <w:lvlText w:val="III.%1."/>
      <w:lvlJc w:val="left"/>
      <w:pPr>
        <w:ind w:left="360" w:hanging="360"/>
      </w:pPr>
      <w:rPr>
        <w:rFonts w:hint="default"/>
      </w:rPr>
    </w:lvl>
    <w:lvl w:ilvl="1" w:tplc="02F23E46">
      <w:start w:val="1"/>
      <w:numFmt w:val="decimal"/>
      <w:lvlText w:val="III.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F4FED"/>
    <w:multiLevelType w:val="hybridMultilevel"/>
    <w:tmpl w:val="4A7493A2"/>
    <w:lvl w:ilvl="0" w:tplc="30CC8308">
      <w:start w:val="1"/>
      <w:numFmt w:val="decimal"/>
      <w:lvlText w:val="II.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9376A1"/>
    <w:multiLevelType w:val="hybridMultilevel"/>
    <w:tmpl w:val="029098DE"/>
    <w:lvl w:ilvl="0" w:tplc="2F7AAF8C">
      <w:start w:val="1"/>
      <w:numFmt w:val="decimal"/>
      <w:lvlText w:val="II.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DCD253A"/>
    <w:multiLevelType w:val="hybridMultilevel"/>
    <w:tmpl w:val="5F3E6C0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6F9863A3"/>
    <w:multiLevelType w:val="hybridMultilevel"/>
    <w:tmpl w:val="A1DE2A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6381F5B"/>
    <w:multiLevelType w:val="hybridMultilevel"/>
    <w:tmpl w:val="39CCC68A"/>
    <w:lvl w:ilvl="0" w:tplc="8A4C3118">
      <w:start w:val="3"/>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79587BBD"/>
    <w:multiLevelType w:val="hybridMultilevel"/>
    <w:tmpl w:val="EA9CF4CC"/>
    <w:lvl w:ilvl="0" w:tplc="7780E6BE">
      <w:start w:val="1"/>
      <w:numFmt w:val="decimal"/>
      <w:lvlText w:val="III.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22"/>
  </w:num>
  <w:num w:numId="3">
    <w:abstractNumId w:val="1"/>
  </w:num>
  <w:num w:numId="4">
    <w:abstractNumId w:val="3"/>
  </w:num>
  <w:num w:numId="5">
    <w:abstractNumId w:val="2"/>
  </w:num>
  <w:num w:numId="6">
    <w:abstractNumId w:val="4"/>
  </w:num>
  <w:num w:numId="7">
    <w:abstractNumId w:val="28"/>
  </w:num>
  <w:num w:numId="8">
    <w:abstractNumId w:val="25"/>
  </w:num>
  <w:num w:numId="9">
    <w:abstractNumId w:val="10"/>
  </w:num>
  <w:num w:numId="10">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3"/>
  </w:num>
  <w:num w:numId="12">
    <w:abstractNumId w:val="2"/>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16"/>
  </w:num>
  <w:num w:numId="15">
    <w:abstractNumId w:val="5"/>
  </w:num>
  <w:num w:numId="16">
    <w:abstractNumId w:val="21"/>
  </w:num>
  <w:num w:numId="17">
    <w:abstractNumId w:val="15"/>
  </w:num>
  <w:num w:numId="18">
    <w:abstractNumId w:val="9"/>
  </w:num>
  <w:num w:numId="19">
    <w:abstractNumId w:val="8"/>
  </w:num>
  <w:num w:numId="20">
    <w:abstractNumId w:val="18"/>
  </w:num>
  <w:num w:numId="21">
    <w:abstractNumId w:val="20"/>
  </w:num>
  <w:num w:numId="22">
    <w:abstractNumId w:val="19"/>
  </w:num>
  <w:num w:numId="23">
    <w:abstractNumId w:val="26"/>
  </w:num>
  <w:num w:numId="24">
    <w:abstractNumId w:val="0"/>
  </w:num>
  <w:num w:numId="25">
    <w:abstractNumId w:val="24"/>
  </w:num>
  <w:num w:numId="26">
    <w:abstractNumId w:val="6"/>
  </w:num>
  <w:num w:numId="27">
    <w:abstractNumId w:val="23"/>
  </w:num>
  <w:num w:numId="28">
    <w:abstractNumId w:val="29"/>
  </w:num>
  <w:num w:numId="29">
    <w:abstractNumId w:val="17"/>
  </w:num>
  <w:num w:numId="30">
    <w:abstractNumId w:val="14"/>
  </w:num>
  <w:num w:numId="31">
    <w:abstractNumId w:val="12"/>
  </w:num>
  <w:num w:numId="32">
    <w:abstractNumId w:val="11"/>
  </w:num>
  <w:numIdMacAtCleanup w:val="2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0B5"/>
    <w:rsid w:val="00000E5F"/>
    <w:rsid w:val="00006AB7"/>
    <w:rsid w:val="000115EE"/>
    <w:rsid w:val="00020D30"/>
    <w:rsid w:val="00021DBF"/>
    <w:rsid w:val="00031EC0"/>
    <w:rsid w:val="00032674"/>
    <w:rsid w:val="00032EA6"/>
    <w:rsid w:val="00034220"/>
    <w:rsid w:val="000349A8"/>
    <w:rsid w:val="00037C88"/>
    <w:rsid w:val="00044210"/>
    <w:rsid w:val="00051A66"/>
    <w:rsid w:val="00054B0D"/>
    <w:rsid w:val="00056D12"/>
    <w:rsid w:val="000571B6"/>
    <w:rsid w:val="00061561"/>
    <w:rsid w:val="00063EF5"/>
    <w:rsid w:val="00064E06"/>
    <w:rsid w:val="00072604"/>
    <w:rsid w:val="00076F4C"/>
    <w:rsid w:val="00083F89"/>
    <w:rsid w:val="0008682A"/>
    <w:rsid w:val="0009471D"/>
    <w:rsid w:val="0009520F"/>
    <w:rsid w:val="000A0D52"/>
    <w:rsid w:val="000A4044"/>
    <w:rsid w:val="000B4D7A"/>
    <w:rsid w:val="000B5F8C"/>
    <w:rsid w:val="000C1BD1"/>
    <w:rsid w:val="000C398D"/>
    <w:rsid w:val="000D2560"/>
    <w:rsid w:val="000D5687"/>
    <w:rsid w:val="000D74CC"/>
    <w:rsid w:val="000E2106"/>
    <w:rsid w:val="000F345A"/>
    <w:rsid w:val="000F5190"/>
    <w:rsid w:val="00105F40"/>
    <w:rsid w:val="00112B37"/>
    <w:rsid w:val="00112CF5"/>
    <w:rsid w:val="00120E39"/>
    <w:rsid w:val="00122E7B"/>
    <w:rsid w:val="00124484"/>
    <w:rsid w:val="00133B4F"/>
    <w:rsid w:val="00145E7F"/>
    <w:rsid w:val="0015778A"/>
    <w:rsid w:val="00173BFF"/>
    <w:rsid w:val="00175AAC"/>
    <w:rsid w:val="0018618A"/>
    <w:rsid w:val="001A3D44"/>
    <w:rsid w:val="001A61AF"/>
    <w:rsid w:val="001C3D34"/>
    <w:rsid w:val="001C4A7A"/>
    <w:rsid w:val="001D4FF2"/>
    <w:rsid w:val="001D77C4"/>
    <w:rsid w:val="001E2346"/>
    <w:rsid w:val="001F294F"/>
    <w:rsid w:val="001F49F5"/>
    <w:rsid w:val="002004B3"/>
    <w:rsid w:val="00203B8C"/>
    <w:rsid w:val="00207EA3"/>
    <w:rsid w:val="0021156C"/>
    <w:rsid w:val="00212C07"/>
    <w:rsid w:val="00217A7A"/>
    <w:rsid w:val="00230B09"/>
    <w:rsid w:val="00244100"/>
    <w:rsid w:val="00245129"/>
    <w:rsid w:val="002636DE"/>
    <w:rsid w:val="0026420C"/>
    <w:rsid w:val="002645FC"/>
    <w:rsid w:val="0026658A"/>
    <w:rsid w:val="00267D7A"/>
    <w:rsid w:val="00281F71"/>
    <w:rsid w:val="0028220C"/>
    <w:rsid w:val="0028268D"/>
    <w:rsid w:val="002845CE"/>
    <w:rsid w:val="00287E1D"/>
    <w:rsid w:val="002A1BAC"/>
    <w:rsid w:val="002A5A1C"/>
    <w:rsid w:val="002A6304"/>
    <w:rsid w:val="002C6B17"/>
    <w:rsid w:val="002D390B"/>
    <w:rsid w:val="002D3C43"/>
    <w:rsid w:val="00300881"/>
    <w:rsid w:val="00314C1B"/>
    <w:rsid w:val="003230B5"/>
    <w:rsid w:val="00327731"/>
    <w:rsid w:val="0033427C"/>
    <w:rsid w:val="00336142"/>
    <w:rsid w:val="00336553"/>
    <w:rsid w:val="00337A07"/>
    <w:rsid w:val="003438B8"/>
    <w:rsid w:val="00344A00"/>
    <w:rsid w:val="00345AC3"/>
    <w:rsid w:val="00347F74"/>
    <w:rsid w:val="00355D8F"/>
    <w:rsid w:val="00356027"/>
    <w:rsid w:val="00367323"/>
    <w:rsid w:val="003816DD"/>
    <w:rsid w:val="00383181"/>
    <w:rsid w:val="003918B3"/>
    <w:rsid w:val="003A0D2C"/>
    <w:rsid w:val="003B1021"/>
    <w:rsid w:val="003B186F"/>
    <w:rsid w:val="003B507D"/>
    <w:rsid w:val="003C77F6"/>
    <w:rsid w:val="003E059B"/>
    <w:rsid w:val="003E2CD2"/>
    <w:rsid w:val="003F4809"/>
    <w:rsid w:val="003F5102"/>
    <w:rsid w:val="003F5D28"/>
    <w:rsid w:val="00404612"/>
    <w:rsid w:val="0041120B"/>
    <w:rsid w:val="00412A0F"/>
    <w:rsid w:val="00430E90"/>
    <w:rsid w:val="00435A9B"/>
    <w:rsid w:val="004509CD"/>
    <w:rsid w:val="00451383"/>
    <w:rsid w:val="004619C6"/>
    <w:rsid w:val="00462008"/>
    <w:rsid w:val="0046226F"/>
    <w:rsid w:val="00475DFE"/>
    <w:rsid w:val="00481BF6"/>
    <w:rsid w:val="00482E15"/>
    <w:rsid w:val="00484F4E"/>
    <w:rsid w:val="00485536"/>
    <w:rsid w:val="00486811"/>
    <w:rsid w:val="00491651"/>
    <w:rsid w:val="00493A75"/>
    <w:rsid w:val="00494805"/>
    <w:rsid w:val="004963F0"/>
    <w:rsid w:val="004A4E50"/>
    <w:rsid w:val="004A630F"/>
    <w:rsid w:val="004B0A11"/>
    <w:rsid w:val="004B177A"/>
    <w:rsid w:val="004C4EA1"/>
    <w:rsid w:val="004C53E3"/>
    <w:rsid w:val="004C5F3E"/>
    <w:rsid w:val="004D0DC1"/>
    <w:rsid w:val="004D7DAB"/>
    <w:rsid w:val="004E467C"/>
    <w:rsid w:val="004F59D7"/>
    <w:rsid w:val="004F6226"/>
    <w:rsid w:val="005011BF"/>
    <w:rsid w:val="00503B79"/>
    <w:rsid w:val="00511804"/>
    <w:rsid w:val="00511BBD"/>
    <w:rsid w:val="00513E4B"/>
    <w:rsid w:val="0051707F"/>
    <w:rsid w:val="0052738A"/>
    <w:rsid w:val="00531518"/>
    <w:rsid w:val="00534DB3"/>
    <w:rsid w:val="005360A2"/>
    <w:rsid w:val="00541531"/>
    <w:rsid w:val="0054460F"/>
    <w:rsid w:val="005456B9"/>
    <w:rsid w:val="0054591A"/>
    <w:rsid w:val="005524B0"/>
    <w:rsid w:val="00552F2A"/>
    <w:rsid w:val="00563CFF"/>
    <w:rsid w:val="0056562F"/>
    <w:rsid w:val="00581579"/>
    <w:rsid w:val="00585C5B"/>
    <w:rsid w:val="005907E2"/>
    <w:rsid w:val="00592A69"/>
    <w:rsid w:val="00593BDB"/>
    <w:rsid w:val="005A0414"/>
    <w:rsid w:val="005A2B8C"/>
    <w:rsid w:val="005B329F"/>
    <w:rsid w:val="005D7DA8"/>
    <w:rsid w:val="005E4975"/>
    <w:rsid w:val="005F374D"/>
    <w:rsid w:val="006024D5"/>
    <w:rsid w:val="006044CD"/>
    <w:rsid w:val="00611791"/>
    <w:rsid w:val="0064140F"/>
    <w:rsid w:val="00642800"/>
    <w:rsid w:val="00650FB9"/>
    <w:rsid w:val="00653D32"/>
    <w:rsid w:val="006602B9"/>
    <w:rsid w:val="006606E5"/>
    <w:rsid w:val="00663945"/>
    <w:rsid w:val="00664F0A"/>
    <w:rsid w:val="0067106F"/>
    <w:rsid w:val="0067349C"/>
    <w:rsid w:val="00674BC8"/>
    <w:rsid w:val="00674DC0"/>
    <w:rsid w:val="0067732B"/>
    <w:rsid w:val="00697959"/>
    <w:rsid w:val="006A2DBE"/>
    <w:rsid w:val="006A45CE"/>
    <w:rsid w:val="006B143E"/>
    <w:rsid w:val="006B20A2"/>
    <w:rsid w:val="006B2BEB"/>
    <w:rsid w:val="006B302D"/>
    <w:rsid w:val="006C0037"/>
    <w:rsid w:val="006C466E"/>
    <w:rsid w:val="006D1145"/>
    <w:rsid w:val="00702455"/>
    <w:rsid w:val="00711EED"/>
    <w:rsid w:val="00713D00"/>
    <w:rsid w:val="00716832"/>
    <w:rsid w:val="00721DB1"/>
    <w:rsid w:val="00733B10"/>
    <w:rsid w:val="00764AA2"/>
    <w:rsid w:val="007659CC"/>
    <w:rsid w:val="00767569"/>
    <w:rsid w:val="00772C78"/>
    <w:rsid w:val="00781385"/>
    <w:rsid w:val="00781973"/>
    <w:rsid w:val="00791114"/>
    <w:rsid w:val="00792666"/>
    <w:rsid w:val="007937C8"/>
    <w:rsid w:val="00794F3C"/>
    <w:rsid w:val="007B0E10"/>
    <w:rsid w:val="007B3895"/>
    <w:rsid w:val="007B7EBA"/>
    <w:rsid w:val="007C72B3"/>
    <w:rsid w:val="007D5711"/>
    <w:rsid w:val="007D5952"/>
    <w:rsid w:val="007D7E54"/>
    <w:rsid w:val="007E0814"/>
    <w:rsid w:val="007E3CC4"/>
    <w:rsid w:val="00811321"/>
    <w:rsid w:val="00815B9F"/>
    <w:rsid w:val="00816000"/>
    <w:rsid w:val="00820AAA"/>
    <w:rsid w:val="008212AD"/>
    <w:rsid w:val="0083320A"/>
    <w:rsid w:val="008433D2"/>
    <w:rsid w:val="00854DB2"/>
    <w:rsid w:val="00876BD8"/>
    <w:rsid w:val="00876F34"/>
    <w:rsid w:val="00884964"/>
    <w:rsid w:val="00886F2B"/>
    <w:rsid w:val="008902C6"/>
    <w:rsid w:val="00891016"/>
    <w:rsid w:val="0089746F"/>
    <w:rsid w:val="008A1565"/>
    <w:rsid w:val="008B5CB1"/>
    <w:rsid w:val="008C4200"/>
    <w:rsid w:val="008C5240"/>
    <w:rsid w:val="008D0296"/>
    <w:rsid w:val="008D280B"/>
    <w:rsid w:val="008D39F4"/>
    <w:rsid w:val="008F1782"/>
    <w:rsid w:val="008F3CB6"/>
    <w:rsid w:val="008F615F"/>
    <w:rsid w:val="009001CE"/>
    <w:rsid w:val="0090412A"/>
    <w:rsid w:val="00913E65"/>
    <w:rsid w:val="009160D9"/>
    <w:rsid w:val="009176AB"/>
    <w:rsid w:val="0092214D"/>
    <w:rsid w:val="009248DE"/>
    <w:rsid w:val="0092620B"/>
    <w:rsid w:val="0093077E"/>
    <w:rsid w:val="00932E6D"/>
    <w:rsid w:val="00942793"/>
    <w:rsid w:val="009440EE"/>
    <w:rsid w:val="00960686"/>
    <w:rsid w:val="009659F0"/>
    <w:rsid w:val="00975998"/>
    <w:rsid w:val="00977375"/>
    <w:rsid w:val="009812F0"/>
    <w:rsid w:val="00986347"/>
    <w:rsid w:val="009A27FA"/>
    <w:rsid w:val="009A6408"/>
    <w:rsid w:val="009B310D"/>
    <w:rsid w:val="009D27FB"/>
    <w:rsid w:val="009E07B9"/>
    <w:rsid w:val="009E226B"/>
    <w:rsid w:val="009E2D8C"/>
    <w:rsid w:val="009F173C"/>
    <w:rsid w:val="009F27AE"/>
    <w:rsid w:val="00A056E6"/>
    <w:rsid w:val="00A1091B"/>
    <w:rsid w:val="00A17C9A"/>
    <w:rsid w:val="00A23343"/>
    <w:rsid w:val="00A248DD"/>
    <w:rsid w:val="00A24FCF"/>
    <w:rsid w:val="00A25964"/>
    <w:rsid w:val="00A60E87"/>
    <w:rsid w:val="00A83153"/>
    <w:rsid w:val="00A905F7"/>
    <w:rsid w:val="00A95001"/>
    <w:rsid w:val="00A9732F"/>
    <w:rsid w:val="00A9789B"/>
    <w:rsid w:val="00AA0FC3"/>
    <w:rsid w:val="00AD65DE"/>
    <w:rsid w:val="00AE1795"/>
    <w:rsid w:val="00AE46F5"/>
    <w:rsid w:val="00AE4D06"/>
    <w:rsid w:val="00AE6AA4"/>
    <w:rsid w:val="00AE7FCB"/>
    <w:rsid w:val="00AF1ED1"/>
    <w:rsid w:val="00AF329F"/>
    <w:rsid w:val="00AF53A9"/>
    <w:rsid w:val="00B02361"/>
    <w:rsid w:val="00B2305F"/>
    <w:rsid w:val="00B3644D"/>
    <w:rsid w:val="00B42A21"/>
    <w:rsid w:val="00B46D91"/>
    <w:rsid w:val="00B473F8"/>
    <w:rsid w:val="00B511DA"/>
    <w:rsid w:val="00B53522"/>
    <w:rsid w:val="00B55231"/>
    <w:rsid w:val="00B76908"/>
    <w:rsid w:val="00B83B20"/>
    <w:rsid w:val="00B83C7A"/>
    <w:rsid w:val="00B85E2C"/>
    <w:rsid w:val="00B86E1C"/>
    <w:rsid w:val="00B95E72"/>
    <w:rsid w:val="00BA4AAF"/>
    <w:rsid w:val="00BA6D54"/>
    <w:rsid w:val="00BA7540"/>
    <w:rsid w:val="00BB5CFE"/>
    <w:rsid w:val="00BC0C84"/>
    <w:rsid w:val="00BC18F0"/>
    <w:rsid w:val="00BC1FD6"/>
    <w:rsid w:val="00BC5D42"/>
    <w:rsid w:val="00BD2B85"/>
    <w:rsid w:val="00BD75E0"/>
    <w:rsid w:val="00BD7B7C"/>
    <w:rsid w:val="00BE174A"/>
    <w:rsid w:val="00BE2486"/>
    <w:rsid w:val="00BE4735"/>
    <w:rsid w:val="00BE626B"/>
    <w:rsid w:val="00BF0635"/>
    <w:rsid w:val="00BF31C9"/>
    <w:rsid w:val="00BF674D"/>
    <w:rsid w:val="00C0105A"/>
    <w:rsid w:val="00C027FB"/>
    <w:rsid w:val="00C177A9"/>
    <w:rsid w:val="00C20E85"/>
    <w:rsid w:val="00C22F60"/>
    <w:rsid w:val="00C31B21"/>
    <w:rsid w:val="00C47355"/>
    <w:rsid w:val="00C576E2"/>
    <w:rsid w:val="00C60FA7"/>
    <w:rsid w:val="00C64788"/>
    <w:rsid w:val="00C66CC4"/>
    <w:rsid w:val="00C773A1"/>
    <w:rsid w:val="00C860A3"/>
    <w:rsid w:val="00C9012F"/>
    <w:rsid w:val="00C90B71"/>
    <w:rsid w:val="00C9587F"/>
    <w:rsid w:val="00CA2A21"/>
    <w:rsid w:val="00CA6484"/>
    <w:rsid w:val="00CB41D1"/>
    <w:rsid w:val="00CC243A"/>
    <w:rsid w:val="00CC3C52"/>
    <w:rsid w:val="00CE3EEF"/>
    <w:rsid w:val="00CE498E"/>
    <w:rsid w:val="00CF12C0"/>
    <w:rsid w:val="00CF4CEA"/>
    <w:rsid w:val="00D017F6"/>
    <w:rsid w:val="00D153FC"/>
    <w:rsid w:val="00D372E6"/>
    <w:rsid w:val="00D43406"/>
    <w:rsid w:val="00D440AF"/>
    <w:rsid w:val="00D53B69"/>
    <w:rsid w:val="00D558B8"/>
    <w:rsid w:val="00D66CA4"/>
    <w:rsid w:val="00D74335"/>
    <w:rsid w:val="00D7648D"/>
    <w:rsid w:val="00D84AE0"/>
    <w:rsid w:val="00D87C6D"/>
    <w:rsid w:val="00D90E2F"/>
    <w:rsid w:val="00DA643B"/>
    <w:rsid w:val="00DB78AF"/>
    <w:rsid w:val="00DC07C4"/>
    <w:rsid w:val="00DC24FA"/>
    <w:rsid w:val="00DC7F73"/>
    <w:rsid w:val="00DD1F81"/>
    <w:rsid w:val="00DE6EDC"/>
    <w:rsid w:val="00DF37C0"/>
    <w:rsid w:val="00DF61B7"/>
    <w:rsid w:val="00DF739C"/>
    <w:rsid w:val="00E05F27"/>
    <w:rsid w:val="00E10192"/>
    <w:rsid w:val="00E226B4"/>
    <w:rsid w:val="00E253B4"/>
    <w:rsid w:val="00E26494"/>
    <w:rsid w:val="00E333F0"/>
    <w:rsid w:val="00E337BC"/>
    <w:rsid w:val="00E3405B"/>
    <w:rsid w:val="00E348F2"/>
    <w:rsid w:val="00E403D5"/>
    <w:rsid w:val="00E526B4"/>
    <w:rsid w:val="00E65F16"/>
    <w:rsid w:val="00E72539"/>
    <w:rsid w:val="00E76E7A"/>
    <w:rsid w:val="00E835C6"/>
    <w:rsid w:val="00E84094"/>
    <w:rsid w:val="00E94671"/>
    <w:rsid w:val="00EA51F4"/>
    <w:rsid w:val="00EB10C9"/>
    <w:rsid w:val="00EC32EC"/>
    <w:rsid w:val="00ED3535"/>
    <w:rsid w:val="00ED4D3D"/>
    <w:rsid w:val="00EE66B3"/>
    <w:rsid w:val="00EF73FA"/>
    <w:rsid w:val="00F01E40"/>
    <w:rsid w:val="00F03D3F"/>
    <w:rsid w:val="00F06BC6"/>
    <w:rsid w:val="00F21C33"/>
    <w:rsid w:val="00F22A4D"/>
    <w:rsid w:val="00F232E4"/>
    <w:rsid w:val="00F2511D"/>
    <w:rsid w:val="00F2621F"/>
    <w:rsid w:val="00F32707"/>
    <w:rsid w:val="00F40296"/>
    <w:rsid w:val="00F423D6"/>
    <w:rsid w:val="00F4729B"/>
    <w:rsid w:val="00F47C6E"/>
    <w:rsid w:val="00F47DE9"/>
    <w:rsid w:val="00F53C36"/>
    <w:rsid w:val="00F642E7"/>
    <w:rsid w:val="00F76538"/>
    <w:rsid w:val="00F77B6C"/>
    <w:rsid w:val="00FA0B2A"/>
    <w:rsid w:val="00FA5BF3"/>
    <w:rsid w:val="00FB112B"/>
    <w:rsid w:val="00FC0105"/>
    <w:rsid w:val="00FC280E"/>
    <w:rsid w:val="00FC5108"/>
    <w:rsid w:val="00FC5CAD"/>
    <w:rsid w:val="00FD21EF"/>
    <w:rsid w:val="00FD5803"/>
    <w:rsid w:val="00FD69CF"/>
    <w:rsid w:val="00FE5715"/>
    <w:rsid w:val="00FF02DF"/>
    <w:rsid w:val="00FF71E4"/>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9592628"/>
  <w15:docId w15:val="{1498C2C4-C6B4-482A-88C0-7A431F82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numPr>
        <w:numId w:val="5"/>
      </w:numPr>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DF61B7"/>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61B7"/>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lang w:val="id-ID"/>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C473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rFonts w:ascii="Times New Roman" w:hAnsi="Times New Roman"/>
        <w:b/>
        <w:i/>
        <w:sz w:val="22"/>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DF61B7"/>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lang w:val="id-ID"/>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numPr>
        <w:numId w:val="0"/>
      </w:numPr>
      <w:spacing w:before="240" w:line="259" w:lineRule="auto"/>
      <w:jc w:val="left"/>
      <w:outlineLvl w:val="9"/>
    </w:pPr>
    <w:rPr>
      <w:rFonts w:asciiTheme="majorHAnsi" w:hAnsiTheme="majorHAnsi"/>
      <w:b w:val="0"/>
      <w:bCs w:val="0"/>
      <w:color w:val="365F91" w:themeColor="accent1" w:themeShade="BF"/>
      <w:sz w:val="32"/>
      <w:szCs w:val="32"/>
    </w:rPr>
  </w:style>
  <w:style w:type="table" w:styleId="PlainTable4">
    <w:name w:val="Plain Table 4"/>
    <w:basedOn w:val="TableNormal"/>
    <w:uiPriority w:val="44"/>
    <w:rsid w:val="008C42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1A61AF"/>
    <w:pPr>
      <w:spacing w:line="240" w:lineRule="auto"/>
    </w:pPr>
    <w:rPr>
      <w:sz w:val="20"/>
      <w:szCs w:val="20"/>
    </w:rPr>
  </w:style>
  <w:style w:type="character" w:customStyle="1" w:styleId="FootnoteTextChar">
    <w:name w:val="Footnote Text Char"/>
    <w:basedOn w:val="DefaultParagraphFont"/>
    <w:link w:val="FootnoteText"/>
    <w:uiPriority w:val="99"/>
    <w:semiHidden/>
    <w:rsid w:val="001A61AF"/>
    <w:rPr>
      <w:rFonts w:ascii="Times New Roman" w:hAnsi="Times New Roman"/>
      <w:sz w:val="20"/>
      <w:szCs w:val="20"/>
      <w:lang w:val="id-ID"/>
    </w:rPr>
  </w:style>
  <w:style w:type="character" w:styleId="FootnoteReference">
    <w:name w:val="footnote reference"/>
    <w:basedOn w:val="DefaultParagraphFont"/>
    <w:uiPriority w:val="99"/>
    <w:semiHidden/>
    <w:unhideWhenUsed/>
    <w:rsid w:val="001A61A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sChild>
                                                                        <w:div w:id="1045638185">
                                                                          <w:marLeft w:val="0"/>
                                                                          <w:marRight w:val="0"/>
                                                                          <w:marTop w:val="0"/>
                                                                          <w:marBottom w:val="0"/>
                                                                          <w:divBdr>
                                                                            <w:top w:val="none" w:sz="0" w:space="0" w:color="auto"/>
                                                                            <w:left w:val="none" w:sz="0" w:space="0" w:color="auto"/>
                                                                            <w:bottom w:val="none" w:sz="0" w:space="0" w:color="auto"/>
                                                                            <w:right w:val="none" w:sz="0" w:space="0" w:color="auto"/>
                                                                          </w:divBdr>
                                                                          <w:divsChild>
                                                                            <w:div w:id="204800683">
                                                                              <w:marLeft w:val="0"/>
                                                                              <w:marRight w:val="0"/>
                                                                              <w:marTop w:val="0"/>
                                                                              <w:marBottom w:val="0"/>
                                                                              <w:divBdr>
                                                                                <w:top w:val="none" w:sz="0" w:space="0" w:color="auto"/>
                                                                                <w:left w:val="none" w:sz="0" w:space="0" w:color="auto"/>
                                                                                <w:bottom w:val="none" w:sz="0" w:space="0" w:color="auto"/>
                                                                                <w:right w:val="none" w:sz="0" w:space="0" w:color="auto"/>
                                                                              </w:divBdr>
                                                                              <w:divsChild>
                                                                                <w:div w:id="497162501">
                                                                                  <w:marLeft w:val="0"/>
                                                                                  <w:marRight w:val="0"/>
                                                                                  <w:marTop w:val="0"/>
                                                                                  <w:marBottom w:val="0"/>
                                                                                  <w:divBdr>
                                                                                    <w:top w:val="none" w:sz="0" w:space="0" w:color="auto"/>
                                                                                    <w:left w:val="none" w:sz="0" w:space="0" w:color="auto"/>
                                                                                    <w:bottom w:val="none" w:sz="0" w:space="0" w:color="auto"/>
                                                                                    <w:right w:val="none" w:sz="0" w:space="0" w:color="auto"/>
                                                                                  </w:divBdr>
                                                                                  <w:divsChild>
                                                                                    <w:div w:id="1687712513">
                                                                                      <w:marLeft w:val="0"/>
                                                                                      <w:marRight w:val="0"/>
                                                                                      <w:marTop w:val="0"/>
                                                                                      <w:marBottom w:val="0"/>
                                                                                      <w:divBdr>
                                                                                        <w:top w:val="none" w:sz="0" w:space="0" w:color="auto"/>
                                                                                        <w:left w:val="none" w:sz="0" w:space="0" w:color="auto"/>
                                                                                        <w:bottom w:val="none" w:sz="0" w:space="0" w:color="auto"/>
                                                                                        <w:right w:val="none" w:sz="0" w:space="0" w:color="auto"/>
                                                                                      </w:divBdr>
                                                                                      <w:divsChild>
                                                                                        <w:div w:id="723600794">
                                                                                          <w:marLeft w:val="0"/>
                                                                                          <w:marRight w:val="0"/>
                                                                                          <w:marTop w:val="0"/>
                                                                                          <w:marBottom w:val="0"/>
                                                                                          <w:divBdr>
                                                                                            <w:top w:val="none" w:sz="0" w:space="0" w:color="auto"/>
                                                                                            <w:left w:val="none" w:sz="0" w:space="0" w:color="auto"/>
                                                                                            <w:bottom w:val="none" w:sz="0" w:space="0" w:color="auto"/>
                                                                                            <w:right w:val="none" w:sz="0" w:space="0" w:color="auto"/>
                                                                                          </w:divBdr>
                                                                                          <w:divsChild>
                                                                                            <w:div w:id="1276672413">
                                                                                              <w:marLeft w:val="0"/>
                                                                                              <w:marRight w:val="0"/>
                                                                                              <w:marTop w:val="0"/>
                                                                                              <w:marBottom w:val="0"/>
                                                                                              <w:divBdr>
                                                                                                <w:top w:val="none" w:sz="0" w:space="0" w:color="auto"/>
                                                                                                <w:left w:val="none" w:sz="0" w:space="0" w:color="auto"/>
                                                                                                <w:bottom w:val="none" w:sz="0" w:space="0" w:color="auto"/>
                                                                                                <w:right w:val="none" w:sz="0" w:space="0" w:color="auto"/>
                                                                                              </w:divBdr>
                                                                                              <w:divsChild>
                                                                                                <w:div w:id="1494488225">
                                                                                                  <w:marLeft w:val="0"/>
                                                                                                  <w:marRight w:val="0"/>
                                                                                                  <w:marTop w:val="0"/>
                                                                                                  <w:marBottom w:val="0"/>
                                                                                                  <w:divBdr>
                                                                                                    <w:top w:val="none" w:sz="0" w:space="0" w:color="auto"/>
                                                                                                    <w:left w:val="none" w:sz="0" w:space="0" w:color="auto"/>
                                                                                                    <w:bottom w:val="none" w:sz="0" w:space="0" w:color="auto"/>
                                                                                                    <w:right w:val="none" w:sz="0" w:space="0" w:color="auto"/>
                                                                                                  </w:divBdr>
                                                                                                  <w:divsChild>
                                                                                                    <w:div w:id="2134663964">
                                                                                                      <w:marLeft w:val="0"/>
                                                                                                      <w:marRight w:val="0"/>
                                                                                                      <w:marTop w:val="0"/>
                                                                                                      <w:marBottom w:val="0"/>
                                                                                                      <w:divBdr>
                                                                                                        <w:top w:val="none" w:sz="0" w:space="0" w:color="auto"/>
                                                                                                        <w:left w:val="none" w:sz="0" w:space="0" w:color="auto"/>
                                                                                                        <w:bottom w:val="none" w:sz="0" w:space="0" w:color="auto"/>
                                                                                                        <w:right w:val="none" w:sz="0" w:space="0" w:color="auto"/>
                                                                                                      </w:divBdr>
                                                                                                      <w:divsChild>
                                                                                                        <w:div w:id="1356492805">
                                                                                                          <w:marLeft w:val="0"/>
                                                                                                          <w:marRight w:val="0"/>
                                                                                                          <w:marTop w:val="0"/>
                                                                                                          <w:marBottom w:val="0"/>
                                                                                                          <w:divBdr>
                                                                                                            <w:top w:val="none" w:sz="0" w:space="0" w:color="auto"/>
                                                                                                            <w:left w:val="none" w:sz="0" w:space="0" w:color="auto"/>
                                                                                                            <w:bottom w:val="none" w:sz="0" w:space="0" w:color="auto"/>
                                                                                                            <w:right w:val="none" w:sz="0" w:space="0" w:color="auto"/>
                                                                                                          </w:divBdr>
                                                                                                          <w:divsChild>
                                                                                                            <w:div w:id="1842355200">
                                                                                                              <w:marLeft w:val="0"/>
                                                                                                              <w:marRight w:val="0"/>
                                                                                                              <w:marTop w:val="0"/>
                                                                                                              <w:marBottom w:val="0"/>
                                                                                                              <w:divBdr>
                                                                                                                <w:top w:val="none" w:sz="0" w:space="0" w:color="auto"/>
                                                                                                                <w:left w:val="none" w:sz="0" w:space="0" w:color="auto"/>
                                                                                                                <w:bottom w:val="none" w:sz="0" w:space="0" w:color="auto"/>
                                                                                                                <w:right w:val="none" w:sz="0" w:space="0" w:color="auto"/>
                                                                                                              </w:divBdr>
                                                                                                              <w:divsChild>
                                                                                                                <w:div w:id="173686584">
                                                                                                                  <w:marLeft w:val="0"/>
                                                                                                                  <w:marRight w:val="0"/>
                                                                                                                  <w:marTop w:val="0"/>
                                                                                                                  <w:marBottom w:val="0"/>
                                                                                                                  <w:divBdr>
                                                                                                                    <w:top w:val="none" w:sz="0" w:space="0" w:color="auto"/>
                                                                                                                    <w:left w:val="none" w:sz="0" w:space="0" w:color="auto"/>
                                                                                                                    <w:bottom w:val="none" w:sz="0" w:space="0" w:color="auto"/>
                                                                                                                    <w:right w:val="none" w:sz="0" w:space="0" w:color="auto"/>
                                                                                                                  </w:divBdr>
                                                                                                                  <w:divsChild>
                                                                                                                    <w:div w:id="1761490068">
                                                                                                                      <w:marLeft w:val="0"/>
                                                                                                                      <w:marRight w:val="0"/>
                                                                                                                      <w:marTop w:val="0"/>
                                                                                                                      <w:marBottom w:val="0"/>
                                                                                                                      <w:divBdr>
                                                                                                                        <w:top w:val="none" w:sz="0" w:space="0" w:color="auto"/>
                                                                                                                        <w:left w:val="none" w:sz="0" w:space="0" w:color="auto"/>
                                                                                                                        <w:bottom w:val="none" w:sz="0" w:space="0" w:color="auto"/>
                                                                                                                        <w:right w:val="none" w:sz="0" w:space="0" w:color="auto"/>
                                                                                                                      </w:divBdr>
                                                                                                                      <w:divsChild>
                                                                                                                        <w:div w:id="676543157">
                                                                                                                          <w:marLeft w:val="0"/>
                                                                                                                          <w:marRight w:val="0"/>
                                                                                                                          <w:marTop w:val="0"/>
                                                                                                                          <w:marBottom w:val="0"/>
                                                                                                                          <w:divBdr>
                                                                                                                            <w:top w:val="none" w:sz="0" w:space="0" w:color="auto"/>
                                                                                                                            <w:left w:val="none" w:sz="0" w:space="0" w:color="auto"/>
                                                                                                                            <w:bottom w:val="none" w:sz="0" w:space="0" w:color="auto"/>
                                                                                                                            <w:right w:val="none" w:sz="0" w:space="0" w:color="auto"/>
                                                                                                                          </w:divBdr>
                                                                                                                          <w:divsChild>
                                                                                                                            <w:div w:id="30312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7.xml"/><Relationship Id="rId27" Type="http://schemas.openxmlformats.org/officeDocument/2006/relationships/image" Target="media/image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5</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6</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7</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1</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2</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4</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3</b:RefOrder>
  </b:Source>
</b:Sources>
</file>

<file path=customXml/itemProps1.xml><?xml version="1.0" encoding="utf-8"?>
<ds:datastoreItem xmlns:ds="http://schemas.openxmlformats.org/officeDocument/2006/customXml" ds:itemID="{AE5D0065-982B-4642-9E50-A69DB052C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5898</Words>
  <Characters>90621</Characters>
  <Application>Microsoft Office Word</Application>
  <DocSecurity>4</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r</dc:creator>
  <cp:keywords/>
  <dc:description/>
  <cp:lastModifiedBy>Nadiar Ahmad</cp:lastModifiedBy>
  <cp:revision>2</cp:revision>
  <cp:lastPrinted>2015-11-10T17:21:00Z</cp:lastPrinted>
  <dcterms:created xsi:type="dcterms:W3CDTF">2015-11-15T05:11:00Z</dcterms:created>
  <dcterms:modified xsi:type="dcterms:W3CDTF">2015-11-15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